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B3507" w:rsidRPr="00A933DA" w:rsidRDefault="003B3507" w:rsidP="003B3507">
      <w:pPr>
        <w:spacing w:line="240" w:lineRule="auto"/>
        <w:jc w:val="center"/>
        <w:rPr>
          <w:rFonts w:ascii="Times New Roman" w:hAnsi="Times New Roman" w:cs="Times New Roman"/>
          <w:sz w:val="24"/>
          <w:szCs w:val="24"/>
        </w:rPr>
      </w:pPr>
      <w:bookmarkStart w:id="0" w:name="_GoBack"/>
      <w:bookmarkEnd w:id="0"/>
    </w:p>
    <w:p w:rsidR="009366A9" w:rsidRPr="00A933DA" w:rsidRDefault="009366A9" w:rsidP="009504DC">
      <w:pPr>
        <w:spacing w:line="240" w:lineRule="auto"/>
        <w:rPr>
          <w:rFonts w:ascii="Times New Roman" w:hAnsi="Times New Roman" w:cs="Times New Roman"/>
          <w:caps/>
          <w:sz w:val="24"/>
          <w:szCs w:val="24"/>
        </w:rPr>
      </w:pPr>
    </w:p>
    <w:p w:rsidR="009504DC" w:rsidRPr="00A933DA" w:rsidRDefault="003B3507" w:rsidP="009504DC">
      <w:pPr>
        <w:spacing w:line="240" w:lineRule="auto"/>
        <w:jc w:val="center"/>
        <w:rPr>
          <w:rFonts w:ascii="Times New Roman" w:hAnsi="Times New Roman" w:cs="Times New Roman"/>
          <w:caps/>
          <w:sz w:val="24"/>
          <w:szCs w:val="24"/>
        </w:rPr>
      </w:pPr>
      <w:r w:rsidRPr="00A933DA">
        <w:rPr>
          <w:rFonts w:ascii="Times New Roman" w:hAnsi="Times New Roman" w:cs="Times New Roman"/>
          <w:caps/>
          <w:sz w:val="24"/>
          <w:szCs w:val="24"/>
        </w:rPr>
        <w:t xml:space="preserve">A Summary of </w:t>
      </w:r>
      <w:r w:rsidRPr="00A933DA">
        <w:rPr>
          <w:rFonts w:ascii="Times New Roman" w:hAnsi="Times New Roman" w:cs="Times New Roman"/>
          <w:i/>
          <w:caps/>
          <w:sz w:val="24"/>
          <w:szCs w:val="24"/>
        </w:rPr>
        <w:t xml:space="preserve">What Gen Z Really Wants to Know About God: </w:t>
      </w:r>
    </w:p>
    <w:p w:rsidR="003B3507" w:rsidRPr="00A933DA" w:rsidRDefault="003B3507" w:rsidP="003B3507">
      <w:pPr>
        <w:spacing w:line="240" w:lineRule="auto"/>
        <w:jc w:val="center"/>
        <w:rPr>
          <w:rFonts w:ascii="Times New Roman" w:hAnsi="Times New Roman" w:cs="Times New Roman"/>
          <w:i/>
          <w:caps/>
          <w:sz w:val="24"/>
          <w:szCs w:val="24"/>
        </w:rPr>
      </w:pPr>
      <w:r w:rsidRPr="00A933DA">
        <w:rPr>
          <w:rFonts w:ascii="Times New Roman" w:hAnsi="Times New Roman" w:cs="Times New Roman"/>
          <w:i/>
          <w:caps/>
          <w:sz w:val="24"/>
          <w:szCs w:val="24"/>
        </w:rPr>
        <w:t>Seven Questions about Life and Faith</w:t>
      </w:r>
    </w:p>
    <w:p w:rsidR="009E68AA" w:rsidRPr="00A933DA" w:rsidRDefault="009E68AA" w:rsidP="003B3507">
      <w:pPr>
        <w:spacing w:line="240" w:lineRule="auto"/>
        <w:jc w:val="center"/>
        <w:rPr>
          <w:rFonts w:ascii="Times New Roman" w:hAnsi="Times New Roman" w:cs="Times New Roman"/>
          <w:sz w:val="24"/>
          <w:szCs w:val="24"/>
        </w:rPr>
      </w:pPr>
    </w:p>
    <w:p w:rsidR="009366A9" w:rsidRPr="00A933DA" w:rsidRDefault="009366A9" w:rsidP="003B3507">
      <w:pPr>
        <w:spacing w:line="240" w:lineRule="auto"/>
        <w:jc w:val="center"/>
        <w:rPr>
          <w:rFonts w:ascii="Times New Roman" w:hAnsi="Times New Roman" w:cs="Times New Roman"/>
          <w:sz w:val="24"/>
          <w:szCs w:val="24"/>
        </w:rPr>
      </w:pPr>
    </w:p>
    <w:p w:rsidR="009366A9" w:rsidRPr="00A933DA" w:rsidRDefault="009366A9" w:rsidP="003B3507">
      <w:pPr>
        <w:spacing w:line="240" w:lineRule="auto"/>
        <w:jc w:val="center"/>
        <w:rPr>
          <w:rFonts w:ascii="Times New Roman" w:hAnsi="Times New Roman" w:cs="Times New Roman"/>
          <w:sz w:val="24"/>
          <w:szCs w:val="24"/>
        </w:rPr>
      </w:pPr>
    </w:p>
    <w:p w:rsidR="009E68AA" w:rsidRPr="00A933DA" w:rsidRDefault="009E68AA" w:rsidP="003B3507">
      <w:pPr>
        <w:spacing w:line="240" w:lineRule="auto"/>
        <w:jc w:val="center"/>
        <w:rPr>
          <w:rFonts w:ascii="Times New Roman" w:hAnsi="Times New Roman" w:cs="Times New Roman"/>
          <w:sz w:val="24"/>
          <w:szCs w:val="24"/>
        </w:rPr>
      </w:pPr>
      <w:r w:rsidRPr="00A933DA">
        <w:rPr>
          <w:rFonts w:ascii="Times New Roman" w:hAnsi="Times New Roman" w:cs="Times New Roman"/>
          <w:sz w:val="24"/>
          <w:szCs w:val="24"/>
        </w:rPr>
        <w:t>Tanita Tualla Maddox</w:t>
      </w:r>
    </w:p>
    <w:p w:rsidR="009E68AA" w:rsidRPr="00A933DA" w:rsidRDefault="009E68AA" w:rsidP="009E68AA">
      <w:pPr>
        <w:spacing w:line="240" w:lineRule="auto"/>
        <w:jc w:val="center"/>
        <w:rPr>
          <w:rFonts w:ascii="Times New Roman" w:hAnsi="Times New Roman" w:cs="Times New Roman"/>
          <w:sz w:val="24"/>
          <w:szCs w:val="24"/>
        </w:rPr>
      </w:pPr>
      <w:r w:rsidRPr="00A933DA">
        <w:rPr>
          <w:rFonts w:ascii="Times New Roman" w:hAnsi="Times New Roman" w:cs="Times New Roman"/>
          <w:sz w:val="24"/>
          <w:szCs w:val="24"/>
        </w:rPr>
        <w:t>Doctor of Ministry, Phoenix Seminary</w:t>
      </w:r>
    </w:p>
    <w:p w:rsidR="009E68AA" w:rsidRPr="00A933DA" w:rsidRDefault="009E68AA" w:rsidP="009E68AA">
      <w:pPr>
        <w:spacing w:line="240" w:lineRule="auto"/>
        <w:jc w:val="center"/>
        <w:rPr>
          <w:rFonts w:ascii="Times New Roman" w:hAnsi="Times New Roman" w:cs="Times New Roman"/>
          <w:sz w:val="24"/>
          <w:szCs w:val="24"/>
        </w:rPr>
      </w:pPr>
      <w:r w:rsidRPr="00A933DA">
        <w:rPr>
          <w:rFonts w:ascii="Times New Roman" w:hAnsi="Times New Roman" w:cs="Times New Roman"/>
          <w:sz w:val="24"/>
          <w:szCs w:val="24"/>
        </w:rPr>
        <w:t>tanitamaddox@gmail.com</w:t>
      </w:r>
    </w:p>
    <w:p w:rsidR="003B3507" w:rsidRPr="00A933DA" w:rsidRDefault="003B3507" w:rsidP="003B3507">
      <w:pPr>
        <w:spacing w:line="240" w:lineRule="auto"/>
        <w:jc w:val="center"/>
        <w:rPr>
          <w:rFonts w:ascii="Times New Roman" w:hAnsi="Times New Roman" w:cs="Times New Roman"/>
          <w:sz w:val="24"/>
          <w:szCs w:val="24"/>
        </w:rPr>
      </w:pPr>
    </w:p>
    <w:p w:rsidR="009366A9" w:rsidRPr="00A933DA" w:rsidRDefault="009366A9" w:rsidP="009366A9">
      <w:pPr>
        <w:spacing w:line="240" w:lineRule="auto"/>
        <w:rPr>
          <w:rFonts w:ascii="Times New Roman" w:hAnsi="Times New Roman" w:cs="Times New Roman"/>
          <w:sz w:val="24"/>
          <w:szCs w:val="24"/>
        </w:rPr>
      </w:pPr>
    </w:p>
    <w:p w:rsidR="009366A9" w:rsidRPr="00A933DA" w:rsidRDefault="009366A9" w:rsidP="009366A9">
      <w:pPr>
        <w:spacing w:line="240" w:lineRule="auto"/>
        <w:rPr>
          <w:rFonts w:ascii="Times New Roman" w:hAnsi="Times New Roman" w:cs="Times New Roman"/>
          <w:sz w:val="24"/>
          <w:szCs w:val="24"/>
        </w:rPr>
      </w:pPr>
    </w:p>
    <w:p w:rsidR="009366A9" w:rsidRPr="00A933DA" w:rsidRDefault="009366A9" w:rsidP="009366A9">
      <w:pPr>
        <w:spacing w:line="240" w:lineRule="auto"/>
        <w:rPr>
          <w:rFonts w:ascii="Times New Roman" w:hAnsi="Times New Roman" w:cs="Times New Roman"/>
          <w:sz w:val="24"/>
          <w:szCs w:val="24"/>
        </w:rPr>
      </w:pPr>
    </w:p>
    <w:p w:rsidR="009E68AA" w:rsidRPr="00A933DA" w:rsidRDefault="009E68AA" w:rsidP="009E68AA">
      <w:pPr>
        <w:spacing w:line="240" w:lineRule="auto"/>
        <w:jc w:val="center"/>
        <w:rPr>
          <w:rFonts w:ascii="Times New Roman" w:hAnsi="Times New Roman" w:cs="Times New Roman"/>
          <w:sz w:val="24"/>
          <w:szCs w:val="24"/>
        </w:rPr>
      </w:pPr>
      <w:r w:rsidRPr="00A933DA">
        <w:rPr>
          <w:rFonts w:ascii="Times New Roman" w:hAnsi="Times New Roman" w:cs="Times New Roman"/>
          <w:sz w:val="24"/>
          <w:szCs w:val="24"/>
        </w:rPr>
        <w:t>BIOGRAPHY</w:t>
      </w:r>
    </w:p>
    <w:p w:rsidR="00F82F5D" w:rsidRPr="00A933DA" w:rsidRDefault="00F82F5D" w:rsidP="00F82F5D">
      <w:pPr>
        <w:ind w:firstLine="720"/>
        <w:rPr>
          <w:rFonts w:ascii="Times New Roman" w:hAnsi="Times New Roman" w:cs="Times New Roman"/>
          <w:sz w:val="24"/>
          <w:szCs w:val="24"/>
          <w:shd w:val="clear" w:color="auto" w:fill="FFFFFF"/>
        </w:rPr>
      </w:pPr>
      <w:r w:rsidRPr="00A933DA">
        <w:rPr>
          <w:rFonts w:ascii="Times New Roman" w:hAnsi="Times New Roman" w:cs="Times New Roman"/>
          <w:sz w:val="24"/>
          <w:szCs w:val="24"/>
          <w:shd w:val="clear" w:color="auto" w:fill="FFFFFF"/>
        </w:rPr>
        <w:t>Dr. Tanita Tualla Maddox serves as the national director for generational impact for Young Life as well as an associate regional director for the Mountain West Region. She completed a Masters of Christian Leadership from Fuller Theological Seminary and Doctorate of Ministry at Phoenix Seminary</w:t>
      </w:r>
      <w:r w:rsidR="00F60CDD">
        <w:rPr>
          <w:rFonts w:ascii="Times New Roman" w:hAnsi="Times New Roman" w:cs="Times New Roman"/>
          <w:sz w:val="24"/>
          <w:szCs w:val="24"/>
          <w:shd w:val="clear" w:color="auto" w:fill="FFFFFF"/>
        </w:rPr>
        <w:t>.</w:t>
      </w:r>
      <w:r w:rsidRPr="00A933DA">
        <w:rPr>
          <w:rFonts w:ascii="Times New Roman" w:hAnsi="Times New Roman" w:cs="Times New Roman"/>
          <w:sz w:val="24"/>
          <w:szCs w:val="24"/>
          <w:shd w:val="clear" w:color="auto" w:fill="FFFFFF"/>
        </w:rPr>
        <w:t xml:space="preserve"> Her doctoral thesis was in sharing the gospel with Generation Z. </w:t>
      </w:r>
    </w:p>
    <w:p w:rsidR="009E68AA" w:rsidRPr="00A933DA" w:rsidRDefault="009E68AA" w:rsidP="003B3507">
      <w:pPr>
        <w:spacing w:line="240" w:lineRule="auto"/>
        <w:jc w:val="center"/>
        <w:rPr>
          <w:rFonts w:ascii="Times New Roman" w:hAnsi="Times New Roman" w:cs="Times New Roman"/>
          <w:sz w:val="24"/>
          <w:szCs w:val="24"/>
        </w:rPr>
      </w:pPr>
    </w:p>
    <w:p w:rsidR="009E68AA" w:rsidRPr="00A933DA" w:rsidRDefault="009E68AA" w:rsidP="003B3507">
      <w:pPr>
        <w:spacing w:line="240" w:lineRule="auto"/>
        <w:jc w:val="center"/>
        <w:rPr>
          <w:rFonts w:ascii="Times New Roman" w:hAnsi="Times New Roman" w:cs="Times New Roman"/>
          <w:sz w:val="24"/>
          <w:szCs w:val="24"/>
        </w:rPr>
      </w:pPr>
    </w:p>
    <w:p w:rsidR="009E68AA" w:rsidRPr="00A933DA" w:rsidRDefault="009E68AA" w:rsidP="009E68AA">
      <w:pPr>
        <w:spacing w:line="240" w:lineRule="auto"/>
        <w:jc w:val="center"/>
        <w:rPr>
          <w:rFonts w:ascii="Times New Roman" w:hAnsi="Times New Roman" w:cs="Times New Roman"/>
          <w:sz w:val="24"/>
          <w:szCs w:val="24"/>
        </w:rPr>
      </w:pPr>
      <w:r w:rsidRPr="00A933DA">
        <w:rPr>
          <w:rFonts w:ascii="Times New Roman" w:hAnsi="Times New Roman" w:cs="Times New Roman"/>
          <w:sz w:val="24"/>
          <w:szCs w:val="24"/>
        </w:rPr>
        <w:t>ABSTRACT</w:t>
      </w:r>
    </w:p>
    <w:p w:rsidR="003B3507" w:rsidRPr="00A933DA" w:rsidRDefault="003B3507" w:rsidP="003B3507">
      <w:pPr>
        <w:spacing w:line="240" w:lineRule="auto"/>
        <w:rPr>
          <w:rFonts w:ascii="Times New Roman" w:hAnsi="Times New Roman" w:cs="Times New Roman"/>
          <w:sz w:val="24"/>
          <w:szCs w:val="24"/>
        </w:rPr>
      </w:pPr>
      <w:r w:rsidRPr="00A933DA">
        <w:rPr>
          <w:rFonts w:ascii="Times New Roman" w:hAnsi="Times New Roman" w:cs="Times New Roman"/>
          <w:sz w:val="24"/>
          <w:szCs w:val="24"/>
        </w:rPr>
        <w:tab/>
      </w:r>
      <w:r w:rsidR="009E68AA" w:rsidRPr="00A933DA">
        <w:rPr>
          <w:rFonts w:ascii="Times New Roman" w:hAnsi="Times New Roman" w:cs="Times New Roman"/>
          <w:sz w:val="24"/>
          <w:szCs w:val="24"/>
        </w:rPr>
        <w:t xml:space="preserve">This is a summary of the author’s forthcoming book: </w:t>
      </w:r>
      <w:r w:rsidR="009E68AA" w:rsidRPr="00A933DA">
        <w:rPr>
          <w:rFonts w:ascii="Times New Roman" w:hAnsi="Times New Roman" w:cs="Times New Roman"/>
          <w:i/>
          <w:sz w:val="24"/>
          <w:szCs w:val="24"/>
        </w:rPr>
        <w:t xml:space="preserve">What Gen Z Really Wants to Know About God: Seven Questions About Life and </w:t>
      </w:r>
      <w:r w:rsidR="009E68AA" w:rsidRPr="00F60CDD">
        <w:rPr>
          <w:rFonts w:ascii="Times New Roman" w:hAnsi="Times New Roman" w:cs="Times New Roman"/>
          <w:i/>
          <w:sz w:val="24"/>
          <w:szCs w:val="24"/>
        </w:rPr>
        <w:t>Faith</w:t>
      </w:r>
      <w:r w:rsidR="009E68AA" w:rsidRPr="00A933DA">
        <w:rPr>
          <w:rFonts w:ascii="Times New Roman" w:hAnsi="Times New Roman" w:cs="Times New Roman"/>
          <w:sz w:val="24"/>
          <w:szCs w:val="24"/>
        </w:rPr>
        <w:t xml:space="preserve"> (Downers Grove, IL: InterVarsity Press, 2025). Gen Z’s </w:t>
      </w:r>
      <w:r w:rsidR="0066434F" w:rsidRPr="00A933DA">
        <w:rPr>
          <w:rFonts w:ascii="Times New Roman" w:hAnsi="Times New Roman" w:cs="Times New Roman"/>
          <w:sz w:val="24"/>
          <w:szCs w:val="24"/>
        </w:rPr>
        <w:t xml:space="preserve">disconnect with </w:t>
      </w:r>
      <w:r w:rsidR="009E68AA" w:rsidRPr="00A933DA">
        <w:rPr>
          <w:rFonts w:ascii="Times New Roman" w:hAnsi="Times New Roman" w:cs="Times New Roman"/>
          <w:sz w:val="24"/>
          <w:szCs w:val="24"/>
        </w:rPr>
        <w:t>the church</w:t>
      </w:r>
      <w:r w:rsidR="001E52A6" w:rsidRPr="00A933DA">
        <w:rPr>
          <w:rFonts w:ascii="Times New Roman" w:hAnsi="Times New Roman" w:cs="Times New Roman"/>
          <w:sz w:val="24"/>
          <w:szCs w:val="24"/>
        </w:rPr>
        <w:t xml:space="preserve"> is concerning</w:t>
      </w:r>
      <w:r w:rsidR="009E68AA" w:rsidRPr="00A933DA">
        <w:rPr>
          <w:rFonts w:ascii="Times New Roman" w:hAnsi="Times New Roman" w:cs="Times New Roman"/>
          <w:sz w:val="24"/>
          <w:szCs w:val="24"/>
        </w:rPr>
        <w:t>. This article highlights seven questions Gen Z is asking about life and faith</w:t>
      </w:r>
      <w:r w:rsidR="001E52A6" w:rsidRPr="00A933DA">
        <w:rPr>
          <w:rFonts w:ascii="Times New Roman" w:hAnsi="Times New Roman" w:cs="Times New Roman"/>
          <w:sz w:val="24"/>
          <w:szCs w:val="24"/>
        </w:rPr>
        <w:t xml:space="preserve"> and explores the context around each question. </w:t>
      </w:r>
      <w:r w:rsidR="007A6F7D" w:rsidRPr="00A933DA">
        <w:rPr>
          <w:rFonts w:ascii="Times New Roman" w:hAnsi="Times New Roman" w:cs="Times New Roman"/>
          <w:sz w:val="24"/>
          <w:szCs w:val="24"/>
        </w:rPr>
        <w:t>Engaging these questions in</w:t>
      </w:r>
      <w:r w:rsidR="009E68AA" w:rsidRPr="00A933DA">
        <w:rPr>
          <w:rFonts w:ascii="Times New Roman" w:hAnsi="Times New Roman" w:cs="Times New Roman"/>
          <w:sz w:val="24"/>
          <w:szCs w:val="24"/>
        </w:rPr>
        <w:t xml:space="preserve"> evangelism and discipleship</w:t>
      </w:r>
      <w:r w:rsidR="007A6F7D" w:rsidRPr="00A933DA">
        <w:rPr>
          <w:rFonts w:ascii="Times New Roman" w:hAnsi="Times New Roman" w:cs="Times New Roman"/>
          <w:sz w:val="24"/>
          <w:szCs w:val="24"/>
        </w:rPr>
        <w:t xml:space="preserve"> can provide</w:t>
      </w:r>
      <w:r w:rsidR="009E68AA" w:rsidRPr="00A933DA">
        <w:rPr>
          <w:rFonts w:ascii="Times New Roman" w:hAnsi="Times New Roman" w:cs="Times New Roman"/>
          <w:sz w:val="24"/>
          <w:szCs w:val="24"/>
        </w:rPr>
        <w:t xml:space="preserve"> a contextualized presentation of the gospel and discipleship. </w:t>
      </w:r>
    </w:p>
    <w:p w:rsidR="003B3507" w:rsidRPr="00A933DA" w:rsidRDefault="003B3507" w:rsidP="003B3507">
      <w:pPr>
        <w:spacing w:line="240" w:lineRule="auto"/>
        <w:ind w:firstLine="720"/>
        <w:rPr>
          <w:rFonts w:ascii="Times New Roman" w:hAnsi="Times New Roman" w:cs="Times New Roman"/>
          <w:sz w:val="24"/>
          <w:szCs w:val="24"/>
        </w:rPr>
      </w:pPr>
    </w:p>
    <w:p w:rsidR="009E68AA" w:rsidRPr="00A933DA" w:rsidRDefault="009E68AA" w:rsidP="00F82F5D">
      <w:pPr>
        <w:rPr>
          <w:rFonts w:ascii="Times New Roman" w:hAnsi="Times New Roman" w:cs="Times New Roman"/>
          <w:b/>
          <w:sz w:val="24"/>
          <w:szCs w:val="24"/>
        </w:rPr>
      </w:pPr>
    </w:p>
    <w:p w:rsidR="009504DC" w:rsidRPr="00A933DA" w:rsidRDefault="009504DC" w:rsidP="00F82F5D">
      <w:pPr>
        <w:rPr>
          <w:rFonts w:ascii="Times New Roman" w:hAnsi="Times New Roman" w:cs="Times New Roman"/>
          <w:b/>
          <w:sz w:val="24"/>
          <w:szCs w:val="24"/>
        </w:rPr>
      </w:pPr>
    </w:p>
    <w:p w:rsidR="009504DC" w:rsidRPr="00A933DA" w:rsidRDefault="009504DC" w:rsidP="00F82F5D">
      <w:pPr>
        <w:rPr>
          <w:rFonts w:ascii="Times New Roman" w:hAnsi="Times New Roman" w:cs="Times New Roman"/>
          <w:b/>
          <w:sz w:val="24"/>
          <w:szCs w:val="24"/>
        </w:rPr>
      </w:pPr>
    </w:p>
    <w:p w:rsidR="003B3507" w:rsidRPr="00A933DA" w:rsidRDefault="003B3507" w:rsidP="00A246C7">
      <w:pPr>
        <w:pStyle w:val="ListParagraph"/>
        <w:numPr>
          <w:ilvl w:val="0"/>
          <w:numId w:val="4"/>
        </w:numPr>
        <w:ind w:left="720"/>
        <w:rPr>
          <w:b/>
        </w:rPr>
      </w:pPr>
      <w:r w:rsidRPr="00A933DA">
        <w:rPr>
          <w:b/>
        </w:rPr>
        <w:lastRenderedPageBreak/>
        <w:t>Introduction</w:t>
      </w:r>
      <w:r w:rsidR="009366A9" w:rsidRPr="00A933DA">
        <w:rPr>
          <w:b/>
        </w:rPr>
        <w:t>: Gen Z Flight from Christianity</w:t>
      </w:r>
    </w:p>
    <w:p w:rsidR="009366A9" w:rsidRPr="00A933DA" w:rsidRDefault="00794E16" w:rsidP="009366A9">
      <w:pPr>
        <w:spacing w:line="480" w:lineRule="auto"/>
        <w:ind w:firstLine="720"/>
        <w:rPr>
          <w:rFonts w:ascii="Times New Roman" w:hAnsi="Times New Roman" w:cs="Times New Roman"/>
          <w:sz w:val="24"/>
          <w:szCs w:val="24"/>
        </w:rPr>
      </w:pPr>
      <w:r w:rsidRPr="00A933DA">
        <w:rPr>
          <w:rFonts w:ascii="Times New Roman" w:hAnsi="Times New Roman" w:cs="Times New Roman"/>
          <w:sz w:val="24"/>
          <w:szCs w:val="24"/>
        </w:rPr>
        <w:t>Figures and stats regarding t</w:t>
      </w:r>
      <w:r w:rsidR="0003143A" w:rsidRPr="00A933DA">
        <w:rPr>
          <w:rFonts w:ascii="Times New Roman" w:hAnsi="Times New Roman" w:cs="Times New Roman"/>
          <w:sz w:val="24"/>
          <w:szCs w:val="24"/>
        </w:rPr>
        <w:t>he</w:t>
      </w:r>
      <w:r w:rsidR="00AE580E" w:rsidRPr="00A933DA">
        <w:rPr>
          <w:rFonts w:ascii="Times New Roman" w:hAnsi="Times New Roman" w:cs="Times New Roman"/>
          <w:sz w:val="24"/>
          <w:szCs w:val="24"/>
        </w:rPr>
        <w:t xml:space="preserve"> downward </w:t>
      </w:r>
      <w:r w:rsidRPr="00A933DA">
        <w:rPr>
          <w:rFonts w:ascii="Times New Roman" w:hAnsi="Times New Roman" w:cs="Times New Roman"/>
          <w:sz w:val="24"/>
          <w:szCs w:val="24"/>
        </w:rPr>
        <w:t xml:space="preserve">trend </w:t>
      </w:r>
      <w:r w:rsidR="00AE580E" w:rsidRPr="00A933DA">
        <w:rPr>
          <w:rFonts w:ascii="Times New Roman" w:hAnsi="Times New Roman" w:cs="Times New Roman"/>
          <w:sz w:val="24"/>
          <w:szCs w:val="24"/>
        </w:rPr>
        <w:t>of church attendance in the United States over</w:t>
      </w:r>
      <w:r w:rsidR="009366A9" w:rsidRPr="00A933DA">
        <w:rPr>
          <w:rFonts w:ascii="Times New Roman" w:hAnsi="Times New Roman" w:cs="Times New Roman"/>
          <w:sz w:val="24"/>
          <w:szCs w:val="24"/>
        </w:rPr>
        <w:t xml:space="preserve"> </w:t>
      </w:r>
      <w:r w:rsidR="00AE580E" w:rsidRPr="00A933DA">
        <w:rPr>
          <w:rFonts w:ascii="Times New Roman" w:hAnsi="Times New Roman" w:cs="Times New Roman"/>
          <w:sz w:val="24"/>
          <w:szCs w:val="24"/>
        </w:rPr>
        <w:t>the last few decades, especially among younger generations</w:t>
      </w:r>
      <w:r w:rsidR="006E0502" w:rsidRPr="00A933DA">
        <w:rPr>
          <w:rFonts w:ascii="Times New Roman" w:hAnsi="Times New Roman" w:cs="Times New Roman"/>
          <w:sz w:val="24"/>
          <w:szCs w:val="24"/>
        </w:rPr>
        <w:t>,</w:t>
      </w:r>
      <w:r w:rsidR="003904C5" w:rsidRPr="00A933DA">
        <w:rPr>
          <w:rStyle w:val="EndnoteReference"/>
          <w:rFonts w:ascii="Times New Roman" w:hAnsi="Times New Roman" w:cs="Times New Roman"/>
          <w:sz w:val="24"/>
          <w:szCs w:val="24"/>
        </w:rPr>
        <w:endnoteReference w:id="1"/>
      </w:r>
      <w:r w:rsidR="004B1B10" w:rsidRPr="00A933DA">
        <w:rPr>
          <w:rFonts w:ascii="Times New Roman" w:hAnsi="Times New Roman" w:cs="Times New Roman"/>
          <w:sz w:val="24"/>
          <w:szCs w:val="24"/>
        </w:rPr>
        <w:t xml:space="preserve"> [1]</w:t>
      </w:r>
      <w:r w:rsidR="003904C5" w:rsidRPr="00A933DA">
        <w:rPr>
          <w:rFonts w:ascii="Times New Roman" w:hAnsi="Times New Roman" w:cs="Times New Roman"/>
          <w:sz w:val="24"/>
          <w:szCs w:val="24"/>
        </w:rPr>
        <w:t xml:space="preserve"> </w:t>
      </w:r>
      <w:r w:rsidR="008F3D85" w:rsidRPr="00A933DA">
        <w:rPr>
          <w:rFonts w:ascii="Times New Roman" w:hAnsi="Times New Roman" w:cs="Times New Roman"/>
          <w:sz w:val="24"/>
          <w:szCs w:val="24"/>
        </w:rPr>
        <w:t>are</w:t>
      </w:r>
      <w:r w:rsidR="006E0502" w:rsidRPr="00A933DA">
        <w:rPr>
          <w:rFonts w:ascii="Times New Roman" w:hAnsi="Times New Roman" w:cs="Times New Roman"/>
          <w:sz w:val="24"/>
          <w:szCs w:val="24"/>
        </w:rPr>
        <w:t xml:space="preserve"> commonly shared.</w:t>
      </w:r>
      <w:r w:rsidR="008D2C19" w:rsidRPr="00A933DA">
        <w:rPr>
          <w:rFonts w:ascii="Times New Roman" w:hAnsi="Times New Roman" w:cs="Times New Roman"/>
          <w:sz w:val="24"/>
          <w:szCs w:val="24"/>
        </w:rPr>
        <w:t xml:space="preserve"> The most recent study conducted by Pew Research Center on the religious landscape of the United States showed a leveling off of the decline of Christianity, except for Ge</w:t>
      </w:r>
      <w:r w:rsidR="004E21D2" w:rsidRPr="00A933DA">
        <w:rPr>
          <w:rFonts w:ascii="Times New Roman" w:hAnsi="Times New Roman" w:cs="Times New Roman"/>
          <w:sz w:val="24"/>
          <w:szCs w:val="24"/>
        </w:rPr>
        <w:t>neration Z (Gen Z)</w:t>
      </w:r>
      <w:r w:rsidR="008F3D85" w:rsidRPr="00A933DA">
        <w:rPr>
          <w:rFonts w:ascii="Times New Roman" w:hAnsi="Times New Roman" w:cs="Times New Roman"/>
          <w:sz w:val="24"/>
          <w:szCs w:val="24"/>
        </w:rPr>
        <w:t>; Christianity continues to decline with Gen Z</w:t>
      </w:r>
      <w:r w:rsidR="009366A9" w:rsidRPr="00A933DA">
        <w:rPr>
          <w:rFonts w:ascii="Times New Roman" w:hAnsi="Times New Roman" w:cs="Times New Roman"/>
          <w:sz w:val="24"/>
          <w:szCs w:val="24"/>
        </w:rPr>
        <w:t>.</w:t>
      </w:r>
      <w:r w:rsidR="003904C5" w:rsidRPr="00A933DA">
        <w:rPr>
          <w:rStyle w:val="EndnoteReference"/>
          <w:rFonts w:ascii="Times New Roman" w:hAnsi="Times New Roman" w:cs="Times New Roman"/>
          <w:sz w:val="24"/>
          <w:szCs w:val="24"/>
        </w:rPr>
        <w:endnoteReference w:id="2"/>
      </w:r>
      <w:r w:rsidR="003904C5" w:rsidRPr="00A933DA">
        <w:rPr>
          <w:rFonts w:ascii="Times New Roman" w:hAnsi="Times New Roman" w:cs="Times New Roman"/>
          <w:sz w:val="24"/>
          <w:szCs w:val="24"/>
        </w:rPr>
        <w:t xml:space="preserve"> </w:t>
      </w:r>
      <w:r w:rsidR="004B1B10" w:rsidRPr="00A933DA">
        <w:rPr>
          <w:rFonts w:ascii="Times New Roman" w:hAnsi="Times New Roman" w:cs="Times New Roman"/>
          <w:sz w:val="24"/>
          <w:szCs w:val="24"/>
        </w:rPr>
        <w:t xml:space="preserve">[2] </w:t>
      </w:r>
      <w:r w:rsidR="00B3576B" w:rsidRPr="00A933DA">
        <w:rPr>
          <w:rFonts w:ascii="Times New Roman" w:hAnsi="Times New Roman" w:cs="Times New Roman"/>
          <w:sz w:val="24"/>
          <w:szCs w:val="24"/>
        </w:rPr>
        <w:t>Lifeway Research reported that two-thirds of those who attended church as a teenager drop out as an adult.</w:t>
      </w:r>
      <w:r w:rsidR="003904C5" w:rsidRPr="00A933DA">
        <w:rPr>
          <w:rStyle w:val="EndnoteReference"/>
          <w:rFonts w:ascii="Times New Roman" w:hAnsi="Times New Roman" w:cs="Times New Roman"/>
          <w:sz w:val="24"/>
          <w:szCs w:val="24"/>
        </w:rPr>
        <w:endnoteReference w:id="3"/>
      </w:r>
      <w:r w:rsidR="004B1B10" w:rsidRPr="00A933DA">
        <w:rPr>
          <w:rFonts w:ascii="Times New Roman" w:hAnsi="Times New Roman" w:cs="Times New Roman"/>
          <w:sz w:val="24"/>
          <w:szCs w:val="24"/>
        </w:rPr>
        <w:t xml:space="preserve"> [3] </w:t>
      </w:r>
      <w:r w:rsidR="00B3576B" w:rsidRPr="00A933DA">
        <w:rPr>
          <w:rFonts w:ascii="Times New Roman" w:hAnsi="Times New Roman" w:cs="Times New Roman"/>
          <w:sz w:val="24"/>
          <w:szCs w:val="24"/>
        </w:rPr>
        <w:t xml:space="preserve">Springtide Research Center shared forty percent of Gen </w:t>
      </w:r>
      <w:proofErr w:type="spellStart"/>
      <w:r w:rsidR="00B3576B" w:rsidRPr="00A933DA">
        <w:rPr>
          <w:rFonts w:ascii="Times New Roman" w:hAnsi="Times New Roman" w:cs="Times New Roman"/>
          <w:sz w:val="24"/>
          <w:szCs w:val="24"/>
        </w:rPr>
        <w:t>Zers</w:t>
      </w:r>
      <w:proofErr w:type="spellEnd"/>
      <w:r w:rsidR="00B3576B" w:rsidRPr="00A933DA">
        <w:rPr>
          <w:rFonts w:ascii="Times New Roman" w:hAnsi="Times New Roman" w:cs="Times New Roman"/>
          <w:sz w:val="24"/>
          <w:szCs w:val="24"/>
        </w:rPr>
        <w:t xml:space="preserve"> never attend religious services.</w:t>
      </w:r>
      <w:r w:rsidR="003904C5" w:rsidRPr="00A933DA">
        <w:rPr>
          <w:rStyle w:val="EndnoteReference"/>
          <w:rFonts w:ascii="Times New Roman" w:hAnsi="Times New Roman" w:cs="Times New Roman"/>
          <w:sz w:val="24"/>
          <w:szCs w:val="24"/>
        </w:rPr>
        <w:endnoteReference w:id="4"/>
      </w:r>
      <w:r w:rsidR="003904C5" w:rsidRPr="00A933DA">
        <w:rPr>
          <w:rFonts w:ascii="Times New Roman" w:hAnsi="Times New Roman" w:cs="Times New Roman"/>
          <w:sz w:val="24"/>
          <w:szCs w:val="24"/>
        </w:rPr>
        <w:t xml:space="preserve"> </w:t>
      </w:r>
      <w:r w:rsidR="004B1B10" w:rsidRPr="00A933DA">
        <w:rPr>
          <w:rFonts w:ascii="Times New Roman" w:hAnsi="Times New Roman" w:cs="Times New Roman"/>
          <w:sz w:val="24"/>
          <w:szCs w:val="24"/>
        </w:rPr>
        <w:t>[4]</w:t>
      </w:r>
    </w:p>
    <w:p w:rsidR="006B346C" w:rsidRPr="00A933DA" w:rsidRDefault="009366A9" w:rsidP="006B346C">
      <w:pPr>
        <w:spacing w:line="480" w:lineRule="auto"/>
        <w:ind w:firstLine="720"/>
        <w:rPr>
          <w:rFonts w:ascii="Times New Roman" w:hAnsi="Times New Roman" w:cs="Times New Roman"/>
          <w:sz w:val="24"/>
          <w:szCs w:val="24"/>
        </w:rPr>
      </w:pPr>
      <w:r w:rsidRPr="00A933DA">
        <w:rPr>
          <w:rFonts w:ascii="Times New Roman" w:hAnsi="Times New Roman" w:cs="Times New Roman"/>
          <w:sz w:val="24"/>
          <w:szCs w:val="24"/>
        </w:rPr>
        <w:t xml:space="preserve">Perhaps Gen Z’s disengagement with the church is related to their overall negative views of Christianity. </w:t>
      </w:r>
      <w:r w:rsidR="00AE580E" w:rsidRPr="00A933DA">
        <w:rPr>
          <w:rFonts w:ascii="Times New Roman" w:hAnsi="Times New Roman" w:cs="Times New Roman"/>
          <w:sz w:val="24"/>
          <w:szCs w:val="24"/>
        </w:rPr>
        <w:t xml:space="preserve">Barna identifies </w:t>
      </w:r>
      <w:r w:rsidR="00B3576B" w:rsidRPr="00A933DA">
        <w:rPr>
          <w:rFonts w:ascii="Times New Roman" w:hAnsi="Times New Roman" w:cs="Times New Roman"/>
          <w:sz w:val="24"/>
          <w:szCs w:val="24"/>
        </w:rPr>
        <w:t xml:space="preserve">Generation Z </w:t>
      </w:r>
      <w:r w:rsidR="00AE580E" w:rsidRPr="00A933DA">
        <w:rPr>
          <w:rFonts w:ascii="Times New Roman" w:hAnsi="Times New Roman" w:cs="Times New Roman"/>
          <w:sz w:val="24"/>
          <w:szCs w:val="24"/>
        </w:rPr>
        <w:t>as a “spiritual blank slate,” atheist, and post-Christian.</w:t>
      </w:r>
      <w:r w:rsidR="003904C5" w:rsidRPr="00A933DA">
        <w:rPr>
          <w:rStyle w:val="EndnoteReference"/>
          <w:rFonts w:ascii="Times New Roman" w:hAnsi="Times New Roman" w:cs="Times New Roman"/>
          <w:sz w:val="24"/>
          <w:szCs w:val="24"/>
        </w:rPr>
        <w:endnoteReference w:id="5"/>
      </w:r>
      <w:r w:rsidR="004B1B10" w:rsidRPr="00A933DA">
        <w:rPr>
          <w:rFonts w:ascii="Times New Roman" w:hAnsi="Times New Roman" w:cs="Times New Roman"/>
          <w:sz w:val="24"/>
          <w:szCs w:val="24"/>
        </w:rPr>
        <w:t xml:space="preserve"> [5]</w:t>
      </w:r>
      <w:r w:rsidR="003904C5" w:rsidRPr="00A933DA">
        <w:rPr>
          <w:rFonts w:ascii="Times New Roman" w:hAnsi="Times New Roman" w:cs="Times New Roman"/>
          <w:sz w:val="24"/>
          <w:szCs w:val="24"/>
        </w:rPr>
        <w:t xml:space="preserve"> </w:t>
      </w:r>
      <w:r w:rsidR="006E0502" w:rsidRPr="00A933DA">
        <w:rPr>
          <w:rFonts w:ascii="Times New Roman" w:hAnsi="Times New Roman" w:cs="Times New Roman"/>
          <w:sz w:val="24"/>
          <w:szCs w:val="24"/>
        </w:rPr>
        <w:t>However, Gen Z views Christians as ignorant,</w:t>
      </w:r>
      <w:r w:rsidR="003904C5" w:rsidRPr="00A933DA">
        <w:rPr>
          <w:rStyle w:val="EndnoteReference"/>
          <w:rFonts w:ascii="Times New Roman" w:hAnsi="Times New Roman" w:cs="Times New Roman"/>
          <w:sz w:val="24"/>
          <w:szCs w:val="24"/>
        </w:rPr>
        <w:endnoteReference w:id="6"/>
      </w:r>
      <w:r w:rsidR="003904C5" w:rsidRPr="00A933DA">
        <w:rPr>
          <w:rFonts w:ascii="Times New Roman" w:hAnsi="Times New Roman" w:cs="Times New Roman"/>
          <w:sz w:val="24"/>
          <w:szCs w:val="24"/>
        </w:rPr>
        <w:t xml:space="preserve"> </w:t>
      </w:r>
      <w:r w:rsidR="004B1B10" w:rsidRPr="00A933DA">
        <w:rPr>
          <w:rFonts w:ascii="Times New Roman" w:hAnsi="Times New Roman" w:cs="Times New Roman"/>
          <w:sz w:val="24"/>
          <w:szCs w:val="24"/>
        </w:rPr>
        <w:t xml:space="preserve">[6] </w:t>
      </w:r>
      <w:r w:rsidR="006E0502" w:rsidRPr="00A933DA">
        <w:rPr>
          <w:rFonts w:ascii="Times New Roman" w:hAnsi="Times New Roman" w:cs="Times New Roman"/>
          <w:sz w:val="24"/>
          <w:szCs w:val="24"/>
        </w:rPr>
        <w:t>hypocritical,</w:t>
      </w:r>
      <w:r w:rsidR="003904C5" w:rsidRPr="00A933DA">
        <w:rPr>
          <w:rStyle w:val="EndnoteReference"/>
          <w:rFonts w:ascii="Times New Roman" w:hAnsi="Times New Roman" w:cs="Times New Roman"/>
          <w:sz w:val="24"/>
          <w:szCs w:val="24"/>
        </w:rPr>
        <w:endnoteReference w:id="7"/>
      </w:r>
      <w:r w:rsidR="004B1B10" w:rsidRPr="00A933DA">
        <w:rPr>
          <w:rFonts w:ascii="Times New Roman" w:hAnsi="Times New Roman" w:cs="Times New Roman"/>
          <w:sz w:val="24"/>
          <w:szCs w:val="24"/>
        </w:rPr>
        <w:t xml:space="preserve"> [7]</w:t>
      </w:r>
      <w:r w:rsidR="003904C5" w:rsidRPr="00A933DA">
        <w:rPr>
          <w:rFonts w:ascii="Times New Roman" w:hAnsi="Times New Roman" w:cs="Times New Roman"/>
          <w:sz w:val="24"/>
          <w:szCs w:val="24"/>
        </w:rPr>
        <w:t xml:space="preserve"> </w:t>
      </w:r>
      <w:r w:rsidR="006E0502" w:rsidRPr="00A933DA">
        <w:rPr>
          <w:rFonts w:ascii="Times New Roman" w:hAnsi="Times New Roman" w:cs="Times New Roman"/>
          <w:sz w:val="24"/>
          <w:szCs w:val="24"/>
        </w:rPr>
        <w:t>out of touch,</w:t>
      </w:r>
      <w:r w:rsidR="003904C5" w:rsidRPr="00A933DA">
        <w:rPr>
          <w:rStyle w:val="EndnoteReference"/>
          <w:rFonts w:ascii="Times New Roman" w:hAnsi="Times New Roman" w:cs="Times New Roman"/>
          <w:sz w:val="24"/>
          <w:szCs w:val="24"/>
        </w:rPr>
        <w:endnoteReference w:id="8"/>
      </w:r>
      <w:r w:rsidR="003904C5" w:rsidRPr="00A933DA">
        <w:rPr>
          <w:rFonts w:ascii="Times New Roman" w:hAnsi="Times New Roman" w:cs="Times New Roman"/>
          <w:sz w:val="24"/>
          <w:szCs w:val="24"/>
        </w:rPr>
        <w:t xml:space="preserve"> </w:t>
      </w:r>
      <w:r w:rsidR="004B1B10" w:rsidRPr="00A933DA">
        <w:rPr>
          <w:rFonts w:ascii="Times New Roman" w:hAnsi="Times New Roman" w:cs="Times New Roman"/>
          <w:sz w:val="24"/>
          <w:szCs w:val="24"/>
        </w:rPr>
        <w:t xml:space="preserve">[8] </w:t>
      </w:r>
      <w:r w:rsidR="006E0502" w:rsidRPr="00A933DA">
        <w:rPr>
          <w:rFonts w:ascii="Times New Roman" w:hAnsi="Times New Roman" w:cs="Times New Roman"/>
          <w:sz w:val="24"/>
          <w:szCs w:val="24"/>
        </w:rPr>
        <w:t>and judgmental.</w:t>
      </w:r>
      <w:r w:rsidR="003904C5" w:rsidRPr="00A933DA">
        <w:rPr>
          <w:rStyle w:val="EndnoteReference"/>
          <w:rFonts w:ascii="Times New Roman" w:hAnsi="Times New Roman" w:cs="Times New Roman"/>
          <w:sz w:val="24"/>
          <w:szCs w:val="24"/>
        </w:rPr>
        <w:endnoteReference w:id="9"/>
      </w:r>
      <w:r w:rsidR="003904C5" w:rsidRPr="00A933DA">
        <w:rPr>
          <w:rFonts w:ascii="Times New Roman" w:hAnsi="Times New Roman" w:cs="Times New Roman"/>
          <w:sz w:val="24"/>
          <w:szCs w:val="24"/>
        </w:rPr>
        <w:t xml:space="preserve"> </w:t>
      </w:r>
      <w:r w:rsidR="004B1B10" w:rsidRPr="00A933DA">
        <w:rPr>
          <w:rFonts w:ascii="Times New Roman" w:hAnsi="Times New Roman" w:cs="Times New Roman"/>
          <w:sz w:val="24"/>
          <w:szCs w:val="24"/>
        </w:rPr>
        <w:t xml:space="preserve">[9] </w:t>
      </w:r>
      <w:r w:rsidR="006E0502" w:rsidRPr="00A933DA">
        <w:rPr>
          <w:rFonts w:ascii="Times New Roman" w:hAnsi="Times New Roman" w:cs="Times New Roman"/>
          <w:sz w:val="24"/>
          <w:szCs w:val="24"/>
        </w:rPr>
        <w:t>These views do</w:t>
      </w:r>
      <w:r w:rsidR="00794E16" w:rsidRPr="00A933DA">
        <w:rPr>
          <w:rFonts w:ascii="Times New Roman" w:hAnsi="Times New Roman" w:cs="Times New Roman"/>
          <w:sz w:val="24"/>
          <w:szCs w:val="24"/>
        </w:rPr>
        <w:t xml:space="preserve"> not</w:t>
      </w:r>
      <w:r w:rsidR="006E0502" w:rsidRPr="00A933DA">
        <w:rPr>
          <w:rFonts w:ascii="Times New Roman" w:hAnsi="Times New Roman" w:cs="Times New Roman"/>
          <w:sz w:val="24"/>
          <w:szCs w:val="24"/>
        </w:rPr>
        <w:t xml:space="preserve"> sound like a blank slate, but </w:t>
      </w:r>
      <w:r w:rsidR="008F3D85" w:rsidRPr="00A933DA">
        <w:rPr>
          <w:rFonts w:ascii="Times New Roman" w:hAnsi="Times New Roman" w:cs="Times New Roman"/>
          <w:sz w:val="24"/>
          <w:szCs w:val="24"/>
        </w:rPr>
        <w:t>more of an antagonistic stance against</w:t>
      </w:r>
      <w:r w:rsidR="006E0502" w:rsidRPr="00A933DA">
        <w:rPr>
          <w:rFonts w:ascii="Times New Roman" w:hAnsi="Times New Roman" w:cs="Times New Roman"/>
          <w:sz w:val="24"/>
          <w:szCs w:val="24"/>
        </w:rPr>
        <w:t xml:space="preserve"> Christianity. It is reasonable at this point to ask: </w:t>
      </w:r>
      <w:r w:rsidR="00AE580E" w:rsidRPr="00A933DA">
        <w:rPr>
          <w:rFonts w:ascii="Times New Roman" w:hAnsi="Times New Roman" w:cs="Times New Roman"/>
          <w:sz w:val="24"/>
          <w:szCs w:val="24"/>
        </w:rPr>
        <w:t xml:space="preserve">Where is the </w:t>
      </w:r>
      <w:r w:rsidR="003E73F2">
        <w:rPr>
          <w:rFonts w:ascii="Times New Roman" w:hAnsi="Times New Roman" w:cs="Times New Roman"/>
          <w:sz w:val="24"/>
          <w:szCs w:val="24"/>
        </w:rPr>
        <w:t>c</w:t>
      </w:r>
      <w:r w:rsidR="00AE580E" w:rsidRPr="00A933DA">
        <w:rPr>
          <w:rFonts w:ascii="Times New Roman" w:hAnsi="Times New Roman" w:cs="Times New Roman"/>
          <w:sz w:val="24"/>
          <w:szCs w:val="24"/>
        </w:rPr>
        <w:t xml:space="preserve">hurch missing the mark in reaching Gen Z? </w:t>
      </w:r>
      <w:r w:rsidR="003E73F2">
        <w:rPr>
          <w:rFonts w:ascii="Times New Roman" w:hAnsi="Times New Roman" w:cs="Times New Roman"/>
          <w:sz w:val="24"/>
          <w:szCs w:val="24"/>
        </w:rPr>
        <w:t>The church is missing the mark in engaging Gen Z in the midst of their pain</w:t>
      </w:r>
      <w:r w:rsidR="001A0C5C">
        <w:rPr>
          <w:rFonts w:ascii="Times New Roman" w:hAnsi="Times New Roman" w:cs="Times New Roman"/>
          <w:sz w:val="24"/>
          <w:szCs w:val="24"/>
        </w:rPr>
        <w:t xml:space="preserve">, their mental health issues, their pressures, their loneliness, and their overall experience. </w:t>
      </w:r>
      <w:r w:rsidR="003E73F2">
        <w:rPr>
          <w:rFonts w:ascii="Times New Roman" w:hAnsi="Times New Roman" w:cs="Times New Roman"/>
          <w:sz w:val="24"/>
          <w:szCs w:val="24"/>
        </w:rPr>
        <w:t xml:space="preserve"> </w:t>
      </w:r>
    </w:p>
    <w:p w:rsidR="00B01C48" w:rsidRPr="00A933DA" w:rsidRDefault="00A1484E" w:rsidP="006B346C">
      <w:pPr>
        <w:spacing w:line="480" w:lineRule="auto"/>
        <w:ind w:firstLine="720"/>
        <w:rPr>
          <w:rFonts w:ascii="Times New Roman" w:hAnsi="Times New Roman" w:cs="Times New Roman"/>
          <w:sz w:val="24"/>
          <w:szCs w:val="24"/>
        </w:rPr>
      </w:pPr>
      <w:r w:rsidRPr="00A933DA">
        <w:rPr>
          <w:rFonts w:ascii="Times New Roman" w:hAnsi="Times New Roman" w:cs="Times New Roman"/>
          <w:sz w:val="24"/>
          <w:szCs w:val="24"/>
        </w:rPr>
        <w:t>Gen Z is coming of age in a post-Christian, digital world,</w:t>
      </w:r>
      <w:r w:rsidR="003904C5" w:rsidRPr="00A933DA">
        <w:rPr>
          <w:rStyle w:val="EndnoteReference"/>
          <w:rFonts w:ascii="Times New Roman" w:hAnsi="Times New Roman" w:cs="Times New Roman"/>
          <w:sz w:val="24"/>
          <w:szCs w:val="24"/>
        </w:rPr>
        <w:endnoteReference w:id="10"/>
      </w:r>
      <w:r w:rsidR="003904C5" w:rsidRPr="00A933DA">
        <w:rPr>
          <w:rFonts w:ascii="Times New Roman" w:hAnsi="Times New Roman" w:cs="Times New Roman"/>
          <w:sz w:val="24"/>
          <w:szCs w:val="24"/>
        </w:rPr>
        <w:t xml:space="preserve"> </w:t>
      </w:r>
      <w:r w:rsidR="004B1B10" w:rsidRPr="00A933DA">
        <w:rPr>
          <w:rFonts w:ascii="Times New Roman" w:hAnsi="Times New Roman" w:cs="Times New Roman"/>
          <w:sz w:val="24"/>
          <w:szCs w:val="24"/>
        </w:rPr>
        <w:t xml:space="preserve">[10] </w:t>
      </w:r>
      <w:r w:rsidRPr="00A933DA">
        <w:rPr>
          <w:rFonts w:ascii="Times New Roman" w:hAnsi="Times New Roman" w:cs="Times New Roman"/>
          <w:sz w:val="24"/>
          <w:szCs w:val="24"/>
        </w:rPr>
        <w:t xml:space="preserve">and it is important to connect the Bible and matters of faith in a tangible and relevant way for the cultural context of Gen Z. </w:t>
      </w:r>
      <w:r w:rsidR="004E21D2" w:rsidRPr="00A933DA">
        <w:rPr>
          <w:rFonts w:ascii="Times New Roman" w:hAnsi="Times New Roman" w:cs="Times New Roman"/>
          <w:sz w:val="24"/>
          <w:szCs w:val="24"/>
        </w:rPr>
        <w:t xml:space="preserve"> This includes understanding and unpacking</w:t>
      </w:r>
      <w:r w:rsidRPr="00A933DA">
        <w:rPr>
          <w:rFonts w:ascii="Times New Roman" w:hAnsi="Times New Roman" w:cs="Times New Roman"/>
          <w:sz w:val="24"/>
          <w:szCs w:val="24"/>
        </w:rPr>
        <w:t xml:space="preserve"> the challenges they face and the questions they are asking.</w:t>
      </w:r>
      <w:r w:rsidR="003904C5" w:rsidRPr="00A933DA">
        <w:rPr>
          <w:rStyle w:val="EndnoteReference"/>
          <w:rFonts w:ascii="Times New Roman" w:hAnsi="Times New Roman" w:cs="Times New Roman"/>
          <w:sz w:val="24"/>
          <w:szCs w:val="24"/>
        </w:rPr>
        <w:endnoteReference w:id="11"/>
      </w:r>
      <w:r w:rsidR="003904C5" w:rsidRPr="00A933DA">
        <w:rPr>
          <w:rFonts w:ascii="Times New Roman" w:hAnsi="Times New Roman" w:cs="Times New Roman"/>
          <w:sz w:val="24"/>
          <w:szCs w:val="24"/>
        </w:rPr>
        <w:t xml:space="preserve"> </w:t>
      </w:r>
      <w:r w:rsidR="004B1B10" w:rsidRPr="00A933DA">
        <w:rPr>
          <w:rFonts w:ascii="Times New Roman" w:hAnsi="Times New Roman" w:cs="Times New Roman"/>
          <w:sz w:val="24"/>
          <w:szCs w:val="24"/>
        </w:rPr>
        <w:t xml:space="preserve">[11] </w:t>
      </w:r>
      <w:r w:rsidRPr="00A933DA">
        <w:rPr>
          <w:rFonts w:ascii="Times New Roman" w:hAnsi="Times New Roman" w:cs="Times New Roman"/>
          <w:sz w:val="24"/>
          <w:szCs w:val="24"/>
        </w:rPr>
        <w:t>When Christian adults can answer Gen Z’s questions with Scripture, it makes a connection that the Bible is relevant</w:t>
      </w:r>
      <w:r w:rsidR="004E21D2" w:rsidRPr="00A933DA">
        <w:rPr>
          <w:rFonts w:ascii="Times New Roman" w:hAnsi="Times New Roman" w:cs="Times New Roman"/>
          <w:sz w:val="24"/>
          <w:szCs w:val="24"/>
        </w:rPr>
        <w:t xml:space="preserve"> to Gen Z’s experiences</w:t>
      </w:r>
      <w:r w:rsidRPr="00A933DA">
        <w:rPr>
          <w:rFonts w:ascii="Times New Roman" w:hAnsi="Times New Roman" w:cs="Times New Roman"/>
          <w:sz w:val="24"/>
          <w:szCs w:val="24"/>
        </w:rPr>
        <w:t>. If the Bible is continued to be used to answer irrelevant topics or in an irrelevant way (meaning, it misses the context or core of the question), it will progressively be seen as irrelevant by the next generation.</w:t>
      </w:r>
      <w:r w:rsidR="00B01C48" w:rsidRPr="00A933DA">
        <w:rPr>
          <w:rFonts w:ascii="Times New Roman" w:hAnsi="Times New Roman" w:cs="Times New Roman"/>
          <w:sz w:val="24"/>
          <w:szCs w:val="24"/>
        </w:rPr>
        <w:br/>
      </w:r>
      <w:r w:rsidR="00B01C48" w:rsidRPr="00A933DA">
        <w:rPr>
          <w:rFonts w:ascii="Times New Roman" w:hAnsi="Times New Roman" w:cs="Times New Roman"/>
          <w:sz w:val="24"/>
          <w:szCs w:val="24"/>
        </w:rPr>
        <w:tab/>
      </w:r>
      <w:r w:rsidR="00E73DC7" w:rsidRPr="00A933DA">
        <w:rPr>
          <w:rFonts w:ascii="Times New Roman" w:hAnsi="Times New Roman" w:cs="Times New Roman"/>
          <w:sz w:val="24"/>
          <w:szCs w:val="24"/>
        </w:rPr>
        <w:t xml:space="preserve">This </w:t>
      </w:r>
      <w:r w:rsidR="004E21D2" w:rsidRPr="00A933DA">
        <w:rPr>
          <w:rFonts w:ascii="Times New Roman" w:hAnsi="Times New Roman" w:cs="Times New Roman"/>
          <w:sz w:val="24"/>
          <w:szCs w:val="24"/>
        </w:rPr>
        <w:t>article</w:t>
      </w:r>
      <w:r w:rsidR="00E73DC7" w:rsidRPr="00A933DA">
        <w:rPr>
          <w:rFonts w:ascii="Times New Roman" w:hAnsi="Times New Roman" w:cs="Times New Roman"/>
          <w:sz w:val="24"/>
          <w:szCs w:val="24"/>
        </w:rPr>
        <w:t xml:space="preserve"> provides a summary of the author’s forthcoming book: </w:t>
      </w:r>
      <w:r w:rsidR="00E73DC7" w:rsidRPr="00A933DA">
        <w:rPr>
          <w:rFonts w:ascii="Times New Roman" w:hAnsi="Times New Roman" w:cs="Times New Roman"/>
          <w:i/>
          <w:sz w:val="24"/>
          <w:szCs w:val="24"/>
        </w:rPr>
        <w:t xml:space="preserve">What Gen Z Really </w:t>
      </w:r>
      <w:r w:rsidR="00E73DC7" w:rsidRPr="00A933DA">
        <w:rPr>
          <w:rFonts w:ascii="Times New Roman" w:hAnsi="Times New Roman" w:cs="Times New Roman"/>
          <w:i/>
          <w:sz w:val="24"/>
          <w:szCs w:val="24"/>
        </w:rPr>
        <w:lastRenderedPageBreak/>
        <w:t>Wants to Know About God: Seven Questions About Life and Faith</w:t>
      </w:r>
      <w:r w:rsidR="008D2C19" w:rsidRPr="00A933DA">
        <w:rPr>
          <w:rFonts w:ascii="Times New Roman" w:hAnsi="Times New Roman" w:cs="Times New Roman"/>
          <w:i/>
          <w:sz w:val="24"/>
          <w:szCs w:val="24"/>
        </w:rPr>
        <w:t xml:space="preserve"> </w:t>
      </w:r>
      <w:r w:rsidR="008D2C19" w:rsidRPr="00A933DA">
        <w:rPr>
          <w:rFonts w:ascii="Times New Roman" w:hAnsi="Times New Roman" w:cs="Times New Roman"/>
          <w:sz w:val="24"/>
          <w:szCs w:val="24"/>
        </w:rPr>
        <w:t>(</w:t>
      </w:r>
      <w:r w:rsidR="004E21D2" w:rsidRPr="00A933DA">
        <w:rPr>
          <w:rFonts w:ascii="Times New Roman" w:hAnsi="Times New Roman" w:cs="Times New Roman"/>
          <w:sz w:val="24"/>
          <w:szCs w:val="24"/>
        </w:rPr>
        <w:t>Downers Grove, IL: InterVarsity Press,</w:t>
      </w:r>
      <w:r w:rsidR="008D2C19" w:rsidRPr="00A933DA">
        <w:rPr>
          <w:rFonts w:ascii="Times New Roman" w:hAnsi="Times New Roman" w:cs="Times New Roman"/>
          <w:sz w:val="24"/>
          <w:szCs w:val="24"/>
        </w:rPr>
        <w:t xml:space="preserve"> 2025). This is also an extension of the author’s doctoral thesis on file at Phoenix Seminary (Scottsdale, AZ): </w:t>
      </w:r>
      <w:r w:rsidR="008D2C19" w:rsidRPr="00A933DA">
        <w:rPr>
          <w:rFonts w:ascii="Times New Roman" w:hAnsi="Times New Roman" w:cs="Times New Roman"/>
          <w:i/>
          <w:sz w:val="24"/>
          <w:szCs w:val="24"/>
        </w:rPr>
        <w:t>Gen Z as the Areopagus: Gospel Contextualization for a Generation.</w:t>
      </w:r>
      <w:r w:rsidR="00E73DC7" w:rsidRPr="00A933DA">
        <w:rPr>
          <w:rFonts w:ascii="Times New Roman" w:hAnsi="Times New Roman" w:cs="Times New Roman"/>
          <w:i/>
          <w:sz w:val="24"/>
          <w:szCs w:val="24"/>
        </w:rPr>
        <w:t xml:space="preserve"> </w:t>
      </w:r>
      <w:r w:rsidR="00F765F7" w:rsidRPr="00A933DA">
        <w:rPr>
          <w:rFonts w:ascii="Times New Roman" w:hAnsi="Times New Roman" w:cs="Times New Roman"/>
          <w:sz w:val="24"/>
          <w:szCs w:val="24"/>
        </w:rPr>
        <w:t xml:space="preserve">This </w:t>
      </w:r>
      <w:r w:rsidR="004E21D2" w:rsidRPr="00A933DA">
        <w:rPr>
          <w:rFonts w:ascii="Times New Roman" w:hAnsi="Times New Roman" w:cs="Times New Roman"/>
          <w:sz w:val="24"/>
          <w:szCs w:val="24"/>
        </w:rPr>
        <w:t>discussion</w:t>
      </w:r>
      <w:r w:rsidR="00F765F7" w:rsidRPr="00A933DA">
        <w:rPr>
          <w:rFonts w:ascii="Times New Roman" w:hAnsi="Times New Roman" w:cs="Times New Roman"/>
          <w:sz w:val="24"/>
          <w:szCs w:val="24"/>
        </w:rPr>
        <w:t xml:space="preserve"> will:</w:t>
      </w:r>
      <w:r w:rsidR="00394969" w:rsidRPr="00A933DA">
        <w:rPr>
          <w:rFonts w:ascii="Times New Roman" w:hAnsi="Times New Roman" w:cs="Times New Roman"/>
          <w:sz w:val="24"/>
          <w:szCs w:val="24"/>
        </w:rPr>
        <w:t xml:space="preserve"> 1) explain the disconnect between churches</w:t>
      </w:r>
      <w:r w:rsidR="00F60CDD">
        <w:rPr>
          <w:rFonts w:ascii="Times New Roman" w:hAnsi="Times New Roman" w:cs="Times New Roman"/>
          <w:sz w:val="24"/>
          <w:szCs w:val="24"/>
        </w:rPr>
        <w:t>/</w:t>
      </w:r>
      <w:r w:rsidR="00394969" w:rsidRPr="00A933DA">
        <w:rPr>
          <w:rFonts w:ascii="Times New Roman" w:hAnsi="Times New Roman" w:cs="Times New Roman"/>
          <w:sz w:val="24"/>
          <w:szCs w:val="24"/>
        </w:rPr>
        <w:t xml:space="preserve">ministries and Gen Z, 2) identify </w:t>
      </w:r>
      <w:r w:rsidR="003B7871" w:rsidRPr="00A933DA">
        <w:rPr>
          <w:rFonts w:ascii="Times New Roman" w:hAnsi="Times New Roman" w:cs="Times New Roman"/>
          <w:sz w:val="24"/>
          <w:szCs w:val="24"/>
        </w:rPr>
        <w:t>seven</w:t>
      </w:r>
      <w:r w:rsidR="00394969" w:rsidRPr="00A933DA">
        <w:rPr>
          <w:rFonts w:ascii="Times New Roman" w:hAnsi="Times New Roman" w:cs="Times New Roman"/>
          <w:sz w:val="24"/>
          <w:szCs w:val="24"/>
        </w:rPr>
        <w:t xml:space="preserve"> key questions Gen Z is asking about life and faith based on their worldview and values,</w:t>
      </w:r>
      <w:r w:rsidR="00075275" w:rsidRPr="00A933DA">
        <w:rPr>
          <w:rFonts w:ascii="Times New Roman" w:hAnsi="Times New Roman" w:cs="Times New Roman"/>
          <w:sz w:val="24"/>
          <w:szCs w:val="24"/>
        </w:rPr>
        <w:t xml:space="preserve"> and</w:t>
      </w:r>
      <w:r w:rsidR="00394969" w:rsidRPr="00A933DA">
        <w:rPr>
          <w:rFonts w:ascii="Times New Roman" w:hAnsi="Times New Roman" w:cs="Times New Roman"/>
          <w:sz w:val="24"/>
          <w:szCs w:val="24"/>
        </w:rPr>
        <w:t xml:space="preserve"> 3) discuss the generational and cultural context of each question.</w:t>
      </w:r>
      <w:r w:rsidR="0067785A" w:rsidRPr="00874645">
        <w:rPr>
          <w:rStyle w:val="FootnoteReference"/>
        </w:rPr>
        <w:footnoteReference w:id="1"/>
      </w:r>
      <w:r w:rsidR="00394969" w:rsidRPr="00A933DA">
        <w:rPr>
          <w:rFonts w:ascii="Times New Roman" w:hAnsi="Times New Roman" w:cs="Times New Roman"/>
          <w:sz w:val="24"/>
          <w:szCs w:val="24"/>
        </w:rPr>
        <w:t xml:space="preserve"> </w:t>
      </w:r>
      <w:r w:rsidR="00075275" w:rsidRPr="00A933DA">
        <w:rPr>
          <w:rFonts w:ascii="Times New Roman" w:hAnsi="Times New Roman" w:cs="Times New Roman"/>
          <w:sz w:val="24"/>
          <w:szCs w:val="24"/>
        </w:rPr>
        <w:t xml:space="preserve">This will provide the starting point for faith conversations with Gen Z in evangelism and discipleship. Finally, this paper will provide an example in how to apply these questions as a lens for reading Scripture with eyes for Gen Z so biblical responses can be tailored to their cultural context. </w:t>
      </w:r>
    </w:p>
    <w:p w:rsidR="004E21D2" w:rsidRPr="00A933DA" w:rsidRDefault="004E21D2" w:rsidP="006B346C">
      <w:pPr>
        <w:spacing w:line="480" w:lineRule="auto"/>
        <w:ind w:firstLine="720"/>
        <w:rPr>
          <w:rFonts w:ascii="Times New Roman" w:hAnsi="Times New Roman" w:cs="Times New Roman"/>
          <w:sz w:val="24"/>
          <w:szCs w:val="24"/>
        </w:rPr>
      </w:pPr>
    </w:p>
    <w:p w:rsidR="004E21D2" w:rsidRPr="00A933DA" w:rsidRDefault="004B151D" w:rsidP="00A246C7">
      <w:pPr>
        <w:pStyle w:val="Heading2"/>
        <w:numPr>
          <w:ilvl w:val="0"/>
          <w:numId w:val="4"/>
        </w:numPr>
        <w:ind w:left="720"/>
        <w:jc w:val="left"/>
        <w:rPr>
          <w:b/>
        </w:rPr>
      </w:pPr>
      <w:r w:rsidRPr="00A933DA">
        <w:rPr>
          <w:b/>
        </w:rPr>
        <w:t>The</w:t>
      </w:r>
      <w:r w:rsidR="00B01C48" w:rsidRPr="00A933DA">
        <w:rPr>
          <w:b/>
        </w:rPr>
        <w:t xml:space="preserve"> Disconnect</w:t>
      </w:r>
    </w:p>
    <w:p w:rsidR="006E0502" w:rsidRPr="00A933DA" w:rsidRDefault="00D91A50" w:rsidP="006E0502">
      <w:pPr>
        <w:spacing w:line="480" w:lineRule="auto"/>
        <w:ind w:firstLine="720"/>
        <w:rPr>
          <w:rFonts w:ascii="Times New Roman" w:hAnsi="Times New Roman" w:cs="Times New Roman"/>
          <w:sz w:val="24"/>
          <w:szCs w:val="24"/>
        </w:rPr>
      </w:pPr>
      <w:r w:rsidRPr="00A933DA">
        <w:rPr>
          <w:rFonts w:ascii="Times New Roman" w:hAnsi="Times New Roman" w:cs="Times New Roman"/>
          <w:sz w:val="24"/>
          <w:szCs w:val="24"/>
        </w:rPr>
        <w:t xml:space="preserve">One of the reasons </w:t>
      </w:r>
      <w:r w:rsidR="004E21D2" w:rsidRPr="00A933DA">
        <w:rPr>
          <w:rFonts w:ascii="Times New Roman" w:hAnsi="Times New Roman" w:cs="Times New Roman"/>
          <w:sz w:val="24"/>
          <w:szCs w:val="24"/>
        </w:rPr>
        <w:t>Gen Z</w:t>
      </w:r>
      <w:r w:rsidR="001033B2" w:rsidRPr="00A933DA">
        <w:rPr>
          <w:rFonts w:ascii="Times New Roman" w:hAnsi="Times New Roman" w:cs="Times New Roman"/>
          <w:sz w:val="24"/>
          <w:szCs w:val="24"/>
        </w:rPr>
        <w:t xml:space="preserve"> </w:t>
      </w:r>
      <w:r w:rsidRPr="00A933DA">
        <w:rPr>
          <w:rFonts w:ascii="Times New Roman" w:hAnsi="Times New Roman" w:cs="Times New Roman"/>
          <w:sz w:val="24"/>
          <w:szCs w:val="24"/>
        </w:rPr>
        <w:t xml:space="preserve">finds </w:t>
      </w:r>
      <w:r w:rsidR="00F01A7A" w:rsidRPr="00A933DA">
        <w:rPr>
          <w:rFonts w:ascii="Times New Roman" w:hAnsi="Times New Roman" w:cs="Times New Roman"/>
          <w:sz w:val="24"/>
          <w:szCs w:val="24"/>
        </w:rPr>
        <w:t>matters of faith, the Bible, and Christianity irrelevant</w:t>
      </w:r>
      <w:r w:rsidR="003904C5" w:rsidRPr="00A933DA">
        <w:rPr>
          <w:rStyle w:val="EndnoteReference"/>
          <w:rFonts w:ascii="Times New Roman" w:hAnsi="Times New Roman" w:cs="Times New Roman"/>
          <w:sz w:val="24"/>
          <w:szCs w:val="24"/>
        </w:rPr>
        <w:endnoteReference w:id="12"/>
      </w:r>
      <w:r w:rsidR="004B1B10" w:rsidRPr="00A933DA">
        <w:rPr>
          <w:rFonts w:ascii="Times New Roman" w:hAnsi="Times New Roman" w:cs="Times New Roman"/>
          <w:sz w:val="24"/>
          <w:szCs w:val="24"/>
        </w:rPr>
        <w:t xml:space="preserve"> [12] </w:t>
      </w:r>
      <w:r w:rsidR="00F01A7A" w:rsidRPr="00A933DA">
        <w:rPr>
          <w:rFonts w:ascii="Times New Roman" w:hAnsi="Times New Roman" w:cs="Times New Roman"/>
          <w:sz w:val="24"/>
          <w:szCs w:val="24"/>
        </w:rPr>
        <w:t xml:space="preserve">is because Christian adults are </w:t>
      </w:r>
      <w:r w:rsidR="001033B2" w:rsidRPr="00A933DA">
        <w:rPr>
          <w:rFonts w:ascii="Times New Roman" w:hAnsi="Times New Roman" w:cs="Times New Roman"/>
          <w:sz w:val="24"/>
          <w:szCs w:val="24"/>
        </w:rPr>
        <w:t>spending</w:t>
      </w:r>
      <w:r w:rsidR="0067785A" w:rsidRPr="00A933DA">
        <w:rPr>
          <w:rFonts w:ascii="Times New Roman" w:hAnsi="Times New Roman" w:cs="Times New Roman"/>
          <w:sz w:val="24"/>
          <w:szCs w:val="24"/>
        </w:rPr>
        <w:t xml:space="preserve"> their</w:t>
      </w:r>
      <w:r w:rsidR="001033B2" w:rsidRPr="00A933DA">
        <w:rPr>
          <w:rFonts w:ascii="Times New Roman" w:hAnsi="Times New Roman" w:cs="Times New Roman"/>
          <w:sz w:val="24"/>
          <w:szCs w:val="24"/>
        </w:rPr>
        <w:t xml:space="preserve"> time and platforms </w:t>
      </w:r>
      <w:r w:rsidR="00F01A7A" w:rsidRPr="00A933DA">
        <w:rPr>
          <w:rFonts w:ascii="Times New Roman" w:hAnsi="Times New Roman" w:cs="Times New Roman"/>
          <w:sz w:val="24"/>
          <w:szCs w:val="24"/>
        </w:rPr>
        <w:t xml:space="preserve">answering questions Gen Z is not asking while ignoring the </w:t>
      </w:r>
      <w:r w:rsidR="00E27D40" w:rsidRPr="00A933DA">
        <w:rPr>
          <w:rFonts w:ascii="Times New Roman" w:hAnsi="Times New Roman" w:cs="Times New Roman"/>
          <w:sz w:val="24"/>
          <w:szCs w:val="24"/>
        </w:rPr>
        <w:t>ones they are asking.</w:t>
      </w:r>
      <w:r w:rsidR="003904C5" w:rsidRPr="00A933DA">
        <w:rPr>
          <w:rStyle w:val="EndnoteReference"/>
          <w:rFonts w:ascii="Times New Roman" w:hAnsi="Times New Roman" w:cs="Times New Roman"/>
        </w:rPr>
        <w:endnoteReference w:id="13"/>
      </w:r>
      <w:r w:rsidR="003904C5" w:rsidRPr="00A933DA">
        <w:rPr>
          <w:rFonts w:ascii="Times New Roman" w:hAnsi="Times New Roman" w:cs="Times New Roman"/>
          <w:sz w:val="24"/>
          <w:szCs w:val="24"/>
        </w:rPr>
        <w:t xml:space="preserve"> </w:t>
      </w:r>
      <w:r w:rsidR="004B1B10" w:rsidRPr="00A933DA">
        <w:rPr>
          <w:rFonts w:ascii="Times New Roman" w:hAnsi="Times New Roman" w:cs="Times New Roman"/>
          <w:sz w:val="24"/>
          <w:szCs w:val="24"/>
        </w:rPr>
        <w:t xml:space="preserve">[13] </w:t>
      </w:r>
      <w:r w:rsidR="006D0EEE" w:rsidRPr="00A933DA">
        <w:rPr>
          <w:rFonts w:ascii="Times New Roman" w:hAnsi="Times New Roman" w:cs="Times New Roman"/>
          <w:sz w:val="24"/>
          <w:szCs w:val="24"/>
        </w:rPr>
        <w:t xml:space="preserve">Connections are not being made between spiritual and faith matters and the matters and experiences of the everyday life of Gen </w:t>
      </w:r>
      <w:proofErr w:type="spellStart"/>
      <w:r w:rsidR="006D0EEE" w:rsidRPr="00A933DA">
        <w:rPr>
          <w:rFonts w:ascii="Times New Roman" w:hAnsi="Times New Roman" w:cs="Times New Roman"/>
          <w:sz w:val="24"/>
          <w:szCs w:val="24"/>
        </w:rPr>
        <w:t>Zers</w:t>
      </w:r>
      <w:proofErr w:type="spellEnd"/>
      <w:r w:rsidR="00F82F5D" w:rsidRPr="00A933DA">
        <w:rPr>
          <w:rFonts w:ascii="Times New Roman" w:hAnsi="Times New Roman" w:cs="Times New Roman"/>
          <w:sz w:val="24"/>
          <w:szCs w:val="24"/>
        </w:rPr>
        <w:t>.</w:t>
      </w:r>
      <w:r w:rsidR="003904C5" w:rsidRPr="00A933DA">
        <w:rPr>
          <w:rStyle w:val="EndnoteReference"/>
          <w:rFonts w:ascii="Times New Roman" w:hAnsi="Times New Roman" w:cs="Times New Roman"/>
          <w:sz w:val="24"/>
          <w:szCs w:val="24"/>
        </w:rPr>
        <w:endnoteReference w:id="14"/>
      </w:r>
      <w:r w:rsidR="003904C5" w:rsidRPr="00A933DA">
        <w:rPr>
          <w:rFonts w:ascii="Times New Roman" w:hAnsi="Times New Roman" w:cs="Times New Roman"/>
          <w:sz w:val="24"/>
          <w:szCs w:val="24"/>
        </w:rPr>
        <w:t xml:space="preserve"> </w:t>
      </w:r>
      <w:r w:rsidR="004B1B10" w:rsidRPr="00A933DA">
        <w:rPr>
          <w:rFonts w:ascii="Times New Roman" w:hAnsi="Times New Roman" w:cs="Times New Roman"/>
          <w:sz w:val="24"/>
          <w:szCs w:val="24"/>
        </w:rPr>
        <w:t xml:space="preserve">[14] </w:t>
      </w:r>
      <w:r w:rsidR="001033B2" w:rsidRPr="00A933DA">
        <w:rPr>
          <w:rFonts w:ascii="Times New Roman" w:hAnsi="Times New Roman" w:cs="Times New Roman"/>
          <w:sz w:val="24"/>
          <w:szCs w:val="24"/>
        </w:rPr>
        <w:t xml:space="preserve">This pattern </w:t>
      </w:r>
      <w:r w:rsidR="0067785A" w:rsidRPr="00A933DA">
        <w:rPr>
          <w:rFonts w:ascii="Times New Roman" w:hAnsi="Times New Roman" w:cs="Times New Roman"/>
          <w:sz w:val="24"/>
          <w:szCs w:val="24"/>
        </w:rPr>
        <w:t>h</w:t>
      </w:r>
      <w:r w:rsidR="001033B2" w:rsidRPr="00A933DA">
        <w:rPr>
          <w:rFonts w:ascii="Times New Roman" w:hAnsi="Times New Roman" w:cs="Times New Roman"/>
          <w:sz w:val="24"/>
          <w:szCs w:val="24"/>
        </w:rPr>
        <w:t xml:space="preserve">as resulted in a perpetuation of </w:t>
      </w:r>
      <w:r w:rsidR="009504DC" w:rsidRPr="00A933DA">
        <w:rPr>
          <w:rFonts w:ascii="Times New Roman" w:hAnsi="Times New Roman" w:cs="Times New Roman"/>
          <w:sz w:val="24"/>
          <w:szCs w:val="24"/>
        </w:rPr>
        <w:t xml:space="preserve">forms of </w:t>
      </w:r>
      <w:r w:rsidR="001033B2" w:rsidRPr="00A933DA">
        <w:rPr>
          <w:rFonts w:ascii="Times New Roman" w:hAnsi="Times New Roman" w:cs="Times New Roman"/>
          <w:sz w:val="24"/>
          <w:szCs w:val="24"/>
        </w:rPr>
        <w:t>evangelism and discipleship</w:t>
      </w:r>
      <w:r w:rsidR="0067785A" w:rsidRPr="00A933DA">
        <w:rPr>
          <w:rFonts w:ascii="Times New Roman" w:hAnsi="Times New Roman" w:cs="Times New Roman"/>
          <w:sz w:val="24"/>
          <w:szCs w:val="24"/>
        </w:rPr>
        <w:t xml:space="preserve"> steadily </w:t>
      </w:r>
      <w:r w:rsidR="001033B2" w:rsidRPr="00A933DA">
        <w:rPr>
          <w:rFonts w:ascii="Times New Roman" w:hAnsi="Times New Roman" w:cs="Times New Roman"/>
          <w:sz w:val="24"/>
          <w:szCs w:val="24"/>
        </w:rPr>
        <w:t xml:space="preserve">missing the mark with its intended </w:t>
      </w:r>
      <w:r w:rsidR="009504DC" w:rsidRPr="00A933DA">
        <w:rPr>
          <w:rFonts w:ascii="Times New Roman" w:hAnsi="Times New Roman" w:cs="Times New Roman"/>
          <w:sz w:val="24"/>
          <w:szCs w:val="24"/>
        </w:rPr>
        <w:t>Gen Z</w:t>
      </w:r>
      <w:r w:rsidR="001033B2" w:rsidRPr="00A933DA">
        <w:rPr>
          <w:rFonts w:ascii="Times New Roman" w:hAnsi="Times New Roman" w:cs="Times New Roman"/>
          <w:sz w:val="24"/>
          <w:szCs w:val="24"/>
        </w:rPr>
        <w:t xml:space="preserve"> audience, propagating the idea: God</w:t>
      </w:r>
      <w:r w:rsidR="0043291C" w:rsidRPr="00A933DA">
        <w:rPr>
          <w:rFonts w:ascii="Times New Roman" w:hAnsi="Times New Roman" w:cs="Times New Roman"/>
          <w:sz w:val="24"/>
          <w:szCs w:val="24"/>
        </w:rPr>
        <w:t xml:space="preserve"> and the </w:t>
      </w:r>
      <w:r w:rsidR="009504DC" w:rsidRPr="00A933DA">
        <w:rPr>
          <w:rFonts w:ascii="Times New Roman" w:hAnsi="Times New Roman" w:cs="Times New Roman"/>
          <w:sz w:val="24"/>
          <w:szCs w:val="24"/>
        </w:rPr>
        <w:t>c</w:t>
      </w:r>
      <w:r w:rsidR="0043291C" w:rsidRPr="00A933DA">
        <w:rPr>
          <w:rFonts w:ascii="Times New Roman" w:hAnsi="Times New Roman" w:cs="Times New Roman"/>
          <w:sz w:val="24"/>
          <w:szCs w:val="24"/>
        </w:rPr>
        <w:t>hurch</w:t>
      </w:r>
      <w:r w:rsidR="001033B2" w:rsidRPr="00A933DA">
        <w:rPr>
          <w:rFonts w:ascii="Times New Roman" w:hAnsi="Times New Roman" w:cs="Times New Roman"/>
          <w:sz w:val="24"/>
          <w:szCs w:val="24"/>
        </w:rPr>
        <w:t xml:space="preserve"> </w:t>
      </w:r>
      <w:r w:rsidR="0043291C" w:rsidRPr="00A933DA">
        <w:rPr>
          <w:rFonts w:ascii="Times New Roman" w:hAnsi="Times New Roman" w:cs="Times New Roman"/>
          <w:sz w:val="24"/>
          <w:szCs w:val="24"/>
        </w:rPr>
        <w:t>are</w:t>
      </w:r>
      <w:r w:rsidR="001033B2" w:rsidRPr="00A933DA">
        <w:rPr>
          <w:rFonts w:ascii="Times New Roman" w:hAnsi="Times New Roman" w:cs="Times New Roman"/>
          <w:sz w:val="24"/>
          <w:szCs w:val="24"/>
        </w:rPr>
        <w:t xml:space="preserve"> </w:t>
      </w:r>
      <w:r w:rsidR="0043291C" w:rsidRPr="00A933DA">
        <w:rPr>
          <w:rFonts w:ascii="Times New Roman" w:hAnsi="Times New Roman" w:cs="Times New Roman"/>
          <w:sz w:val="24"/>
          <w:szCs w:val="24"/>
        </w:rPr>
        <w:t xml:space="preserve">irrelevant. </w:t>
      </w:r>
      <w:r w:rsidR="003B7871" w:rsidRPr="00A933DA">
        <w:rPr>
          <w:rFonts w:ascii="Times New Roman" w:hAnsi="Times New Roman" w:cs="Times New Roman"/>
          <w:sz w:val="24"/>
          <w:szCs w:val="24"/>
        </w:rPr>
        <w:t>Gen Z does not see a direct connection between what churches teach, discuss, or practice with their values, questions, or li</w:t>
      </w:r>
      <w:r w:rsidR="006D0EEE" w:rsidRPr="00A933DA">
        <w:rPr>
          <w:rFonts w:ascii="Times New Roman" w:hAnsi="Times New Roman" w:cs="Times New Roman"/>
          <w:sz w:val="24"/>
          <w:szCs w:val="24"/>
        </w:rPr>
        <w:t>ves.</w:t>
      </w:r>
      <w:r w:rsidR="003B7871" w:rsidRPr="00A933DA">
        <w:rPr>
          <w:rFonts w:ascii="Times New Roman" w:hAnsi="Times New Roman" w:cs="Times New Roman"/>
          <w:sz w:val="24"/>
          <w:szCs w:val="24"/>
        </w:rPr>
        <w:t xml:space="preserve"> This disconnect can be repaired, but </w:t>
      </w:r>
      <w:r w:rsidR="003B7871" w:rsidRPr="00A933DA">
        <w:rPr>
          <w:rFonts w:ascii="Times New Roman" w:hAnsi="Times New Roman" w:cs="Times New Roman"/>
          <w:sz w:val="24"/>
          <w:szCs w:val="24"/>
        </w:rPr>
        <w:lastRenderedPageBreak/>
        <w:t>ignoring it and hoping the next generation will change to be more like previous generations of Christians will result in disappointment and empt</w:t>
      </w:r>
      <w:r w:rsidR="006D0EEE" w:rsidRPr="00A933DA">
        <w:rPr>
          <w:rFonts w:ascii="Times New Roman" w:hAnsi="Times New Roman" w:cs="Times New Roman"/>
          <w:sz w:val="24"/>
          <w:szCs w:val="24"/>
        </w:rPr>
        <w:t>y</w:t>
      </w:r>
      <w:r w:rsidR="003B7871" w:rsidRPr="00A933DA">
        <w:rPr>
          <w:rFonts w:ascii="Times New Roman" w:hAnsi="Times New Roman" w:cs="Times New Roman"/>
          <w:sz w:val="24"/>
          <w:szCs w:val="24"/>
        </w:rPr>
        <w:t xml:space="preserve"> churches. </w:t>
      </w:r>
    </w:p>
    <w:p w:rsidR="00EA1EE6" w:rsidRPr="00A933DA" w:rsidRDefault="00965941" w:rsidP="00EA1EE6">
      <w:pPr>
        <w:spacing w:line="480" w:lineRule="auto"/>
        <w:ind w:firstLine="720"/>
        <w:rPr>
          <w:rFonts w:ascii="Times New Roman" w:hAnsi="Times New Roman" w:cs="Times New Roman"/>
          <w:sz w:val="24"/>
          <w:szCs w:val="24"/>
        </w:rPr>
      </w:pPr>
      <w:r w:rsidRPr="00A933DA">
        <w:rPr>
          <w:rFonts w:ascii="Times New Roman" w:hAnsi="Times New Roman" w:cs="Times New Roman"/>
          <w:sz w:val="24"/>
          <w:szCs w:val="24"/>
        </w:rPr>
        <w:t xml:space="preserve">The first step toward sharing a faith that is significant for Gen Z is for older generations (Baby Boomers, Gen X, and Millennials) to admit they do not understand </w:t>
      </w:r>
      <w:r w:rsidR="00703F72" w:rsidRPr="00A933DA">
        <w:rPr>
          <w:rFonts w:ascii="Times New Roman" w:hAnsi="Times New Roman" w:cs="Times New Roman"/>
          <w:sz w:val="24"/>
          <w:szCs w:val="24"/>
        </w:rPr>
        <w:t xml:space="preserve">the adolescent </w:t>
      </w:r>
      <w:r w:rsidR="00504B0B" w:rsidRPr="00A933DA">
        <w:rPr>
          <w:rFonts w:ascii="Times New Roman" w:hAnsi="Times New Roman" w:cs="Times New Roman"/>
          <w:sz w:val="24"/>
          <w:szCs w:val="24"/>
        </w:rPr>
        <w:t xml:space="preserve">and early adulthood </w:t>
      </w:r>
      <w:r w:rsidR="00703F72" w:rsidRPr="00A933DA">
        <w:rPr>
          <w:rFonts w:ascii="Times New Roman" w:hAnsi="Times New Roman" w:cs="Times New Roman"/>
          <w:sz w:val="24"/>
          <w:szCs w:val="24"/>
        </w:rPr>
        <w:t>experience of this next generation</w:t>
      </w:r>
      <w:r w:rsidRPr="00A933DA">
        <w:rPr>
          <w:rFonts w:ascii="Times New Roman" w:hAnsi="Times New Roman" w:cs="Times New Roman"/>
          <w:sz w:val="24"/>
          <w:szCs w:val="24"/>
        </w:rPr>
        <w:t xml:space="preserve">. </w:t>
      </w:r>
      <w:r w:rsidR="003B7871" w:rsidRPr="00A933DA">
        <w:rPr>
          <w:rFonts w:ascii="Times New Roman" w:hAnsi="Times New Roman" w:cs="Times New Roman"/>
          <w:sz w:val="24"/>
          <w:szCs w:val="24"/>
        </w:rPr>
        <w:t xml:space="preserve">This is not unlike entering into any other cross-cultural interaction, in which the visitor becomes a humble learner. </w:t>
      </w:r>
      <w:r w:rsidR="006E0502" w:rsidRPr="00A933DA">
        <w:rPr>
          <w:rFonts w:ascii="Times New Roman" w:hAnsi="Times New Roman" w:cs="Times New Roman"/>
          <w:sz w:val="24"/>
          <w:szCs w:val="24"/>
        </w:rPr>
        <w:t>Because o</w:t>
      </w:r>
      <w:r w:rsidR="00E27D40" w:rsidRPr="00A933DA">
        <w:rPr>
          <w:rFonts w:ascii="Times New Roman" w:hAnsi="Times New Roman" w:cs="Times New Roman"/>
          <w:sz w:val="24"/>
          <w:szCs w:val="24"/>
        </w:rPr>
        <w:t>lder generations may assume the general experience of adolescence is similar for all generations</w:t>
      </w:r>
      <w:r w:rsidR="006E0502" w:rsidRPr="00A933DA">
        <w:rPr>
          <w:rFonts w:ascii="Times New Roman" w:hAnsi="Times New Roman" w:cs="Times New Roman"/>
          <w:sz w:val="24"/>
          <w:szCs w:val="24"/>
        </w:rPr>
        <w:t xml:space="preserve">, they may not understand the context of the questions about life and </w:t>
      </w:r>
      <w:r w:rsidR="00EA1EE6" w:rsidRPr="00A933DA">
        <w:rPr>
          <w:rFonts w:ascii="Times New Roman" w:hAnsi="Times New Roman" w:cs="Times New Roman"/>
          <w:sz w:val="24"/>
          <w:szCs w:val="24"/>
        </w:rPr>
        <w:t>faith</w:t>
      </w:r>
      <w:r w:rsidR="006E0502" w:rsidRPr="00A933DA">
        <w:rPr>
          <w:rFonts w:ascii="Times New Roman" w:hAnsi="Times New Roman" w:cs="Times New Roman"/>
          <w:sz w:val="24"/>
          <w:szCs w:val="24"/>
        </w:rPr>
        <w:t xml:space="preserve"> Gen Z is asking. </w:t>
      </w:r>
      <w:r w:rsidR="00EA1EE6" w:rsidRPr="00A933DA">
        <w:rPr>
          <w:rFonts w:ascii="Times New Roman" w:hAnsi="Times New Roman" w:cs="Times New Roman"/>
          <w:sz w:val="24"/>
          <w:szCs w:val="24"/>
        </w:rPr>
        <w:t xml:space="preserve">It would be a mistake to assume </w:t>
      </w:r>
      <w:r w:rsidR="003B7871" w:rsidRPr="00A933DA">
        <w:rPr>
          <w:rFonts w:ascii="Times New Roman" w:hAnsi="Times New Roman" w:cs="Times New Roman"/>
          <w:sz w:val="24"/>
          <w:szCs w:val="24"/>
        </w:rPr>
        <w:t xml:space="preserve">a cross-generational experience is </w:t>
      </w:r>
      <w:r w:rsidR="00EA1EE6" w:rsidRPr="00A933DA">
        <w:rPr>
          <w:rFonts w:ascii="Times New Roman" w:hAnsi="Times New Roman" w:cs="Times New Roman"/>
          <w:sz w:val="24"/>
          <w:szCs w:val="24"/>
        </w:rPr>
        <w:t xml:space="preserve">not </w:t>
      </w:r>
      <w:r w:rsidR="003B7871" w:rsidRPr="00A933DA">
        <w:rPr>
          <w:rFonts w:ascii="Times New Roman" w:hAnsi="Times New Roman" w:cs="Times New Roman"/>
          <w:sz w:val="24"/>
          <w:szCs w:val="24"/>
        </w:rPr>
        <w:t>a cross-cultural experience</w:t>
      </w:r>
      <w:r w:rsidR="003D2B23" w:rsidRPr="00A933DA">
        <w:rPr>
          <w:rFonts w:ascii="Times New Roman" w:hAnsi="Times New Roman" w:cs="Times New Roman"/>
          <w:sz w:val="24"/>
          <w:szCs w:val="24"/>
        </w:rPr>
        <w:t xml:space="preserve">. </w:t>
      </w:r>
      <w:r w:rsidR="00EA1EE6" w:rsidRPr="00A933DA">
        <w:rPr>
          <w:rFonts w:ascii="Times New Roman" w:hAnsi="Times New Roman" w:cs="Times New Roman"/>
          <w:sz w:val="24"/>
          <w:szCs w:val="24"/>
        </w:rPr>
        <w:t>E</w:t>
      </w:r>
      <w:r w:rsidR="003B7871" w:rsidRPr="00A933DA">
        <w:rPr>
          <w:rFonts w:ascii="Times New Roman" w:hAnsi="Times New Roman" w:cs="Times New Roman"/>
          <w:sz w:val="24"/>
          <w:szCs w:val="24"/>
        </w:rPr>
        <w:t xml:space="preserve">ach generation has </w:t>
      </w:r>
      <w:proofErr w:type="spellStart"/>
      <w:proofErr w:type="gramStart"/>
      <w:r w:rsidR="003B7871" w:rsidRPr="00A933DA">
        <w:rPr>
          <w:rFonts w:ascii="Times New Roman" w:hAnsi="Times New Roman" w:cs="Times New Roman"/>
          <w:sz w:val="24"/>
          <w:szCs w:val="24"/>
        </w:rPr>
        <w:t>it’s</w:t>
      </w:r>
      <w:proofErr w:type="spellEnd"/>
      <w:proofErr w:type="gramEnd"/>
      <w:r w:rsidR="003B7871" w:rsidRPr="00A933DA">
        <w:rPr>
          <w:rFonts w:ascii="Times New Roman" w:hAnsi="Times New Roman" w:cs="Times New Roman"/>
          <w:sz w:val="24"/>
          <w:szCs w:val="24"/>
        </w:rPr>
        <w:t xml:space="preserve"> </w:t>
      </w:r>
      <w:r w:rsidR="00EA1EE6" w:rsidRPr="00A933DA">
        <w:rPr>
          <w:rFonts w:ascii="Times New Roman" w:hAnsi="Times New Roman" w:cs="Times New Roman"/>
          <w:sz w:val="24"/>
          <w:szCs w:val="24"/>
        </w:rPr>
        <w:t>own</w:t>
      </w:r>
      <w:r w:rsidR="003B7871" w:rsidRPr="00A933DA">
        <w:rPr>
          <w:rFonts w:ascii="Times New Roman" w:hAnsi="Times New Roman" w:cs="Times New Roman"/>
          <w:sz w:val="24"/>
          <w:szCs w:val="24"/>
        </w:rPr>
        <w:t xml:space="preserve"> cultural values, taboos, vocabulary, mores, etc. like socio-ethnic groups do.</w:t>
      </w:r>
      <w:r w:rsidR="003904C5" w:rsidRPr="00A933DA">
        <w:rPr>
          <w:rStyle w:val="EndnoteReference"/>
          <w:rFonts w:ascii="Times New Roman" w:hAnsi="Times New Roman" w:cs="Times New Roman"/>
          <w:sz w:val="24"/>
          <w:szCs w:val="24"/>
        </w:rPr>
        <w:endnoteReference w:id="15"/>
      </w:r>
      <w:r w:rsidR="003904C5" w:rsidRPr="00A933DA">
        <w:rPr>
          <w:rFonts w:ascii="Times New Roman" w:hAnsi="Times New Roman" w:cs="Times New Roman"/>
          <w:sz w:val="24"/>
          <w:szCs w:val="24"/>
        </w:rPr>
        <w:t xml:space="preserve"> </w:t>
      </w:r>
      <w:r w:rsidR="004B1B10" w:rsidRPr="00A933DA">
        <w:rPr>
          <w:rFonts w:ascii="Times New Roman" w:hAnsi="Times New Roman" w:cs="Times New Roman"/>
          <w:sz w:val="24"/>
          <w:szCs w:val="24"/>
        </w:rPr>
        <w:t>[15]</w:t>
      </w:r>
      <w:r w:rsidR="003D2B23" w:rsidRPr="00A933DA">
        <w:rPr>
          <w:rFonts w:ascii="Times New Roman" w:hAnsi="Times New Roman" w:cs="Times New Roman"/>
          <w:sz w:val="24"/>
          <w:szCs w:val="24"/>
        </w:rPr>
        <w:t xml:space="preserve"> T</w:t>
      </w:r>
      <w:r w:rsidRPr="00A933DA">
        <w:rPr>
          <w:rFonts w:ascii="Times New Roman" w:hAnsi="Times New Roman" w:cs="Times New Roman"/>
          <w:sz w:val="24"/>
          <w:szCs w:val="24"/>
        </w:rPr>
        <w:t xml:space="preserve">he </w:t>
      </w:r>
      <w:r w:rsidR="00E27D40" w:rsidRPr="00A933DA">
        <w:rPr>
          <w:rFonts w:ascii="Times New Roman" w:hAnsi="Times New Roman" w:cs="Times New Roman"/>
          <w:sz w:val="24"/>
          <w:szCs w:val="24"/>
        </w:rPr>
        <w:t>experiences of Gen Z are vastly different</w:t>
      </w:r>
      <w:r w:rsidRPr="00A933DA">
        <w:rPr>
          <w:rFonts w:ascii="Times New Roman" w:hAnsi="Times New Roman" w:cs="Times New Roman"/>
          <w:sz w:val="24"/>
          <w:szCs w:val="24"/>
        </w:rPr>
        <w:t xml:space="preserve"> than those of previous generations</w:t>
      </w:r>
      <w:r w:rsidR="003D2B23" w:rsidRPr="00A933DA">
        <w:rPr>
          <w:rFonts w:ascii="Times New Roman" w:hAnsi="Times New Roman" w:cs="Times New Roman"/>
          <w:sz w:val="24"/>
          <w:szCs w:val="24"/>
        </w:rPr>
        <w:t xml:space="preserve">, resulting in different </w:t>
      </w:r>
      <w:r w:rsidR="00EA1EE6" w:rsidRPr="00A933DA">
        <w:rPr>
          <w:rFonts w:ascii="Times New Roman" w:hAnsi="Times New Roman" w:cs="Times New Roman"/>
          <w:sz w:val="24"/>
          <w:szCs w:val="24"/>
        </w:rPr>
        <w:t xml:space="preserve">generational culture, </w:t>
      </w:r>
      <w:r w:rsidR="003D2B23" w:rsidRPr="00A933DA">
        <w:rPr>
          <w:rFonts w:ascii="Times New Roman" w:hAnsi="Times New Roman" w:cs="Times New Roman"/>
          <w:sz w:val="24"/>
          <w:szCs w:val="24"/>
        </w:rPr>
        <w:t>worldview</w:t>
      </w:r>
      <w:r w:rsidR="00EA1EE6" w:rsidRPr="00A933DA">
        <w:rPr>
          <w:rFonts w:ascii="Times New Roman" w:hAnsi="Times New Roman" w:cs="Times New Roman"/>
          <w:sz w:val="24"/>
          <w:szCs w:val="24"/>
        </w:rPr>
        <w:t>,</w:t>
      </w:r>
      <w:r w:rsidR="003D2B23" w:rsidRPr="00A933DA">
        <w:rPr>
          <w:rFonts w:ascii="Times New Roman" w:hAnsi="Times New Roman" w:cs="Times New Roman"/>
          <w:sz w:val="24"/>
          <w:szCs w:val="24"/>
        </w:rPr>
        <w:t xml:space="preserve"> and expressed values than previous generations</w:t>
      </w:r>
      <w:r w:rsidR="00E27D40" w:rsidRPr="00A933DA">
        <w:rPr>
          <w:rFonts w:ascii="Times New Roman" w:hAnsi="Times New Roman" w:cs="Times New Roman"/>
          <w:sz w:val="24"/>
          <w:szCs w:val="24"/>
        </w:rPr>
        <w:t xml:space="preserve">. For example, </w:t>
      </w:r>
      <w:r w:rsidR="00EA1EE6" w:rsidRPr="00A933DA">
        <w:rPr>
          <w:rFonts w:ascii="Times New Roman" w:hAnsi="Times New Roman" w:cs="Times New Roman"/>
          <w:sz w:val="24"/>
          <w:szCs w:val="24"/>
        </w:rPr>
        <w:t>a majority of previous generations</w:t>
      </w:r>
      <w:r w:rsidRPr="00A933DA">
        <w:rPr>
          <w:rFonts w:ascii="Times New Roman" w:hAnsi="Times New Roman" w:cs="Times New Roman"/>
          <w:sz w:val="24"/>
          <w:szCs w:val="24"/>
        </w:rPr>
        <w:t xml:space="preserve"> did not experience </w:t>
      </w:r>
      <w:r w:rsidR="00E27D40" w:rsidRPr="00A933DA">
        <w:rPr>
          <w:rFonts w:ascii="Times New Roman" w:hAnsi="Times New Roman" w:cs="Times New Roman"/>
          <w:sz w:val="24"/>
          <w:szCs w:val="24"/>
        </w:rPr>
        <w:t>social media, active</w:t>
      </w:r>
      <w:r w:rsidRPr="00A933DA">
        <w:rPr>
          <w:rFonts w:ascii="Times New Roman" w:hAnsi="Times New Roman" w:cs="Times New Roman"/>
          <w:sz w:val="24"/>
          <w:szCs w:val="24"/>
        </w:rPr>
        <w:t xml:space="preserve">-shooter </w:t>
      </w:r>
      <w:r w:rsidR="00E27D40" w:rsidRPr="00A933DA">
        <w:rPr>
          <w:rFonts w:ascii="Times New Roman" w:hAnsi="Times New Roman" w:cs="Times New Roman"/>
          <w:sz w:val="24"/>
          <w:szCs w:val="24"/>
        </w:rPr>
        <w:t>drills at schools, and a global</w:t>
      </w:r>
      <w:r w:rsidR="003D2B23" w:rsidRPr="00A933DA">
        <w:rPr>
          <w:rFonts w:ascii="Times New Roman" w:hAnsi="Times New Roman" w:cs="Times New Roman"/>
          <w:sz w:val="24"/>
          <w:szCs w:val="24"/>
        </w:rPr>
        <w:t xml:space="preserve"> pandemic</w:t>
      </w:r>
      <w:r w:rsidR="00E27D40" w:rsidRPr="00A933DA">
        <w:rPr>
          <w:rFonts w:ascii="Times New Roman" w:hAnsi="Times New Roman" w:cs="Times New Roman"/>
          <w:sz w:val="24"/>
          <w:szCs w:val="24"/>
        </w:rPr>
        <w:t xml:space="preserve"> </w:t>
      </w:r>
      <w:r w:rsidRPr="00A933DA">
        <w:rPr>
          <w:rFonts w:ascii="Times New Roman" w:hAnsi="Times New Roman" w:cs="Times New Roman"/>
          <w:sz w:val="24"/>
          <w:szCs w:val="24"/>
        </w:rPr>
        <w:t>while growing up</w:t>
      </w:r>
      <w:r w:rsidR="003D2B23" w:rsidRPr="00A933DA">
        <w:rPr>
          <w:rFonts w:ascii="Times New Roman" w:hAnsi="Times New Roman" w:cs="Times New Roman"/>
          <w:sz w:val="24"/>
          <w:szCs w:val="24"/>
        </w:rPr>
        <w:t>, all of which Gen Z experienced during their development and before exiting adolescence</w:t>
      </w:r>
      <w:r w:rsidR="00E27D40" w:rsidRPr="00A933DA">
        <w:rPr>
          <w:rFonts w:ascii="Times New Roman" w:hAnsi="Times New Roman" w:cs="Times New Roman"/>
          <w:sz w:val="24"/>
          <w:szCs w:val="24"/>
        </w:rPr>
        <w:t xml:space="preserve">. </w:t>
      </w:r>
      <w:r w:rsidR="00A26770" w:rsidRPr="00A933DA">
        <w:rPr>
          <w:rFonts w:ascii="Times New Roman" w:hAnsi="Times New Roman" w:cs="Times New Roman"/>
          <w:sz w:val="24"/>
          <w:szCs w:val="24"/>
        </w:rPr>
        <w:t>Gen Z feels misunderstood, and thus disconnected, from older generations,</w:t>
      </w:r>
      <w:r w:rsidR="003904C5" w:rsidRPr="00A933DA">
        <w:rPr>
          <w:rStyle w:val="EndnoteReference"/>
          <w:rFonts w:ascii="Times New Roman" w:hAnsi="Times New Roman" w:cs="Times New Roman"/>
          <w:sz w:val="24"/>
          <w:szCs w:val="24"/>
        </w:rPr>
        <w:endnoteReference w:id="16"/>
      </w:r>
      <w:r w:rsidR="003904C5" w:rsidRPr="00A933DA">
        <w:rPr>
          <w:rFonts w:ascii="Times New Roman" w:hAnsi="Times New Roman" w:cs="Times New Roman"/>
          <w:sz w:val="24"/>
          <w:szCs w:val="24"/>
        </w:rPr>
        <w:t xml:space="preserve"> </w:t>
      </w:r>
      <w:r w:rsidR="004B1B10" w:rsidRPr="00A933DA">
        <w:rPr>
          <w:rFonts w:ascii="Times New Roman" w:hAnsi="Times New Roman" w:cs="Times New Roman"/>
          <w:sz w:val="24"/>
          <w:szCs w:val="24"/>
        </w:rPr>
        <w:t xml:space="preserve">[16] </w:t>
      </w:r>
      <w:r w:rsidR="00A26770" w:rsidRPr="00A933DA">
        <w:rPr>
          <w:rFonts w:ascii="Times New Roman" w:hAnsi="Times New Roman" w:cs="Times New Roman"/>
          <w:sz w:val="24"/>
          <w:szCs w:val="24"/>
        </w:rPr>
        <w:t>and rightly so.</w:t>
      </w:r>
      <w:r w:rsidR="00A246C7" w:rsidRPr="00A933DA">
        <w:rPr>
          <w:rFonts w:ascii="Times New Roman" w:hAnsi="Times New Roman" w:cs="Times New Roman"/>
          <w:sz w:val="24"/>
          <w:szCs w:val="24"/>
        </w:rPr>
        <w:t xml:space="preserve"> Older generations must admit there is much to learn about Gen Z’s experience in order to close the gap of misunderstanding and resulting disconnection.  </w:t>
      </w:r>
    </w:p>
    <w:p w:rsidR="00EA1EE6" w:rsidRPr="00A933DA" w:rsidRDefault="00EA1EE6" w:rsidP="00EA1EE6"/>
    <w:p w:rsidR="00EA1EE6" w:rsidRPr="00A933DA" w:rsidRDefault="00EA1EE6" w:rsidP="00A246C7">
      <w:pPr>
        <w:pStyle w:val="ListParagraph"/>
        <w:numPr>
          <w:ilvl w:val="0"/>
          <w:numId w:val="4"/>
        </w:numPr>
        <w:ind w:left="720"/>
        <w:rPr>
          <w:b/>
        </w:rPr>
      </w:pPr>
      <w:r w:rsidRPr="00A933DA">
        <w:rPr>
          <w:b/>
        </w:rPr>
        <w:t xml:space="preserve">Who is Generation Z? </w:t>
      </w:r>
    </w:p>
    <w:p w:rsidR="00B2053E" w:rsidRPr="00A933DA" w:rsidRDefault="00EA1EE6" w:rsidP="005E150E">
      <w:pPr>
        <w:pStyle w:val="NoSpacing"/>
        <w:spacing w:line="480" w:lineRule="auto"/>
        <w:ind w:firstLine="720"/>
        <w:rPr>
          <w:rFonts w:ascii="Times New Roman" w:hAnsi="Times New Roman" w:cs="Times New Roman"/>
          <w:sz w:val="24"/>
          <w:szCs w:val="24"/>
        </w:rPr>
      </w:pPr>
      <w:r w:rsidRPr="00A933DA">
        <w:rPr>
          <w:rFonts w:ascii="Times New Roman" w:hAnsi="Times New Roman" w:cs="Times New Roman"/>
          <w:sz w:val="24"/>
          <w:szCs w:val="24"/>
        </w:rPr>
        <w:t>A widely accepted range of birth years for Gen Z is 1997 to 2012</w:t>
      </w:r>
      <w:r w:rsidR="003904C5" w:rsidRPr="00A933DA">
        <w:rPr>
          <w:rStyle w:val="EndnoteReference"/>
          <w:rFonts w:ascii="Times New Roman" w:hAnsi="Times New Roman" w:cs="Times New Roman"/>
        </w:rPr>
        <w:endnoteReference w:id="17"/>
      </w:r>
      <w:r w:rsidR="004B1B10" w:rsidRPr="00A933DA">
        <w:rPr>
          <w:rFonts w:ascii="Times New Roman" w:hAnsi="Times New Roman" w:cs="Times New Roman"/>
          <w:sz w:val="24"/>
          <w:szCs w:val="24"/>
        </w:rPr>
        <w:t xml:space="preserve"> [17]</w:t>
      </w:r>
      <w:r w:rsidR="003904C5" w:rsidRPr="00A933DA">
        <w:rPr>
          <w:rFonts w:ascii="Times New Roman" w:hAnsi="Times New Roman" w:cs="Times New Roman"/>
          <w:sz w:val="24"/>
          <w:szCs w:val="24"/>
        </w:rPr>
        <w:t>,</w:t>
      </w:r>
      <w:r w:rsidRPr="00A933DA">
        <w:rPr>
          <w:rFonts w:ascii="Times New Roman" w:hAnsi="Times New Roman" w:cs="Times New Roman"/>
          <w:sz w:val="24"/>
          <w:szCs w:val="24"/>
        </w:rPr>
        <w:t xml:space="preserve"> though there is still some debate about when Gen Z ends and the next generation (Generation Alpha) begins. </w:t>
      </w:r>
      <w:r w:rsidR="00B94008" w:rsidRPr="00A933DA">
        <w:rPr>
          <w:rFonts w:ascii="Times New Roman" w:hAnsi="Times New Roman" w:cs="Times New Roman"/>
          <w:sz w:val="24"/>
          <w:szCs w:val="24"/>
        </w:rPr>
        <w:t xml:space="preserve">Gen Z is a globally-connected and globally-identified generation, making up about a third of the </w:t>
      </w:r>
      <w:r w:rsidR="00B94008" w:rsidRPr="00A933DA">
        <w:rPr>
          <w:rFonts w:ascii="Times New Roman" w:hAnsi="Times New Roman" w:cs="Times New Roman"/>
          <w:sz w:val="24"/>
          <w:szCs w:val="24"/>
        </w:rPr>
        <w:lastRenderedPageBreak/>
        <w:t>global population</w:t>
      </w:r>
      <w:r w:rsidR="00B2053E" w:rsidRPr="00A933DA">
        <w:rPr>
          <w:rFonts w:ascii="Times New Roman" w:hAnsi="Times New Roman" w:cs="Times New Roman"/>
          <w:sz w:val="24"/>
          <w:szCs w:val="24"/>
        </w:rPr>
        <w:t>.</w:t>
      </w:r>
      <w:r w:rsidR="00B2053E" w:rsidRPr="00A933DA">
        <w:rPr>
          <w:rStyle w:val="EndnoteReference"/>
          <w:rFonts w:ascii="Times New Roman" w:hAnsi="Times New Roman" w:cs="Times New Roman"/>
          <w:sz w:val="24"/>
          <w:szCs w:val="24"/>
        </w:rPr>
        <w:endnoteReference w:id="18"/>
      </w:r>
      <w:r w:rsidR="00B2053E" w:rsidRPr="00A933DA">
        <w:rPr>
          <w:rFonts w:ascii="Times New Roman" w:hAnsi="Times New Roman" w:cs="Times New Roman"/>
          <w:sz w:val="24"/>
          <w:szCs w:val="24"/>
        </w:rPr>
        <w:t xml:space="preserve"> </w:t>
      </w:r>
      <w:r w:rsidR="004B1B10" w:rsidRPr="00A933DA">
        <w:rPr>
          <w:rFonts w:ascii="Times New Roman" w:hAnsi="Times New Roman" w:cs="Times New Roman"/>
          <w:sz w:val="24"/>
          <w:szCs w:val="24"/>
        </w:rPr>
        <w:t xml:space="preserve">[18] </w:t>
      </w:r>
      <w:r w:rsidRPr="00A933DA">
        <w:rPr>
          <w:rFonts w:ascii="Times New Roman" w:hAnsi="Times New Roman" w:cs="Times New Roman"/>
          <w:sz w:val="24"/>
          <w:szCs w:val="24"/>
        </w:rPr>
        <w:t xml:space="preserve">Members of Gen Z are often described as “digital natives” due to their early access to smart, interactive technology like tablets, smartphones, and so on.  </w:t>
      </w:r>
      <w:r w:rsidR="002E4477" w:rsidRPr="00A933DA">
        <w:rPr>
          <w:rFonts w:ascii="Times New Roman" w:hAnsi="Times New Roman" w:cs="Times New Roman"/>
          <w:sz w:val="24"/>
          <w:szCs w:val="24"/>
        </w:rPr>
        <w:t>In 2018, Pew Research reported that 95% of teenagers had a smartphone or access to a smartphone</w:t>
      </w:r>
      <w:r w:rsidR="00CC3320" w:rsidRPr="00A933DA">
        <w:rPr>
          <w:rFonts w:ascii="Times New Roman" w:hAnsi="Times New Roman" w:cs="Times New Roman"/>
          <w:sz w:val="24"/>
          <w:szCs w:val="24"/>
        </w:rPr>
        <w:t>.</w:t>
      </w:r>
      <w:r w:rsidR="003904C5" w:rsidRPr="00A933DA">
        <w:rPr>
          <w:rStyle w:val="EndnoteReference"/>
          <w:rFonts w:ascii="Times New Roman" w:hAnsi="Times New Roman" w:cs="Times New Roman"/>
          <w:sz w:val="24"/>
          <w:szCs w:val="24"/>
        </w:rPr>
        <w:endnoteReference w:id="19"/>
      </w:r>
      <w:r w:rsidR="003904C5" w:rsidRPr="00A933DA">
        <w:rPr>
          <w:rFonts w:ascii="Times New Roman" w:hAnsi="Times New Roman" w:cs="Times New Roman"/>
          <w:sz w:val="24"/>
          <w:szCs w:val="24"/>
        </w:rPr>
        <w:t xml:space="preserve"> </w:t>
      </w:r>
      <w:r w:rsidR="00C6615B" w:rsidRPr="00A933DA">
        <w:rPr>
          <w:rFonts w:ascii="Times New Roman" w:hAnsi="Times New Roman" w:cs="Times New Roman"/>
          <w:sz w:val="24"/>
          <w:szCs w:val="24"/>
        </w:rPr>
        <w:t xml:space="preserve">[19] </w:t>
      </w:r>
      <w:r w:rsidR="00CC3320" w:rsidRPr="00A933DA">
        <w:rPr>
          <w:rFonts w:ascii="Times New Roman" w:hAnsi="Times New Roman" w:cs="Times New Roman"/>
          <w:sz w:val="24"/>
          <w:szCs w:val="24"/>
        </w:rPr>
        <w:t>Psychologist Jean Twenge studied the impact of smartphones and social media stating they have “changed every aspect of teenagers’ lives, from the nature of their social interactions to their mental health.”</w:t>
      </w:r>
      <w:r w:rsidR="003904C5" w:rsidRPr="00A933DA">
        <w:rPr>
          <w:rStyle w:val="EndnoteReference"/>
          <w:rFonts w:ascii="Times New Roman" w:hAnsi="Times New Roman" w:cs="Times New Roman"/>
        </w:rPr>
        <w:endnoteReference w:id="20"/>
      </w:r>
      <w:r w:rsidR="00B2053E" w:rsidRPr="00A933DA">
        <w:rPr>
          <w:rFonts w:ascii="Times New Roman" w:hAnsi="Times New Roman" w:cs="Times New Roman"/>
          <w:sz w:val="24"/>
          <w:szCs w:val="24"/>
        </w:rPr>
        <w:t xml:space="preserve"> </w:t>
      </w:r>
      <w:r w:rsidR="00C6615B" w:rsidRPr="00A933DA">
        <w:rPr>
          <w:rFonts w:ascii="Times New Roman" w:hAnsi="Times New Roman" w:cs="Times New Roman"/>
          <w:sz w:val="24"/>
          <w:szCs w:val="24"/>
        </w:rPr>
        <w:t xml:space="preserve">[20] </w:t>
      </w:r>
    </w:p>
    <w:p w:rsidR="00B2053E" w:rsidRPr="00A933DA" w:rsidRDefault="00B2053E" w:rsidP="00B2053E">
      <w:pPr>
        <w:pStyle w:val="NoSpacing"/>
        <w:spacing w:line="480" w:lineRule="auto"/>
        <w:ind w:firstLine="720"/>
        <w:rPr>
          <w:rFonts w:ascii="Times New Roman" w:hAnsi="Times New Roman" w:cs="Times New Roman"/>
          <w:sz w:val="24"/>
          <w:szCs w:val="24"/>
        </w:rPr>
      </w:pPr>
      <w:r w:rsidRPr="00A933DA">
        <w:rPr>
          <w:rFonts w:ascii="Times New Roman" w:hAnsi="Times New Roman" w:cs="Times New Roman"/>
          <w:sz w:val="24"/>
          <w:szCs w:val="24"/>
        </w:rPr>
        <w:t>A conversation on Gen Z must include a discussion of mental health. Many studies show a steep increase in depression, loneliness, self-harm, and suicide beginning in 2012, when Gen Z were young adolescents.</w:t>
      </w:r>
      <w:r w:rsidRPr="00A933DA">
        <w:rPr>
          <w:rStyle w:val="EndnoteReference"/>
          <w:rFonts w:ascii="Times New Roman" w:hAnsi="Times New Roman" w:cs="Times New Roman"/>
          <w:sz w:val="24"/>
          <w:szCs w:val="24"/>
        </w:rPr>
        <w:endnoteReference w:id="21"/>
      </w:r>
      <w:r w:rsidRPr="00A933DA">
        <w:rPr>
          <w:rFonts w:ascii="Times New Roman" w:hAnsi="Times New Roman" w:cs="Times New Roman"/>
          <w:sz w:val="24"/>
          <w:szCs w:val="24"/>
        </w:rPr>
        <w:t xml:space="preserve"> </w:t>
      </w:r>
      <w:r w:rsidR="00C6615B" w:rsidRPr="00A933DA">
        <w:rPr>
          <w:rFonts w:ascii="Times New Roman" w:hAnsi="Times New Roman" w:cs="Times New Roman"/>
          <w:sz w:val="24"/>
          <w:szCs w:val="24"/>
        </w:rPr>
        <w:t xml:space="preserve">[21] </w:t>
      </w:r>
      <w:r w:rsidR="005E150E" w:rsidRPr="00A933DA">
        <w:rPr>
          <w:rFonts w:ascii="Times New Roman" w:hAnsi="Times New Roman" w:cs="Times New Roman"/>
          <w:sz w:val="24"/>
          <w:szCs w:val="24"/>
        </w:rPr>
        <w:t>Anxiety and depression are connected with the use of addictive technology,</w:t>
      </w:r>
      <w:r w:rsidR="005E150E" w:rsidRPr="00A933DA">
        <w:rPr>
          <w:rStyle w:val="EndnoteReference"/>
          <w:rFonts w:ascii="Times New Roman" w:hAnsi="Times New Roman" w:cs="Times New Roman"/>
          <w:sz w:val="24"/>
          <w:szCs w:val="24"/>
        </w:rPr>
        <w:endnoteReference w:id="22"/>
      </w:r>
      <w:r w:rsidR="005E150E" w:rsidRPr="00A933DA">
        <w:rPr>
          <w:rFonts w:ascii="Times New Roman" w:hAnsi="Times New Roman" w:cs="Times New Roman"/>
          <w:sz w:val="24"/>
          <w:szCs w:val="24"/>
        </w:rPr>
        <w:t xml:space="preserve"> </w:t>
      </w:r>
      <w:r w:rsidR="00C6615B" w:rsidRPr="00A933DA">
        <w:rPr>
          <w:rFonts w:ascii="Times New Roman" w:hAnsi="Times New Roman" w:cs="Times New Roman"/>
          <w:sz w:val="24"/>
          <w:szCs w:val="24"/>
        </w:rPr>
        <w:t xml:space="preserve">[22] </w:t>
      </w:r>
      <w:r w:rsidR="005E150E" w:rsidRPr="00A933DA">
        <w:rPr>
          <w:rFonts w:ascii="Times New Roman" w:hAnsi="Times New Roman" w:cs="Times New Roman"/>
          <w:sz w:val="24"/>
          <w:szCs w:val="24"/>
        </w:rPr>
        <w:t xml:space="preserve">the very technology Gen Z has grown up having in their hands. Cigna Healthcare first identified Gen Z as the </w:t>
      </w:r>
      <w:proofErr w:type="spellStart"/>
      <w:r w:rsidR="005E150E" w:rsidRPr="00A933DA">
        <w:rPr>
          <w:rFonts w:ascii="Times New Roman" w:hAnsi="Times New Roman" w:cs="Times New Roman"/>
          <w:sz w:val="24"/>
          <w:szCs w:val="24"/>
        </w:rPr>
        <w:t>lonelines</w:t>
      </w:r>
      <w:r w:rsidR="00F60CDD">
        <w:rPr>
          <w:rFonts w:ascii="Times New Roman" w:hAnsi="Times New Roman" w:cs="Times New Roman"/>
          <w:sz w:val="24"/>
          <w:szCs w:val="24"/>
        </w:rPr>
        <w:t>t</w:t>
      </w:r>
      <w:proofErr w:type="spellEnd"/>
      <w:r w:rsidR="005E150E" w:rsidRPr="00A933DA">
        <w:rPr>
          <w:rFonts w:ascii="Times New Roman" w:hAnsi="Times New Roman" w:cs="Times New Roman"/>
          <w:sz w:val="24"/>
          <w:szCs w:val="24"/>
        </w:rPr>
        <w:t xml:space="preserve"> generation in the United States in 2018,</w:t>
      </w:r>
      <w:r w:rsidR="005E150E" w:rsidRPr="00A933DA">
        <w:rPr>
          <w:rStyle w:val="EndnoteReference"/>
          <w:rFonts w:ascii="Times New Roman" w:hAnsi="Times New Roman" w:cs="Times New Roman"/>
          <w:sz w:val="24"/>
          <w:szCs w:val="24"/>
        </w:rPr>
        <w:endnoteReference w:id="23"/>
      </w:r>
      <w:r w:rsidR="005E150E" w:rsidRPr="00A933DA">
        <w:rPr>
          <w:rFonts w:ascii="Times New Roman" w:hAnsi="Times New Roman" w:cs="Times New Roman"/>
          <w:sz w:val="24"/>
          <w:szCs w:val="24"/>
        </w:rPr>
        <w:t xml:space="preserve"> </w:t>
      </w:r>
      <w:r w:rsidR="00C6615B" w:rsidRPr="00A933DA">
        <w:rPr>
          <w:rFonts w:ascii="Times New Roman" w:hAnsi="Times New Roman" w:cs="Times New Roman"/>
          <w:sz w:val="24"/>
          <w:szCs w:val="24"/>
        </w:rPr>
        <w:t xml:space="preserve">[23] </w:t>
      </w:r>
      <w:r w:rsidR="005E150E" w:rsidRPr="00A933DA">
        <w:rPr>
          <w:rFonts w:ascii="Times New Roman" w:hAnsi="Times New Roman" w:cs="Times New Roman"/>
          <w:sz w:val="24"/>
          <w:szCs w:val="24"/>
        </w:rPr>
        <w:t>and followed up five years later and found that loneliness had not subsided with age, but continued into early adulthood.</w:t>
      </w:r>
      <w:r w:rsidR="005E150E" w:rsidRPr="00A933DA">
        <w:rPr>
          <w:rStyle w:val="EndnoteReference"/>
          <w:rFonts w:ascii="Times New Roman" w:hAnsi="Times New Roman" w:cs="Times New Roman"/>
          <w:sz w:val="24"/>
          <w:szCs w:val="24"/>
        </w:rPr>
        <w:endnoteReference w:id="24"/>
      </w:r>
      <w:r w:rsidR="005E150E" w:rsidRPr="00A933DA">
        <w:rPr>
          <w:rFonts w:ascii="Times New Roman" w:hAnsi="Times New Roman" w:cs="Times New Roman"/>
          <w:sz w:val="24"/>
          <w:szCs w:val="24"/>
        </w:rPr>
        <w:t xml:space="preserve"> </w:t>
      </w:r>
      <w:r w:rsidR="00A933DA" w:rsidRPr="00A933DA">
        <w:rPr>
          <w:rFonts w:ascii="Times New Roman" w:hAnsi="Times New Roman" w:cs="Times New Roman"/>
          <w:sz w:val="24"/>
          <w:szCs w:val="24"/>
        </w:rPr>
        <w:t xml:space="preserve">[24] </w:t>
      </w:r>
      <w:r w:rsidRPr="00A933DA">
        <w:rPr>
          <w:rFonts w:ascii="Times New Roman" w:hAnsi="Times New Roman" w:cs="Times New Roman"/>
          <w:sz w:val="24"/>
          <w:szCs w:val="24"/>
        </w:rPr>
        <w:t>Gen Z has experienced high levels of pressure (perpetuated by digital and social media) to perform to a point where collecting accomplishments are a part of identify formation and gaining personal value.</w:t>
      </w:r>
      <w:r w:rsidRPr="00A933DA">
        <w:rPr>
          <w:rStyle w:val="EndnoteReference"/>
          <w:rFonts w:ascii="Times New Roman" w:hAnsi="Times New Roman" w:cs="Times New Roman"/>
          <w:sz w:val="24"/>
          <w:szCs w:val="24"/>
        </w:rPr>
        <w:endnoteReference w:id="25"/>
      </w:r>
      <w:r w:rsidRPr="00A933DA">
        <w:rPr>
          <w:rFonts w:ascii="Times New Roman" w:hAnsi="Times New Roman" w:cs="Times New Roman"/>
          <w:sz w:val="24"/>
          <w:szCs w:val="24"/>
        </w:rPr>
        <w:t xml:space="preserve"> </w:t>
      </w:r>
      <w:r w:rsidR="00A933DA" w:rsidRPr="00A933DA">
        <w:rPr>
          <w:rFonts w:ascii="Times New Roman" w:hAnsi="Times New Roman" w:cs="Times New Roman"/>
          <w:sz w:val="24"/>
          <w:szCs w:val="24"/>
        </w:rPr>
        <w:t xml:space="preserve">[25] </w:t>
      </w:r>
      <w:r w:rsidR="005E150E" w:rsidRPr="00A933DA">
        <w:rPr>
          <w:rFonts w:ascii="Times New Roman" w:hAnsi="Times New Roman" w:cs="Times New Roman"/>
          <w:sz w:val="24"/>
          <w:szCs w:val="24"/>
        </w:rPr>
        <w:t>In 2018, Forty-five percent of Gen Z felt judged when they used social media, and thirty-eight percent felt bad about themselves after using social media.</w:t>
      </w:r>
      <w:r w:rsidR="005E150E" w:rsidRPr="00A933DA">
        <w:rPr>
          <w:rStyle w:val="EndnoteReference"/>
          <w:rFonts w:ascii="Times New Roman" w:hAnsi="Times New Roman" w:cs="Times New Roman"/>
          <w:sz w:val="24"/>
          <w:szCs w:val="24"/>
        </w:rPr>
        <w:endnoteReference w:id="26"/>
      </w:r>
      <w:r w:rsidR="005E150E" w:rsidRPr="00A933DA">
        <w:rPr>
          <w:rFonts w:ascii="Times New Roman" w:hAnsi="Times New Roman" w:cs="Times New Roman"/>
          <w:sz w:val="24"/>
          <w:szCs w:val="24"/>
        </w:rPr>
        <w:t xml:space="preserve"> </w:t>
      </w:r>
      <w:r w:rsidR="00A933DA" w:rsidRPr="00A933DA">
        <w:rPr>
          <w:rFonts w:ascii="Times New Roman" w:hAnsi="Times New Roman" w:cs="Times New Roman"/>
          <w:sz w:val="24"/>
          <w:szCs w:val="24"/>
        </w:rPr>
        <w:t xml:space="preserve">[26] </w:t>
      </w:r>
      <w:r w:rsidR="00F31807" w:rsidRPr="00A933DA">
        <w:rPr>
          <w:rFonts w:ascii="Times New Roman" w:hAnsi="Times New Roman" w:cs="Times New Roman"/>
          <w:sz w:val="24"/>
          <w:szCs w:val="24"/>
        </w:rPr>
        <w:t>In 2024, forty-four percent of teenagers reported feeling anxious when they did not have their phones.</w:t>
      </w:r>
      <w:r w:rsidR="00F31807" w:rsidRPr="00A933DA">
        <w:rPr>
          <w:rStyle w:val="EndnoteReference"/>
          <w:rFonts w:ascii="Times New Roman" w:hAnsi="Times New Roman" w:cs="Times New Roman"/>
          <w:sz w:val="24"/>
          <w:szCs w:val="24"/>
        </w:rPr>
        <w:endnoteReference w:id="27"/>
      </w:r>
      <w:r w:rsidR="00A933DA" w:rsidRPr="00A933DA">
        <w:rPr>
          <w:rFonts w:ascii="Times New Roman" w:hAnsi="Times New Roman" w:cs="Times New Roman"/>
          <w:sz w:val="24"/>
          <w:szCs w:val="24"/>
        </w:rPr>
        <w:t xml:space="preserve"> [27] </w:t>
      </w:r>
    </w:p>
    <w:p w:rsidR="00AE580E" w:rsidRPr="00A933DA" w:rsidRDefault="00EA1EE6" w:rsidP="00B2053E">
      <w:pPr>
        <w:pStyle w:val="NoSpacing"/>
        <w:spacing w:line="480" w:lineRule="auto"/>
        <w:ind w:firstLine="720"/>
        <w:rPr>
          <w:rFonts w:ascii="Times New Roman" w:hAnsi="Times New Roman" w:cs="Times New Roman"/>
          <w:sz w:val="24"/>
          <w:szCs w:val="24"/>
        </w:rPr>
      </w:pPr>
      <w:r w:rsidRPr="00A933DA">
        <w:rPr>
          <w:rFonts w:ascii="Times New Roman" w:hAnsi="Times New Roman" w:cs="Times New Roman"/>
          <w:sz w:val="24"/>
          <w:szCs w:val="24"/>
        </w:rPr>
        <w:t xml:space="preserve">Gen Z </w:t>
      </w:r>
      <w:r w:rsidR="00B94008" w:rsidRPr="00A933DA">
        <w:rPr>
          <w:rFonts w:ascii="Times New Roman" w:hAnsi="Times New Roman" w:cs="Times New Roman"/>
          <w:sz w:val="24"/>
          <w:szCs w:val="24"/>
        </w:rPr>
        <w:t>was raised in a post-Christian culture</w:t>
      </w:r>
      <w:r w:rsidR="00B94008" w:rsidRPr="00A933DA">
        <w:rPr>
          <w:rStyle w:val="EndnoteReference"/>
          <w:rFonts w:ascii="Times New Roman" w:hAnsi="Times New Roman" w:cs="Times New Roman"/>
          <w:sz w:val="24"/>
          <w:szCs w:val="24"/>
        </w:rPr>
        <w:endnoteReference w:id="28"/>
      </w:r>
      <w:r w:rsidR="00B94008" w:rsidRPr="00A933DA">
        <w:rPr>
          <w:rFonts w:ascii="Times New Roman" w:hAnsi="Times New Roman" w:cs="Times New Roman"/>
          <w:sz w:val="24"/>
          <w:szCs w:val="24"/>
        </w:rPr>
        <w:t xml:space="preserve"> </w:t>
      </w:r>
      <w:r w:rsidR="00A933DA" w:rsidRPr="00A933DA">
        <w:rPr>
          <w:rFonts w:ascii="Times New Roman" w:hAnsi="Times New Roman" w:cs="Times New Roman"/>
          <w:sz w:val="24"/>
          <w:szCs w:val="24"/>
        </w:rPr>
        <w:t xml:space="preserve">[28] </w:t>
      </w:r>
      <w:r w:rsidR="00B94008" w:rsidRPr="00A933DA">
        <w:rPr>
          <w:rFonts w:ascii="Times New Roman" w:hAnsi="Times New Roman" w:cs="Times New Roman"/>
          <w:sz w:val="24"/>
          <w:szCs w:val="24"/>
        </w:rPr>
        <w:t>and are generally considered “biblically illiterate,”</w:t>
      </w:r>
      <w:r w:rsidR="00B94008" w:rsidRPr="00A933DA">
        <w:rPr>
          <w:rStyle w:val="EndnoteReference"/>
          <w:rFonts w:ascii="Times New Roman" w:hAnsi="Times New Roman" w:cs="Times New Roman"/>
          <w:sz w:val="24"/>
          <w:szCs w:val="24"/>
        </w:rPr>
        <w:endnoteReference w:id="29"/>
      </w:r>
      <w:r w:rsidR="00A933DA" w:rsidRPr="00A933DA">
        <w:rPr>
          <w:rFonts w:ascii="Times New Roman" w:hAnsi="Times New Roman" w:cs="Times New Roman"/>
          <w:sz w:val="24"/>
          <w:szCs w:val="24"/>
        </w:rPr>
        <w:t xml:space="preserve"> [20] </w:t>
      </w:r>
      <w:r w:rsidR="00B94008" w:rsidRPr="00A933DA">
        <w:rPr>
          <w:rFonts w:ascii="Times New Roman" w:hAnsi="Times New Roman" w:cs="Times New Roman"/>
          <w:sz w:val="24"/>
          <w:szCs w:val="24"/>
        </w:rPr>
        <w:t>not simply leaving the church but carrying into adulthood the impact of their cultural surrounding.</w:t>
      </w:r>
    </w:p>
    <w:p w:rsidR="005E150E" w:rsidRPr="00AD3B2E" w:rsidRDefault="005E150E" w:rsidP="00B2053E">
      <w:pPr>
        <w:pStyle w:val="NoSpacing"/>
        <w:spacing w:line="480" w:lineRule="auto"/>
        <w:ind w:firstLine="720"/>
        <w:rPr>
          <w:rFonts w:ascii="Times New Roman" w:hAnsi="Times New Roman" w:cs="Times New Roman"/>
          <w:sz w:val="24"/>
          <w:szCs w:val="24"/>
        </w:rPr>
      </w:pPr>
      <w:r w:rsidRPr="00AD3B2E">
        <w:rPr>
          <w:rFonts w:ascii="Times New Roman" w:hAnsi="Times New Roman" w:cs="Times New Roman"/>
          <w:sz w:val="24"/>
          <w:szCs w:val="24"/>
        </w:rPr>
        <w:lastRenderedPageBreak/>
        <w:t xml:space="preserve">While not a comprehensive overview of Gen Z, this brief description provides enough context to enter into seven questions Gen Z is asking about life and faith. There will be further generational context provided in each question. </w:t>
      </w:r>
    </w:p>
    <w:p w:rsidR="00A246C7" w:rsidRPr="00AD3B2E" w:rsidRDefault="00A246C7" w:rsidP="00A246C7">
      <w:pPr>
        <w:pStyle w:val="Heading2"/>
        <w:numPr>
          <w:ilvl w:val="0"/>
          <w:numId w:val="4"/>
        </w:numPr>
        <w:ind w:left="720"/>
        <w:jc w:val="left"/>
        <w:rPr>
          <w:b/>
        </w:rPr>
      </w:pPr>
      <w:r w:rsidRPr="00AD3B2E">
        <w:rPr>
          <w:b/>
        </w:rPr>
        <w:t>Questions Gen Z is Asking</w:t>
      </w:r>
    </w:p>
    <w:p w:rsidR="00A246C7" w:rsidRPr="00AD3B2E" w:rsidRDefault="00A246C7" w:rsidP="00A246C7">
      <w:pPr>
        <w:spacing w:line="480" w:lineRule="auto"/>
        <w:ind w:firstLine="360"/>
        <w:rPr>
          <w:rFonts w:ascii="Times New Roman" w:hAnsi="Times New Roman" w:cs="Times New Roman"/>
          <w:sz w:val="24"/>
          <w:szCs w:val="24"/>
        </w:rPr>
      </w:pPr>
      <w:r w:rsidRPr="00AD3B2E">
        <w:rPr>
          <w:rFonts w:ascii="Times New Roman" w:hAnsi="Times New Roman" w:cs="Times New Roman"/>
          <w:sz w:val="24"/>
          <w:szCs w:val="24"/>
        </w:rPr>
        <w:t>It is important to understand the challenges Gen Z faces and the questions they are asking.</w:t>
      </w:r>
      <w:r w:rsidRPr="00AD3B2E">
        <w:rPr>
          <w:rStyle w:val="EndnoteReference"/>
          <w:rFonts w:ascii="Times New Roman" w:hAnsi="Times New Roman" w:cs="Times New Roman"/>
          <w:sz w:val="24"/>
          <w:szCs w:val="24"/>
        </w:rPr>
        <w:endnoteReference w:id="30"/>
      </w:r>
      <w:r w:rsidRPr="00AD3B2E">
        <w:rPr>
          <w:rFonts w:ascii="Times New Roman" w:hAnsi="Times New Roman" w:cs="Times New Roman"/>
          <w:sz w:val="24"/>
          <w:szCs w:val="24"/>
        </w:rPr>
        <w:t xml:space="preserve"> </w:t>
      </w:r>
      <w:r w:rsidR="00A933DA" w:rsidRPr="00AD3B2E">
        <w:rPr>
          <w:rFonts w:ascii="Times New Roman" w:hAnsi="Times New Roman" w:cs="Times New Roman"/>
          <w:sz w:val="24"/>
          <w:szCs w:val="24"/>
        </w:rPr>
        <w:t xml:space="preserve">[30] </w:t>
      </w:r>
      <w:r w:rsidRPr="00AD3B2E">
        <w:rPr>
          <w:rFonts w:ascii="Times New Roman" w:hAnsi="Times New Roman" w:cs="Times New Roman"/>
          <w:sz w:val="24"/>
          <w:szCs w:val="24"/>
        </w:rPr>
        <w:t xml:space="preserve">When Christian adults can answer Gen Z’s questions with Scripture, it makes a connection that the Bible is relevant to Gen Z’s experience. If the Bible is continued to be used to answer irrelevant topics or in an irrelevant way (meaning, it misses the context or core of the question), it will progressively be seen as irrelevant by the next generation. </w:t>
      </w:r>
    </w:p>
    <w:p w:rsidR="00A246C7" w:rsidRPr="00AD3B2E" w:rsidRDefault="00A246C7" w:rsidP="00A246C7">
      <w:pPr>
        <w:spacing w:line="480" w:lineRule="auto"/>
        <w:ind w:firstLine="360"/>
        <w:rPr>
          <w:rFonts w:ascii="Times New Roman" w:hAnsi="Times New Roman" w:cs="Times New Roman"/>
          <w:sz w:val="24"/>
          <w:szCs w:val="24"/>
        </w:rPr>
      </w:pPr>
      <w:r w:rsidRPr="00AD3B2E">
        <w:rPr>
          <w:rFonts w:ascii="Times New Roman" w:hAnsi="Times New Roman" w:cs="Times New Roman"/>
          <w:sz w:val="24"/>
          <w:szCs w:val="24"/>
        </w:rPr>
        <w:t xml:space="preserve">This article identifies seven questions being asked by Gen Z. The questions themselves are timeless on the surface. However, the context around these questions is different for Gen Z than previous generations, and thus require an appropriately contextualized response. Each question reflects a cultural value and provided a cultural doorway to a biblical idea or to gospel proclamation. In other words, there is opportunity for biblical, gospel-centered engagement to pursue a response to each Gen Z question. This allows the church to begin to speak the same language as Gen Z for the purposes of translating the Christian faith to a new generation and a new generational culture. </w:t>
      </w:r>
      <w:r w:rsidRPr="00AD3B2E">
        <w:rPr>
          <w:rFonts w:ascii="Times New Roman" w:hAnsi="Times New Roman" w:cs="Times New Roman"/>
          <w:sz w:val="24"/>
          <w:szCs w:val="24"/>
        </w:rPr>
        <w:tab/>
      </w:r>
    </w:p>
    <w:p w:rsidR="00A246C7" w:rsidRPr="00AD3B2E" w:rsidRDefault="00A246C7" w:rsidP="00A246C7"/>
    <w:p w:rsidR="00A246C7" w:rsidRPr="00AD3B2E" w:rsidRDefault="008062CE" w:rsidP="00A246C7">
      <w:pPr>
        <w:pStyle w:val="Heading2"/>
        <w:numPr>
          <w:ilvl w:val="1"/>
          <w:numId w:val="4"/>
        </w:numPr>
        <w:jc w:val="left"/>
        <w:rPr>
          <w:b/>
        </w:rPr>
      </w:pPr>
      <w:r w:rsidRPr="00AD3B2E">
        <w:rPr>
          <w:b/>
        </w:rPr>
        <w:t>Is God good?</w:t>
      </w:r>
    </w:p>
    <w:p w:rsidR="003904C5" w:rsidRPr="00AD3B2E" w:rsidRDefault="008062CE" w:rsidP="00107052">
      <w:pPr>
        <w:pStyle w:val="Heading2"/>
        <w:jc w:val="left"/>
      </w:pPr>
      <w:r w:rsidRPr="00AD3B2E">
        <w:tab/>
        <w:t xml:space="preserve">The goodness of God has been questioned for a long time. Even the serpent in the </w:t>
      </w:r>
      <w:r w:rsidR="0043722D" w:rsidRPr="00AD3B2E">
        <w:t>Garden of Eden deceives Eve into questioning whether God was being honest with her (Gen. 3:1-4)</w:t>
      </w:r>
      <w:r w:rsidR="00F31807" w:rsidRPr="00AD3B2E">
        <w:t>; God’s honesty is related to his goodness</w:t>
      </w:r>
      <w:r w:rsidR="0043722D" w:rsidRPr="00AD3B2E">
        <w:t xml:space="preserve">. </w:t>
      </w:r>
      <w:r w:rsidR="00403A54" w:rsidRPr="00AD3B2E">
        <w:t>Young people</w:t>
      </w:r>
      <w:r w:rsidR="00F60CDD">
        <w:t xml:space="preserve"> do</w:t>
      </w:r>
      <w:r w:rsidR="00403A54" w:rsidRPr="00AD3B2E">
        <w:t xml:space="preserve"> not typically use the exact phrase, “Is </w:t>
      </w:r>
      <w:r w:rsidR="00403A54" w:rsidRPr="00AD3B2E">
        <w:lastRenderedPageBreak/>
        <w:t>God good?” Rather, this is verbalized in a lot “why” questions. More specifically, they are questions like: (1) Why does God let terrible things happen? or (2) Why does God make bad things happen? At the heart of these questions is a</w:t>
      </w:r>
      <w:r w:rsidR="00F31807" w:rsidRPr="00AD3B2E">
        <w:t xml:space="preserve"> desire to</w:t>
      </w:r>
      <w:r w:rsidR="00403A54" w:rsidRPr="00AD3B2E">
        <w:t xml:space="preserve"> </w:t>
      </w:r>
      <w:r w:rsidR="00961EF6" w:rsidRPr="00AD3B2E">
        <w:t>reconcile the goodness of God w</w:t>
      </w:r>
      <w:r w:rsidR="00107052" w:rsidRPr="00AD3B2E">
        <w:t>ith the hardship and suffering experienced in the worl</w:t>
      </w:r>
      <w:r w:rsidR="00F31807" w:rsidRPr="00AD3B2E">
        <w:t>d. A</w:t>
      </w:r>
      <w:r w:rsidR="00107052" w:rsidRPr="00AD3B2E">
        <w:t xml:space="preserve"> good God must have a good reason for what He does. Remember, Gen Z is globally connected and social media provides real-time exposure to violent and unjust acts, which may have always been around, but are now on our screens, “forcing </w:t>
      </w:r>
      <w:r w:rsidR="00107052" w:rsidRPr="00AD3B2E">
        <w:rPr>
          <w:i/>
        </w:rPr>
        <w:t>everyone</w:t>
      </w:r>
      <w:r w:rsidR="00107052" w:rsidRPr="00AD3B2E">
        <w:t xml:space="preserve"> to feel and confront them.”</w:t>
      </w:r>
      <w:r w:rsidR="003904C5" w:rsidRPr="00AD3B2E">
        <w:rPr>
          <w:rStyle w:val="EndnoteReference"/>
        </w:rPr>
        <w:endnoteReference w:id="31"/>
      </w:r>
      <w:r w:rsidR="00F31807" w:rsidRPr="00AD3B2E">
        <w:t xml:space="preserve"> </w:t>
      </w:r>
      <w:r w:rsidR="00A933DA" w:rsidRPr="00AD3B2E">
        <w:t xml:space="preserve">[31] </w:t>
      </w:r>
      <w:r w:rsidR="00F31807" w:rsidRPr="00AD3B2E">
        <w:t xml:space="preserve">Through digital and social media, Gen Z </w:t>
      </w:r>
      <w:r w:rsidR="009D6321" w:rsidRPr="00AD3B2E">
        <w:t>has the opportunity to stay informed and educated on current events, but the pressure to do so is also perpetuated by digital and social media.</w:t>
      </w:r>
      <w:r w:rsidR="009D6321" w:rsidRPr="00AD3B2E">
        <w:rPr>
          <w:rStyle w:val="EndnoteReference"/>
        </w:rPr>
        <w:endnoteReference w:id="32"/>
      </w:r>
      <w:r w:rsidR="00A246C7" w:rsidRPr="00AD3B2E">
        <w:t xml:space="preserve"> </w:t>
      </w:r>
      <w:r w:rsidR="00A933DA" w:rsidRPr="00AD3B2E">
        <w:t xml:space="preserve">[32] </w:t>
      </w:r>
      <w:r w:rsidR="00A246C7" w:rsidRPr="00AD3B2E">
        <w:t xml:space="preserve">There is an unending onslaught of information regarding injustice and suffering around the world coming to Gen Z. </w:t>
      </w:r>
      <w:r w:rsidR="009D6321" w:rsidRPr="00AD3B2E">
        <w:t xml:space="preserve"> </w:t>
      </w:r>
      <w:r w:rsidR="00F31807" w:rsidRPr="00AD3B2E">
        <w:t xml:space="preserve"> </w:t>
      </w:r>
    </w:p>
    <w:p w:rsidR="00A246C7" w:rsidRPr="00AD3B2E" w:rsidRDefault="00107052" w:rsidP="00A246C7">
      <w:pPr>
        <w:pStyle w:val="NoSpacing"/>
        <w:spacing w:line="480" w:lineRule="auto"/>
        <w:ind w:firstLine="720"/>
        <w:rPr>
          <w:rFonts w:ascii="Times New Roman" w:hAnsi="Times New Roman" w:cs="Times New Roman"/>
          <w:sz w:val="24"/>
          <w:szCs w:val="24"/>
        </w:rPr>
      </w:pPr>
      <w:r w:rsidRPr="00AD3B2E">
        <w:rPr>
          <w:rFonts w:ascii="Times New Roman" w:hAnsi="Times New Roman" w:cs="Times New Roman"/>
          <w:sz w:val="24"/>
          <w:szCs w:val="24"/>
        </w:rPr>
        <w:t>Gen Z’s question of the goodness of God is also connected to their experiences around mental health. Over half of young people say they are moderately or extremely anxious, 47 percent say they are moderately or extremely depressed, and 42 percent say they are moderately or extremely lonely.</w:t>
      </w:r>
      <w:r w:rsidR="003904C5" w:rsidRPr="00AD3B2E">
        <w:rPr>
          <w:rStyle w:val="EndnoteReference"/>
          <w:rFonts w:ascii="Times New Roman" w:hAnsi="Times New Roman" w:cs="Times New Roman"/>
          <w:sz w:val="24"/>
          <w:szCs w:val="24"/>
        </w:rPr>
        <w:endnoteReference w:id="33"/>
      </w:r>
      <w:r w:rsidR="003904C5" w:rsidRPr="00AD3B2E">
        <w:rPr>
          <w:rFonts w:ascii="Times New Roman" w:hAnsi="Times New Roman" w:cs="Times New Roman"/>
          <w:sz w:val="24"/>
          <w:szCs w:val="24"/>
        </w:rPr>
        <w:t xml:space="preserve"> </w:t>
      </w:r>
      <w:r w:rsidR="00AD3B2E" w:rsidRPr="00AD3B2E">
        <w:rPr>
          <w:rFonts w:ascii="Times New Roman" w:hAnsi="Times New Roman" w:cs="Times New Roman"/>
          <w:sz w:val="24"/>
          <w:szCs w:val="24"/>
        </w:rPr>
        <w:t xml:space="preserve">[33] </w:t>
      </w:r>
      <w:r w:rsidR="00A246C7" w:rsidRPr="00AD3B2E">
        <w:rPr>
          <w:rFonts w:ascii="Times New Roman" w:hAnsi="Times New Roman" w:cs="Times New Roman"/>
          <w:sz w:val="24"/>
          <w:szCs w:val="24"/>
        </w:rPr>
        <w:t>Q</w:t>
      </w:r>
      <w:r w:rsidRPr="00AD3B2E">
        <w:rPr>
          <w:rFonts w:ascii="Times New Roman" w:hAnsi="Times New Roman" w:cs="Times New Roman"/>
          <w:sz w:val="24"/>
          <w:szCs w:val="24"/>
        </w:rPr>
        <w:t>uick math will reveal that many young people are dealing with more than one of these mental health issues.</w:t>
      </w:r>
      <w:r w:rsidR="007A1984" w:rsidRPr="00AD3B2E">
        <w:rPr>
          <w:rFonts w:ascii="Times New Roman" w:hAnsi="Times New Roman" w:cs="Times New Roman"/>
          <w:sz w:val="24"/>
          <w:szCs w:val="24"/>
        </w:rPr>
        <w:t xml:space="preserve"> Suicide rates also increased among Gen Z, as suicide for those aged 15-19 doubled from 2010-2020.</w:t>
      </w:r>
      <w:r w:rsidR="003904C5" w:rsidRPr="00AD3B2E">
        <w:rPr>
          <w:rStyle w:val="EndnoteReference"/>
          <w:rFonts w:ascii="Times New Roman" w:hAnsi="Times New Roman" w:cs="Times New Roman"/>
          <w:sz w:val="24"/>
          <w:szCs w:val="24"/>
        </w:rPr>
        <w:endnoteReference w:id="34"/>
      </w:r>
      <w:r w:rsidR="003904C5" w:rsidRPr="00AD3B2E">
        <w:rPr>
          <w:rFonts w:ascii="Times New Roman" w:hAnsi="Times New Roman" w:cs="Times New Roman"/>
          <w:sz w:val="24"/>
          <w:szCs w:val="24"/>
        </w:rPr>
        <w:t xml:space="preserve"> </w:t>
      </w:r>
      <w:r w:rsidR="00AD3B2E" w:rsidRPr="00AD3B2E">
        <w:rPr>
          <w:rFonts w:ascii="Times New Roman" w:hAnsi="Times New Roman" w:cs="Times New Roman"/>
          <w:sz w:val="24"/>
          <w:szCs w:val="24"/>
        </w:rPr>
        <w:t xml:space="preserve">[34] </w:t>
      </w:r>
      <w:r w:rsidR="00A246C7" w:rsidRPr="00AD3B2E">
        <w:rPr>
          <w:rFonts w:ascii="Times New Roman" w:hAnsi="Times New Roman" w:cs="Times New Roman"/>
          <w:sz w:val="24"/>
          <w:szCs w:val="24"/>
        </w:rPr>
        <w:t>More than half of Gen Z has “been exposed to trauma,” and just under half have experience loss or grief within the last year.</w:t>
      </w:r>
      <w:r w:rsidR="00A246C7" w:rsidRPr="00AD3B2E">
        <w:rPr>
          <w:rStyle w:val="EndnoteReference"/>
          <w:rFonts w:ascii="Times New Roman" w:hAnsi="Times New Roman" w:cs="Times New Roman"/>
          <w:sz w:val="24"/>
          <w:szCs w:val="24"/>
        </w:rPr>
        <w:endnoteReference w:id="35"/>
      </w:r>
      <w:r w:rsidR="00AD3B2E" w:rsidRPr="00AD3B2E">
        <w:rPr>
          <w:rFonts w:ascii="Times New Roman" w:hAnsi="Times New Roman" w:cs="Times New Roman"/>
          <w:sz w:val="24"/>
          <w:szCs w:val="24"/>
        </w:rPr>
        <w:t xml:space="preserve"> [35] </w:t>
      </w:r>
    </w:p>
    <w:p w:rsidR="001F2469" w:rsidRPr="00AD3B2E" w:rsidRDefault="001F2469" w:rsidP="001F2469">
      <w:pPr>
        <w:pStyle w:val="NoSpacing"/>
        <w:spacing w:line="480" w:lineRule="auto"/>
        <w:rPr>
          <w:rFonts w:ascii="Times New Roman" w:hAnsi="Times New Roman" w:cs="Times New Roman"/>
          <w:sz w:val="24"/>
          <w:szCs w:val="24"/>
        </w:rPr>
      </w:pPr>
      <w:r w:rsidRPr="00AD3B2E">
        <w:rPr>
          <w:rFonts w:ascii="Times New Roman" w:hAnsi="Times New Roman" w:cs="Times New Roman"/>
          <w:sz w:val="24"/>
          <w:szCs w:val="24"/>
        </w:rPr>
        <w:t>Whether or not a member of Gen Z suffers from one of these mental health issues, they surely know someone who does, and thus are impacted by it. It is through the lenses of anxiety, depression, loneliness, and suicide Gen Z is asking: is God good?</w:t>
      </w:r>
    </w:p>
    <w:p w:rsidR="003904C5" w:rsidRPr="00AD3B2E" w:rsidRDefault="0043722D" w:rsidP="00233D21">
      <w:pPr>
        <w:pStyle w:val="NoSpacing"/>
        <w:spacing w:line="480" w:lineRule="auto"/>
        <w:ind w:firstLine="720"/>
        <w:rPr>
          <w:rFonts w:ascii="Times New Roman" w:hAnsi="Times New Roman" w:cs="Times New Roman"/>
          <w:sz w:val="24"/>
          <w:szCs w:val="24"/>
        </w:rPr>
      </w:pPr>
      <w:r w:rsidRPr="00AD3B2E">
        <w:rPr>
          <w:rFonts w:ascii="Times New Roman" w:hAnsi="Times New Roman" w:cs="Times New Roman"/>
          <w:sz w:val="24"/>
          <w:szCs w:val="24"/>
        </w:rPr>
        <w:t>When Christians of previous generation respond by simply stating that God is</w:t>
      </w:r>
      <w:r w:rsidR="00233D21" w:rsidRPr="00AD3B2E">
        <w:rPr>
          <w:rFonts w:ascii="Times New Roman" w:hAnsi="Times New Roman" w:cs="Times New Roman"/>
          <w:sz w:val="24"/>
          <w:szCs w:val="24"/>
        </w:rPr>
        <w:t xml:space="preserve"> good, they may be thinking they are providing an answer but could unintentionally increase tension and distrust. Gen Z may be defining what is good on their own generational terms, then applying </w:t>
      </w:r>
      <w:r w:rsidR="00233D21" w:rsidRPr="00AD3B2E">
        <w:rPr>
          <w:rFonts w:ascii="Times New Roman" w:hAnsi="Times New Roman" w:cs="Times New Roman"/>
          <w:sz w:val="24"/>
          <w:szCs w:val="24"/>
        </w:rPr>
        <w:lastRenderedPageBreak/>
        <w:t>those terms to God to decipher if God is good. Offering no other explanation to Gen Z than stating “God is good” is unsatisfactory</w:t>
      </w:r>
      <w:r w:rsidR="00A246C7" w:rsidRPr="00AD3B2E">
        <w:rPr>
          <w:rFonts w:ascii="Times New Roman" w:hAnsi="Times New Roman" w:cs="Times New Roman"/>
          <w:sz w:val="24"/>
          <w:szCs w:val="24"/>
        </w:rPr>
        <w:t xml:space="preserve"> because it does not define good in certain terms, and Gen Z is left to use a definition of “good” that does not match their experiences with God</w:t>
      </w:r>
      <w:r w:rsidR="000A4AD3" w:rsidRPr="00AD3B2E">
        <w:rPr>
          <w:rFonts w:ascii="Times New Roman" w:hAnsi="Times New Roman" w:cs="Times New Roman"/>
          <w:sz w:val="24"/>
          <w:szCs w:val="24"/>
        </w:rPr>
        <w:t xml:space="preserve">. </w:t>
      </w:r>
      <w:r w:rsidR="00A246C7" w:rsidRPr="00AD3B2E">
        <w:rPr>
          <w:rFonts w:ascii="Times New Roman" w:hAnsi="Times New Roman" w:cs="Times New Roman"/>
          <w:sz w:val="24"/>
          <w:szCs w:val="24"/>
        </w:rPr>
        <w:t xml:space="preserve">This calls for a different approach by Christians in responding to this question. </w:t>
      </w:r>
      <w:r w:rsidR="00DA19BF">
        <w:rPr>
          <w:rFonts w:ascii="Times New Roman" w:hAnsi="Times New Roman" w:cs="Times New Roman"/>
          <w:sz w:val="24"/>
          <w:szCs w:val="24"/>
        </w:rPr>
        <w:t>It calls for defining what is “good” through a biblical lens in concrete terms for our Gen Z audience.</w:t>
      </w:r>
    </w:p>
    <w:p w:rsidR="007A1984" w:rsidRPr="009366A9" w:rsidRDefault="007A1984" w:rsidP="008062CE">
      <w:pPr>
        <w:rPr>
          <w:rFonts w:ascii="Times New Roman" w:hAnsi="Times New Roman" w:cs="Times New Roman"/>
          <w:sz w:val="24"/>
          <w:szCs w:val="24"/>
        </w:rPr>
      </w:pPr>
    </w:p>
    <w:p w:rsidR="007A1984" w:rsidRPr="00A246C7" w:rsidRDefault="007A1984" w:rsidP="00A246C7">
      <w:pPr>
        <w:pStyle w:val="Heading2"/>
        <w:numPr>
          <w:ilvl w:val="1"/>
          <w:numId w:val="4"/>
        </w:numPr>
        <w:jc w:val="left"/>
        <w:rPr>
          <w:b/>
        </w:rPr>
      </w:pPr>
      <w:r w:rsidRPr="00A246C7">
        <w:rPr>
          <w:b/>
        </w:rPr>
        <w:t>Am I Enough?</w:t>
      </w:r>
    </w:p>
    <w:p w:rsidR="004B1B10" w:rsidRPr="00641352" w:rsidRDefault="007A1984" w:rsidP="009D6321">
      <w:pPr>
        <w:pStyle w:val="NormalWeb"/>
        <w:spacing w:line="480" w:lineRule="auto"/>
      </w:pPr>
      <w:r w:rsidRPr="00641352">
        <w:rPr>
          <w:b/>
        </w:rPr>
        <w:tab/>
      </w:r>
      <w:r w:rsidRPr="00641352">
        <w:t>Gen Z is asking a relational question</w:t>
      </w:r>
      <w:r w:rsidR="00AE5F93" w:rsidRPr="00641352">
        <w:t xml:space="preserve"> that runs at the core of </w:t>
      </w:r>
      <w:r w:rsidR="00641352" w:rsidRPr="00641352">
        <w:t>their identity</w:t>
      </w:r>
      <w:r w:rsidRPr="00641352">
        <w:t xml:space="preserve">: Am I enough? </w:t>
      </w:r>
      <w:r w:rsidR="000A4AD3" w:rsidRPr="00641352">
        <w:t xml:space="preserve">The </w:t>
      </w:r>
      <w:r w:rsidR="004C0584" w:rsidRPr="00641352">
        <w:t xml:space="preserve">struggle with feeling “not enough” </w:t>
      </w:r>
      <w:r w:rsidR="000A4AD3" w:rsidRPr="00641352">
        <w:t>has been repeated often with young people.</w:t>
      </w:r>
      <w:r w:rsidR="003904C5" w:rsidRPr="00641352">
        <w:rPr>
          <w:rStyle w:val="EndnoteReference"/>
        </w:rPr>
        <w:endnoteReference w:id="36"/>
      </w:r>
      <w:r w:rsidR="003904C5" w:rsidRPr="00641352">
        <w:t xml:space="preserve"> </w:t>
      </w:r>
      <w:r w:rsidR="00641352">
        <w:t xml:space="preserve">[36] </w:t>
      </w:r>
      <w:r w:rsidRPr="00641352">
        <w:t xml:space="preserve">This is a question of self-worth. In fact, a parenthetical qualifier can be added: Am I enough (to be loved and valued)? This not a question related to righteousness, holiness, or sin. It is not asking: Am I enough </w:t>
      </w:r>
      <w:r w:rsidR="00641352" w:rsidRPr="00641352">
        <w:t xml:space="preserve">to be saved </w:t>
      </w:r>
      <w:r w:rsidRPr="00641352">
        <w:t xml:space="preserve">without the death and resurrection of Jesus Christ? Instead, this question asks: Am I valuable to God? Or Am I enough for God to love me? </w:t>
      </w:r>
      <w:r w:rsidR="009D6321" w:rsidRPr="00641352">
        <w:t xml:space="preserve">Fuller Youth Institute phrases the question: “Am I enough </w:t>
      </w:r>
      <w:r w:rsidR="009D6321" w:rsidRPr="00641352">
        <w:rPr>
          <w:shd w:val="clear" w:color="auto" w:fill="FFFFFF"/>
        </w:rPr>
        <w:t>to be loved by a perfect God in my own imperfection?”</w:t>
      </w:r>
      <w:r w:rsidR="009D6321" w:rsidRPr="00641352">
        <w:rPr>
          <w:rStyle w:val="EndnoteReference"/>
          <w:shd w:val="clear" w:color="auto" w:fill="FFFFFF"/>
        </w:rPr>
        <w:endnoteReference w:id="37"/>
      </w:r>
      <w:r w:rsidR="009D6321" w:rsidRPr="00641352">
        <w:rPr>
          <w:shd w:val="clear" w:color="auto" w:fill="FFFFFF"/>
        </w:rPr>
        <w:t xml:space="preserve"> </w:t>
      </w:r>
      <w:r w:rsidR="00641352">
        <w:rPr>
          <w:shd w:val="clear" w:color="auto" w:fill="FFFFFF"/>
        </w:rPr>
        <w:t xml:space="preserve">[37] </w:t>
      </w:r>
      <w:r w:rsidRPr="00641352">
        <w:t xml:space="preserve">The RELATE Project uncovered that 46 percent of </w:t>
      </w:r>
      <w:r w:rsidR="00641352">
        <w:t xml:space="preserve">Gen Z </w:t>
      </w:r>
      <w:r w:rsidRPr="00641352">
        <w:t>in the U.S. are not confident they are worthy of being loved.</w:t>
      </w:r>
      <w:r w:rsidR="003904C5" w:rsidRPr="00641352">
        <w:rPr>
          <w:rStyle w:val="EndnoteReference"/>
        </w:rPr>
        <w:endnoteReference w:id="38"/>
      </w:r>
      <w:r w:rsidR="004B1B10" w:rsidRPr="00641352">
        <w:t xml:space="preserve"> </w:t>
      </w:r>
      <w:r w:rsidR="00641352">
        <w:t xml:space="preserve">[38] This could be rephrased to say 46 percent of Gen Z in the U.S. are not confident they are enough. </w:t>
      </w:r>
    </w:p>
    <w:p w:rsidR="007A1984" w:rsidRPr="00641352" w:rsidRDefault="00825D27" w:rsidP="004B1B10">
      <w:pPr>
        <w:pStyle w:val="NormalWeb"/>
        <w:spacing w:line="480" w:lineRule="auto"/>
        <w:ind w:firstLine="720"/>
      </w:pPr>
      <w:r w:rsidRPr="00641352">
        <w:t>Gen Z is constantly being surrounded by the message, “You are not enough,”</w:t>
      </w:r>
      <w:r w:rsidR="003904C5" w:rsidRPr="00641352">
        <w:rPr>
          <w:rStyle w:val="EndnoteReference"/>
        </w:rPr>
        <w:endnoteReference w:id="39"/>
      </w:r>
      <w:r w:rsidR="003904C5" w:rsidRPr="00641352">
        <w:t xml:space="preserve"> </w:t>
      </w:r>
      <w:r w:rsidR="00641352" w:rsidRPr="00641352">
        <w:t xml:space="preserve">[39] </w:t>
      </w:r>
      <w:r w:rsidRPr="00641352">
        <w:t xml:space="preserve">perpetuated by an online or digital culture that has seeped into real life. </w:t>
      </w:r>
      <w:r w:rsidR="007A1984" w:rsidRPr="00641352">
        <w:t xml:space="preserve">The Gen Z question of </w:t>
      </w:r>
      <w:proofErr w:type="spellStart"/>
      <w:r w:rsidR="004C0584" w:rsidRPr="00641352">
        <w:t>enoughness</w:t>
      </w:r>
      <w:proofErr w:type="spellEnd"/>
      <w:r w:rsidR="004C0584" w:rsidRPr="00641352">
        <w:t xml:space="preserve"> has been influenced by social and digital media and</w:t>
      </w:r>
      <w:r w:rsidR="007A1984" w:rsidRPr="00641352">
        <w:t xml:space="preserve"> their relationships </w:t>
      </w:r>
      <w:r w:rsidR="004C0584" w:rsidRPr="00641352">
        <w:t>with failure and</w:t>
      </w:r>
      <w:r w:rsidR="007A1984" w:rsidRPr="00641352">
        <w:t xml:space="preserve"> success.</w:t>
      </w:r>
      <w:r w:rsidR="00F149F5" w:rsidRPr="00641352">
        <w:t xml:space="preserve"> Accomplishments and success inform personal identity formation and value for Gen Z</w:t>
      </w:r>
      <w:r w:rsidR="005548CA" w:rsidRPr="00641352">
        <w:t>,</w:t>
      </w:r>
      <w:r w:rsidR="003904C5" w:rsidRPr="00641352">
        <w:rPr>
          <w:rStyle w:val="EndnoteReference"/>
        </w:rPr>
        <w:endnoteReference w:id="40"/>
      </w:r>
      <w:r w:rsidR="00641352" w:rsidRPr="00641352">
        <w:t xml:space="preserve"> [40]</w:t>
      </w:r>
      <w:r w:rsidR="003904C5" w:rsidRPr="00641352">
        <w:t xml:space="preserve"> </w:t>
      </w:r>
      <w:r w:rsidR="005548CA" w:rsidRPr="00641352">
        <w:t xml:space="preserve">and social media provides “a device that can quantify their worth through likes and </w:t>
      </w:r>
      <w:r w:rsidR="005548CA" w:rsidRPr="00641352">
        <w:lastRenderedPageBreak/>
        <w:t>comments.”</w:t>
      </w:r>
      <w:r w:rsidR="003904C5" w:rsidRPr="00641352">
        <w:rPr>
          <w:rStyle w:val="EndnoteReference"/>
        </w:rPr>
        <w:endnoteReference w:id="41"/>
      </w:r>
      <w:r w:rsidR="003904C5" w:rsidRPr="00641352">
        <w:t xml:space="preserve"> </w:t>
      </w:r>
      <w:r w:rsidR="00641352" w:rsidRPr="00641352">
        <w:t xml:space="preserve">[41] </w:t>
      </w:r>
      <w:r w:rsidR="005548CA" w:rsidRPr="00641352">
        <w:t>“Mistakes are inevitable,” failure is inescapable, but the digital world expects perfection, records imperfections, and most often denies mercy or forgiveness.</w:t>
      </w:r>
      <w:r w:rsidR="003904C5" w:rsidRPr="00641352">
        <w:rPr>
          <w:rStyle w:val="EndnoteReference"/>
        </w:rPr>
        <w:endnoteReference w:id="42"/>
      </w:r>
      <w:r w:rsidR="003904C5" w:rsidRPr="00641352">
        <w:t xml:space="preserve"> </w:t>
      </w:r>
      <w:r w:rsidR="00641352" w:rsidRPr="00641352">
        <w:t xml:space="preserve">[42] </w:t>
      </w:r>
      <w:r w:rsidR="002D6918" w:rsidRPr="00641352">
        <w:t>Because social media emphasizes “status, competition, and pride,”</w:t>
      </w:r>
      <w:r w:rsidR="00641352" w:rsidRPr="00641352">
        <w:t xml:space="preserve"> </w:t>
      </w:r>
      <w:r w:rsidR="002D6918" w:rsidRPr="00641352">
        <w:t>identity formation and value to the online community, and thus community in general, can be measured in terms of social media metrics</w:t>
      </w:r>
      <w:r w:rsidR="00641352" w:rsidRPr="00641352">
        <w:t>.</w:t>
      </w:r>
      <w:r w:rsidR="00641352" w:rsidRPr="00641352">
        <w:rPr>
          <w:rStyle w:val="EndnoteReference"/>
        </w:rPr>
        <w:endnoteReference w:id="43"/>
      </w:r>
      <w:r w:rsidR="00641352" w:rsidRPr="00641352">
        <w:t xml:space="preserve"> [43]</w:t>
      </w:r>
      <w:r w:rsidR="007A1984" w:rsidRPr="00641352">
        <w:t xml:space="preserve"> Gen Z is acutely aware social media is full of altered, inauthentic, false images and message</w:t>
      </w:r>
      <w:r w:rsidR="00641352" w:rsidRPr="00641352">
        <w:t xml:space="preserve">, but </w:t>
      </w:r>
      <w:r w:rsidR="007A1984" w:rsidRPr="00641352">
        <w:t>they still find themselves comparing themselves to the images on social media and feeling bad about themselves as a result.</w:t>
      </w:r>
      <w:r w:rsidR="003904C5" w:rsidRPr="00641352">
        <w:rPr>
          <w:rStyle w:val="EndnoteReference"/>
        </w:rPr>
        <w:endnoteReference w:id="44"/>
      </w:r>
      <w:r w:rsidR="003904C5" w:rsidRPr="00641352">
        <w:t xml:space="preserve"> </w:t>
      </w:r>
      <w:r w:rsidR="00641352" w:rsidRPr="00641352">
        <w:t>[44]</w:t>
      </w:r>
    </w:p>
    <w:p w:rsidR="00641352" w:rsidRDefault="004B1B10" w:rsidP="00641352">
      <w:pPr>
        <w:pStyle w:val="NormalWeb"/>
        <w:spacing w:line="480" w:lineRule="auto"/>
        <w:ind w:firstLine="720"/>
        <w:rPr>
          <w:color w:val="000000"/>
          <w:shd w:val="clear" w:color="auto" w:fill="FFFFFF"/>
        </w:rPr>
      </w:pPr>
      <w:r w:rsidRPr="004B1B10">
        <w:t>It would be a mistake to quickly respond with one theological lens by stating that of course Gen Z is not enough because of sin and quoting Isaiah 46:6: “</w:t>
      </w:r>
      <w:r w:rsidRPr="004B1B10">
        <w:rPr>
          <w:rStyle w:val="text"/>
          <w:color w:val="000000"/>
          <w:shd w:val="clear" w:color="auto" w:fill="FFFFFF"/>
        </w:rPr>
        <w:t xml:space="preserve">All of us have become like one who is </w:t>
      </w:r>
      <w:proofErr w:type="gramStart"/>
      <w:r w:rsidRPr="004B1B10">
        <w:rPr>
          <w:rStyle w:val="text"/>
          <w:color w:val="000000"/>
          <w:shd w:val="clear" w:color="auto" w:fill="FFFFFF"/>
        </w:rPr>
        <w:t>unclean,</w:t>
      </w:r>
      <w:r w:rsidRPr="004B1B10">
        <w:rPr>
          <w:rStyle w:val="indent-1-breaks"/>
          <w:color w:val="000000"/>
          <w:sz w:val="10"/>
          <w:szCs w:val="10"/>
          <w:shd w:val="clear" w:color="auto" w:fill="FFFFFF"/>
        </w:rPr>
        <w:t> </w:t>
      </w:r>
      <w:r w:rsidR="00F60CDD">
        <w:rPr>
          <w:rStyle w:val="indent-1-breaks"/>
          <w:color w:val="000000"/>
          <w:sz w:val="10"/>
          <w:szCs w:val="10"/>
          <w:shd w:val="clear" w:color="auto" w:fill="FFFFFF"/>
        </w:rPr>
        <w:t xml:space="preserve"> </w:t>
      </w:r>
      <w:r w:rsidRPr="004B1B10">
        <w:rPr>
          <w:rStyle w:val="text"/>
          <w:color w:val="000000"/>
          <w:shd w:val="clear" w:color="auto" w:fill="FFFFFF"/>
        </w:rPr>
        <w:t>and</w:t>
      </w:r>
      <w:proofErr w:type="gramEnd"/>
      <w:r w:rsidRPr="004B1B10">
        <w:rPr>
          <w:rStyle w:val="text"/>
          <w:color w:val="000000"/>
          <w:shd w:val="clear" w:color="auto" w:fill="FFFFFF"/>
        </w:rPr>
        <w:t xml:space="preserve"> all our righteous acts are like filthy rags; we all shrivel up like a leaf,</w:t>
      </w:r>
      <w:r w:rsidRPr="004B1B10">
        <w:rPr>
          <w:color w:val="000000"/>
        </w:rPr>
        <w:t xml:space="preserve"> </w:t>
      </w:r>
      <w:r w:rsidRPr="004B1B10">
        <w:rPr>
          <w:rStyle w:val="text"/>
          <w:color w:val="000000"/>
          <w:shd w:val="clear" w:color="auto" w:fill="FFFFFF"/>
        </w:rPr>
        <w:t>and like the wind our sins sweep us away.”</w:t>
      </w:r>
      <w:r>
        <w:rPr>
          <w:rStyle w:val="text"/>
          <w:color w:val="000000"/>
          <w:shd w:val="clear" w:color="auto" w:fill="FFFFFF"/>
        </w:rPr>
        <w:t xml:space="preserve"> This one answer to a question of </w:t>
      </w:r>
      <w:proofErr w:type="spellStart"/>
      <w:r>
        <w:rPr>
          <w:rStyle w:val="text"/>
          <w:color w:val="000000"/>
          <w:shd w:val="clear" w:color="auto" w:fill="FFFFFF"/>
        </w:rPr>
        <w:t>enoughness</w:t>
      </w:r>
      <w:proofErr w:type="spellEnd"/>
      <w:r>
        <w:rPr>
          <w:rStyle w:val="text"/>
          <w:color w:val="000000"/>
          <w:shd w:val="clear" w:color="auto" w:fill="FFFFFF"/>
        </w:rPr>
        <w:t xml:space="preserve">, but not a response that fits the Gen Z context of this question. </w:t>
      </w:r>
      <w:r w:rsidR="00641352">
        <w:rPr>
          <w:rStyle w:val="text"/>
          <w:color w:val="000000"/>
          <w:shd w:val="clear" w:color="auto" w:fill="FFFFFF"/>
        </w:rPr>
        <w:t>Instead, a biblical response that highlights God’s decision to assign value and love to humans becomes a helpful tool in this conversation: “For God so loved the world…” (John 3:16a).</w:t>
      </w:r>
    </w:p>
    <w:p w:rsidR="005548CA" w:rsidRPr="00641352" w:rsidRDefault="005548CA" w:rsidP="00641352">
      <w:pPr>
        <w:pStyle w:val="Heading2"/>
        <w:numPr>
          <w:ilvl w:val="1"/>
          <w:numId w:val="4"/>
        </w:numPr>
        <w:jc w:val="left"/>
        <w:rPr>
          <w:b/>
        </w:rPr>
      </w:pPr>
      <w:r w:rsidRPr="00641352">
        <w:rPr>
          <w:b/>
        </w:rPr>
        <w:t xml:space="preserve">Will you accept me? </w:t>
      </w:r>
    </w:p>
    <w:p w:rsidR="00EF19D6" w:rsidRPr="00EF19D6" w:rsidRDefault="00641352" w:rsidP="00EF19D6">
      <w:pPr>
        <w:pStyle w:val="NoSpacing"/>
        <w:spacing w:line="480" w:lineRule="auto"/>
        <w:ind w:firstLine="720"/>
        <w:rPr>
          <w:rFonts w:ascii="Times New Roman" w:eastAsia="Trebuchet MS" w:hAnsi="Times New Roman" w:cs="Times New Roman"/>
          <w:sz w:val="24"/>
          <w:szCs w:val="24"/>
        </w:rPr>
      </w:pPr>
      <w:r w:rsidRPr="00EF19D6">
        <w:rPr>
          <w:rFonts w:ascii="Times New Roman" w:hAnsi="Times New Roman" w:cs="Times New Roman"/>
          <w:sz w:val="24"/>
          <w:szCs w:val="24"/>
        </w:rPr>
        <w:t xml:space="preserve">There are few values more important to Gen Z than acceptance. </w:t>
      </w:r>
      <w:r w:rsidR="00EF19D6" w:rsidRPr="00EF19D6">
        <w:rPr>
          <w:rFonts w:ascii="Times New Roman" w:hAnsi="Times New Roman" w:cs="Times New Roman"/>
          <w:sz w:val="24"/>
          <w:szCs w:val="24"/>
        </w:rPr>
        <w:t>Gen Z also prioritizes acceptance of communities or people who have typically been marginalized.</w:t>
      </w:r>
      <w:r w:rsidR="00EF19D6" w:rsidRPr="00EF19D6">
        <w:rPr>
          <w:rStyle w:val="EndnoteReference"/>
          <w:rFonts w:ascii="Times New Roman" w:hAnsi="Times New Roman" w:cs="Times New Roman"/>
          <w:sz w:val="24"/>
          <w:szCs w:val="24"/>
        </w:rPr>
        <w:endnoteReference w:id="45"/>
      </w:r>
      <w:r w:rsidR="00EF19D6" w:rsidRPr="00EF19D6">
        <w:rPr>
          <w:rFonts w:ascii="Times New Roman" w:hAnsi="Times New Roman" w:cs="Times New Roman"/>
          <w:sz w:val="24"/>
          <w:szCs w:val="24"/>
        </w:rPr>
        <w:t xml:space="preserve"> </w:t>
      </w:r>
      <w:r w:rsidR="00EF19D6">
        <w:rPr>
          <w:rFonts w:ascii="Times New Roman" w:hAnsi="Times New Roman" w:cs="Times New Roman"/>
          <w:sz w:val="24"/>
          <w:szCs w:val="24"/>
        </w:rPr>
        <w:t>[45]</w:t>
      </w:r>
      <w:r w:rsidR="00EF19D6" w:rsidRPr="00EF19D6">
        <w:rPr>
          <w:rFonts w:ascii="Times New Roman" w:hAnsi="Times New Roman" w:cs="Times New Roman"/>
          <w:sz w:val="24"/>
          <w:szCs w:val="24"/>
        </w:rPr>
        <w:t xml:space="preserve"> </w:t>
      </w:r>
      <w:r w:rsidR="00EF19D6" w:rsidRPr="00EF19D6">
        <w:rPr>
          <w:rFonts w:ascii="Times New Roman" w:eastAsia="Trebuchet MS" w:hAnsi="Times New Roman" w:cs="Times New Roman"/>
          <w:sz w:val="24"/>
          <w:szCs w:val="24"/>
        </w:rPr>
        <w:t>Gen Z is more accepting than previous generations of people who identify as LBGTQ+, those living with a substance disorder, and those with non-normative sexual histories.</w:t>
      </w:r>
      <w:r w:rsidR="00EF19D6" w:rsidRPr="00EF19D6">
        <w:rPr>
          <w:rStyle w:val="EndnoteReference"/>
          <w:rFonts w:ascii="Times New Roman" w:eastAsia="Trebuchet MS" w:hAnsi="Times New Roman" w:cs="Times New Roman"/>
          <w:sz w:val="24"/>
          <w:szCs w:val="24"/>
        </w:rPr>
        <w:endnoteReference w:id="46"/>
      </w:r>
      <w:r w:rsidR="00EF19D6">
        <w:rPr>
          <w:rFonts w:ascii="Times New Roman" w:eastAsia="Trebuchet MS" w:hAnsi="Times New Roman" w:cs="Times New Roman"/>
          <w:sz w:val="24"/>
          <w:szCs w:val="24"/>
        </w:rPr>
        <w:t xml:space="preserve"> [46]</w:t>
      </w:r>
    </w:p>
    <w:p w:rsidR="00641352" w:rsidRPr="00641352" w:rsidRDefault="00641352" w:rsidP="00641352">
      <w:pPr>
        <w:pStyle w:val="NoSpacing"/>
        <w:spacing w:line="480" w:lineRule="auto"/>
        <w:ind w:firstLine="720"/>
        <w:rPr>
          <w:rFonts w:ascii="Times New Roman" w:hAnsi="Times New Roman" w:cs="Times New Roman"/>
          <w:sz w:val="24"/>
          <w:szCs w:val="24"/>
        </w:rPr>
      </w:pPr>
      <w:r w:rsidRPr="00EF19D6">
        <w:rPr>
          <w:rFonts w:ascii="Times New Roman" w:hAnsi="Times New Roman" w:cs="Times New Roman"/>
          <w:sz w:val="24"/>
          <w:szCs w:val="24"/>
        </w:rPr>
        <w:t>Acceptance is directly related to having a sense of belonging.</w:t>
      </w:r>
      <w:r w:rsidRPr="00EF19D6">
        <w:rPr>
          <w:rStyle w:val="EndnoteReference"/>
          <w:rFonts w:ascii="Times New Roman" w:hAnsi="Times New Roman" w:cs="Times New Roman"/>
          <w:sz w:val="24"/>
          <w:szCs w:val="24"/>
        </w:rPr>
        <w:endnoteReference w:id="47"/>
      </w:r>
      <w:r w:rsidRPr="00EF19D6">
        <w:rPr>
          <w:rFonts w:ascii="Times New Roman" w:hAnsi="Times New Roman" w:cs="Times New Roman"/>
          <w:sz w:val="24"/>
          <w:szCs w:val="24"/>
        </w:rPr>
        <w:t xml:space="preserve"> [4</w:t>
      </w:r>
      <w:r w:rsidR="00EF19D6">
        <w:rPr>
          <w:rFonts w:ascii="Times New Roman" w:hAnsi="Times New Roman" w:cs="Times New Roman"/>
          <w:sz w:val="24"/>
          <w:szCs w:val="24"/>
        </w:rPr>
        <w:t>7</w:t>
      </w:r>
      <w:proofErr w:type="gramStart"/>
      <w:r w:rsidR="00EF19D6">
        <w:rPr>
          <w:rFonts w:ascii="Times New Roman" w:hAnsi="Times New Roman" w:cs="Times New Roman"/>
          <w:sz w:val="24"/>
          <w:szCs w:val="24"/>
        </w:rPr>
        <w:t xml:space="preserve">] </w:t>
      </w:r>
      <w:r w:rsidRPr="00EF19D6">
        <w:rPr>
          <w:rFonts w:ascii="Times New Roman" w:hAnsi="Times New Roman" w:cs="Times New Roman"/>
          <w:sz w:val="24"/>
          <w:szCs w:val="24"/>
        </w:rPr>
        <w:t xml:space="preserve"> For</w:t>
      </w:r>
      <w:proofErr w:type="gramEnd"/>
      <w:r w:rsidRPr="00EF19D6">
        <w:rPr>
          <w:rFonts w:ascii="Times New Roman" w:hAnsi="Times New Roman" w:cs="Times New Roman"/>
          <w:sz w:val="24"/>
          <w:szCs w:val="24"/>
        </w:rPr>
        <w:t xml:space="preserve"> Gen Z, </w:t>
      </w:r>
      <w:r w:rsidRPr="00641352">
        <w:rPr>
          <w:rFonts w:ascii="Times New Roman" w:hAnsi="Times New Roman" w:cs="Times New Roman"/>
          <w:sz w:val="24"/>
          <w:szCs w:val="24"/>
        </w:rPr>
        <w:t>acceptance means being recognized and accepted with one’s unique identity in a positive way.</w:t>
      </w:r>
      <w:r w:rsidRPr="00641352">
        <w:rPr>
          <w:rStyle w:val="EndnoteReference"/>
          <w:rFonts w:ascii="Times New Roman" w:hAnsi="Times New Roman" w:cs="Times New Roman"/>
          <w:sz w:val="24"/>
          <w:szCs w:val="24"/>
        </w:rPr>
        <w:endnoteReference w:id="48"/>
      </w:r>
      <w:r w:rsidRPr="00641352">
        <w:rPr>
          <w:rFonts w:ascii="Times New Roman" w:hAnsi="Times New Roman" w:cs="Times New Roman"/>
          <w:sz w:val="24"/>
          <w:szCs w:val="24"/>
        </w:rPr>
        <w:t xml:space="preserve"> </w:t>
      </w:r>
      <w:r w:rsidR="00EF19D6">
        <w:rPr>
          <w:rFonts w:ascii="Times New Roman" w:hAnsi="Times New Roman" w:cs="Times New Roman"/>
          <w:sz w:val="24"/>
          <w:szCs w:val="24"/>
        </w:rPr>
        <w:t xml:space="preserve">[48] </w:t>
      </w:r>
      <w:r w:rsidRPr="00641352">
        <w:rPr>
          <w:rFonts w:ascii="Times New Roman" w:hAnsi="Times New Roman" w:cs="Times New Roman"/>
          <w:sz w:val="24"/>
          <w:szCs w:val="24"/>
        </w:rPr>
        <w:t xml:space="preserve">This means one can be authentic, without adjusting or changing speech, interactions, or </w:t>
      </w:r>
      <w:r w:rsidRPr="00641352">
        <w:rPr>
          <w:rFonts w:ascii="Times New Roman" w:hAnsi="Times New Roman" w:cs="Times New Roman"/>
          <w:sz w:val="24"/>
          <w:szCs w:val="24"/>
        </w:rPr>
        <w:lastRenderedPageBreak/>
        <w:t xml:space="preserve">personality, and being welcomed and embraced. Acceptance can also mean never asking someone to change from who that person “feels” they are. </w:t>
      </w:r>
      <w:r w:rsidR="00EF19D6">
        <w:rPr>
          <w:rFonts w:ascii="Times New Roman" w:hAnsi="Times New Roman" w:cs="Times New Roman"/>
          <w:sz w:val="24"/>
          <w:szCs w:val="24"/>
        </w:rPr>
        <w:t>Gen Z highly esteems “being true to yourself” as high moral standard.</w:t>
      </w:r>
      <w:r w:rsidR="00EF19D6">
        <w:rPr>
          <w:rStyle w:val="EndnoteReference"/>
          <w:rFonts w:ascii="Times New Roman" w:hAnsi="Times New Roman" w:cs="Times New Roman"/>
          <w:sz w:val="24"/>
          <w:szCs w:val="24"/>
        </w:rPr>
        <w:endnoteReference w:id="49"/>
      </w:r>
      <w:r w:rsidR="00EF19D6">
        <w:rPr>
          <w:rFonts w:ascii="Times New Roman" w:hAnsi="Times New Roman" w:cs="Times New Roman"/>
          <w:sz w:val="24"/>
          <w:szCs w:val="24"/>
        </w:rPr>
        <w:t xml:space="preserve"> [49] </w:t>
      </w:r>
      <w:r w:rsidRPr="00641352">
        <w:rPr>
          <w:rFonts w:ascii="Times New Roman" w:hAnsi="Times New Roman" w:cs="Times New Roman"/>
          <w:sz w:val="24"/>
          <w:szCs w:val="24"/>
        </w:rPr>
        <w:t xml:space="preserve">Gen Z values standing firm in who they </w:t>
      </w:r>
      <w:r w:rsidRPr="00641352">
        <w:rPr>
          <w:rFonts w:ascii="Times New Roman" w:hAnsi="Times New Roman" w:cs="Times New Roman"/>
          <w:i/>
          <w:sz w:val="24"/>
          <w:szCs w:val="24"/>
        </w:rPr>
        <w:t>feel</w:t>
      </w:r>
      <w:r w:rsidRPr="00641352">
        <w:rPr>
          <w:rFonts w:ascii="Times New Roman" w:hAnsi="Times New Roman" w:cs="Times New Roman"/>
          <w:sz w:val="24"/>
          <w:szCs w:val="24"/>
        </w:rPr>
        <w:t xml:space="preserve"> they are when outside forces try to shift that identity.</w:t>
      </w:r>
      <w:r w:rsidRPr="00641352">
        <w:rPr>
          <w:rStyle w:val="EndnoteReference"/>
          <w:rFonts w:ascii="Times New Roman" w:hAnsi="Times New Roman" w:cs="Times New Roman"/>
          <w:sz w:val="24"/>
          <w:szCs w:val="24"/>
        </w:rPr>
        <w:endnoteReference w:id="50"/>
      </w:r>
      <w:r w:rsidRPr="00641352">
        <w:rPr>
          <w:rFonts w:ascii="Times New Roman" w:hAnsi="Times New Roman" w:cs="Times New Roman"/>
          <w:sz w:val="24"/>
          <w:szCs w:val="24"/>
        </w:rPr>
        <w:t xml:space="preserve"> [</w:t>
      </w:r>
      <w:r w:rsidR="00EF19D6">
        <w:rPr>
          <w:rFonts w:ascii="Times New Roman" w:hAnsi="Times New Roman" w:cs="Times New Roman"/>
          <w:sz w:val="24"/>
          <w:szCs w:val="24"/>
        </w:rPr>
        <w:t>50</w:t>
      </w:r>
      <w:r w:rsidRPr="00641352">
        <w:rPr>
          <w:rFonts w:ascii="Times New Roman" w:hAnsi="Times New Roman" w:cs="Times New Roman"/>
          <w:sz w:val="24"/>
          <w:szCs w:val="24"/>
        </w:rPr>
        <w:t xml:space="preserve">] This makes evangelism and discipleship a particular challenge when identity is internally driven rather than acted upon by God. </w:t>
      </w:r>
    </w:p>
    <w:p w:rsidR="00EF19D6" w:rsidRDefault="00EF19D6" w:rsidP="00EF19D6">
      <w:pPr>
        <w:pStyle w:val="NoSpacing"/>
        <w:spacing w:line="480" w:lineRule="auto"/>
        <w:ind w:firstLine="720"/>
        <w:rPr>
          <w:rFonts w:ascii="Times New Roman" w:hAnsi="Times New Roman" w:cs="Times New Roman"/>
          <w:sz w:val="24"/>
          <w:szCs w:val="24"/>
        </w:rPr>
      </w:pPr>
      <w:r w:rsidRPr="00EF19D6">
        <w:rPr>
          <w:rFonts w:ascii="Times New Roman" w:hAnsi="Times New Roman" w:cs="Times New Roman"/>
          <w:sz w:val="24"/>
          <w:szCs w:val="24"/>
        </w:rPr>
        <w:t xml:space="preserve">Acceptance is not always easy to come by. </w:t>
      </w:r>
      <w:r w:rsidR="005548CA" w:rsidRPr="00EF19D6">
        <w:rPr>
          <w:rFonts w:ascii="Times New Roman" w:hAnsi="Times New Roman" w:cs="Times New Roman"/>
          <w:sz w:val="24"/>
          <w:szCs w:val="24"/>
        </w:rPr>
        <w:t>According to the 2024 State of the Bible Report, Generation Z has the lowest scores around self-acceptance and has the lowest rates of affirmation from their peers as compared to older generations.</w:t>
      </w:r>
      <w:r w:rsidR="003904C5" w:rsidRPr="00EF19D6">
        <w:rPr>
          <w:rStyle w:val="EndnoteReference"/>
          <w:rFonts w:ascii="Times New Roman" w:hAnsi="Times New Roman" w:cs="Times New Roman"/>
          <w:sz w:val="24"/>
          <w:szCs w:val="24"/>
        </w:rPr>
        <w:endnoteReference w:id="51"/>
      </w:r>
      <w:r w:rsidR="003904C5" w:rsidRPr="00EF19D6">
        <w:rPr>
          <w:rFonts w:ascii="Times New Roman" w:hAnsi="Times New Roman" w:cs="Times New Roman"/>
          <w:sz w:val="24"/>
          <w:szCs w:val="24"/>
        </w:rPr>
        <w:t xml:space="preserve"> </w:t>
      </w:r>
      <w:r w:rsidRPr="00EF19D6">
        <w:rPr>
          <w:rFonts w:ascii="Times New Roman" w:hAnsi="Times New Roman" w:cs="Times New Roman"/>
          <w:sz w:val="24"/>
          <w:szCs w:val="24"/>
        </w:rPr>
        <w:t xml:space="preserve">[51] </w:t>
      </w:r>
      <w:r w:rsidR="005548CA" w:rsidRPr="00EF19D6">
        <w:rPr>
          <w:rFonts w:ascii="Times New Roman" w:hAnsi="Times New Roman" w:cs="Times New Roman"/>
          <w:sz w:val="24"/>
          <w:szCs w:val="24"/>
        </w:rPr>
        <w:t>Meaning, Gen Z is generally less comfortable with themselves than previous generations and receives less affirmation around who they are than previous generations. It would make sense Gen Z would prioritize acceptance</w:t>
      </w:r>
      <w:r w:rsidRPr="00EF19D6">
        <w:rPr>
          <w:rFonts w:ascii="Times New Roman" w:hAnsi="Times New Roman" w:cs="Times New Roman"/>
          <w:sz w:val="24"/>
          <w:szCs w:val="24"/>
        </w:rPr>
        <w:t xml:space="preserve"> </w:t>
      </w:r>
      <w:r w:rsidR="005548CA" w:rsidRPr="00EF19D6">
        <w:rPr>
          <w:rFonts w:ascii="Times New Roman" w:hAnsi="Times New Roman" w:cs="Times New Roman"/>
          <w:sz w:val="24"/>
          <w:szCs w:val="24"/>
        </w:rPr>
        <w:t>because it is not a given in their experience.</w:t>
      </w:r>
      <w:r w:rsidRPr="00EF19D6">
        <w:rPr>
          <w:rStyle w:val="EndnoteReference"/>
          <w:rFonts w:ascii="Times New Roman" w:hAnsi="Times New Roman" w:cs="Times New Roman"/>
          <w:sz w:val="24"/>
          <w:szCs w:val="24"/>
        </w:rPr>
        <w:t xml:space="preserve"> </w:t>
      </w:r>
      <w:r w:rsidRPr="00EF19D6">
        <w:rPr>
          <w:rStyle w:val="EndnoteReference"/>
          <w:rFonts w:ascii="Times New Roman" w:hAnsi="Times New Roman" w:cs="Times New Roman"/>
          <w:sz w:val="24"/>
          <w:szCs w:val="24"/>
        </w:rPr>
        <w:endnoteReference w:id="52"/>
      </w:r>
      <w:r w:rsidRPr="00EF19D6">
        <w:rPr>
          <w:rFonts w:ascii="Times New Roman" w:hAnsi="Times New Roman" w:cs="Times New Roman"/>
          <w:sz w:val="24"/>
          <w:szCs w:val="24"/>
        </w:rPr>
        <w:t xml:space="preserve"> [52]</w:t>
      </w:r>
      <w:r w:rsidR="005548CA" w:rsidRPr="00EF19D6">
        <w:rPr>
          <w:rFonts w:ascii="Times New Roman" w:hAnsi="Times New Roman" w:cs="Times New Roman"/>
          <w:sz w:val="24"/>
          <w:szCs w:val="24"/>
        </w:rPr>
        <w:t xml:space="preserve"> </w:t>
      </w:r>
      <w:r w:rsidR="002406DC" w:rsidRPr="00EF19D6">
        <w:rPr>
          <w:rFonts w:ascii="Times New Roman" w:hAnsi="Times New Roman" w:cs="Times New Roman"/>
          <w:sz w:val="24"/>
          <w:szCs w:val="24"/>
        </w:rPr>
        <w:t xml:space="preserve">They are left with the question: will you accept me? </w:t>
      </w:r>
    </w:p>
    <w:p w:rsidR="00EF19D6" w:rsidRDefault="00EF19D6" w:rsidP="00EF19D6">
      <w:pPr>
        <w:pStyle w:val="NoSpacing"/>
        <w:spacing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sz w:val="24"/>
          <w:szCs w:val="24"/>
        </w:rPr>
        <w:t xml:space="preserve">In evangelism and discipleship with Gen Z, we must address the already/not yet nature of the life in Christ. This addresses that God both accepts anyone who puts their faith in him, through the death and </w:t>
      </w:r>
      <w:r w:rsidRPr="00EF19D6">
        <w:rPr>
          <w:rFonts w:ascii="Times New Roman" w:hAnsi="Times New Roman" w:cs="Times New Roman"/>
          <w:sz w:val="24"/>
          <w:szCs w:val="24"/>
        </w:rPr>
        <w:t>resurrection of Jesus Christ and by work of the Spirit, and also changes that person into something new</w:t>
      </w:r>
      <w:r w:rsidR="00DA19BF">
        <w:rPr>
          <w:rFonts w:ascii="Times New Roman" w:hAnsi="Times New Roman" w:cs="Times New Roman"/>
          <w:sz w:val="24"/>
          <w:szCs w:val="24"/>
        </w:rPr>
        <w:t>. God both accepts</w:t>
      </w:r>
      <w:r w:rsidR="00EA19C9">
        <w:rPr>
          <w:rFonts w:ascii="Times New Roman" w:hAnsi="Times New Roman" w:cs="Times New Roman"/>
          <w:sz w:val="24"/>
          <w:szCs w:val="24"/>
        </w:rPr>
        <w:t xml:space="preserve"> us</w:t>
      </w:r>
      <w:r w:rsidR="00DA19BF">
        <w:rPr>
          <w:rFonts w:ascii="Times New Roman" w:hAnsi="Times New Roman" w:cs="Times New Roman"/>
          <w:sz w:val="24"/>
          <w:szCs w:val="24"/>
        </w:rPr>
        <w:t xml:space="preserve"> as are we are, and makes us into something different</w:t>
      </w:r>
      <w:r w:rsidRPr="00EF19D6">
        <w:rPr>
          <w:rFonts w:ascii="Times New Roman" w:hAnsi="Times New Roman" w:cs="Times New Roman"/>
          <w:sz w:val="24"/>
          <w:szCs w:val="24"/>
        </w:rPr>
        <w:t xml:space="preserve"> as 2 Corinthians 5:17 states: “</w:t>
      </w:r>
      <w:r w:rsidRPr="00EF19D6">
        <w:rPr>
          <w:rFonts w:ascii="Times New Roman" w:hAnsi="Times New Roman" w:cs="Times New Roman"/>
          <w:color w:val="000000"/>
          <w:sz w:val="24"/>
          <w:szCs w:val="24"/>
          <w:shd w:val="clear" w:color="auto" w:fill="FFFFFF"/>
        </w:rPr>
        <w:t>Therefore, if anyone is in Christ, the new creation has come: The old has gone, the new is here!”</w:t>
      </w:r>
      <w:r>
        <w:rPr>
          <w:rFonts w:ascii="Times New Roman" w:hAnsi="Times New Roman" w:cs="Times New Roman"/>
          <w:color w:val="000000"/>
          <w:sz w:val="24"/>
          <w:szCs w:val="24"/>
          <w:shd w:val="clear" w:color="auto" w:fill="FFFFFF"/>
        </w:rPr>
        <w:t xml:space="preserve"> </w:t>
      </w:r>
    </w:p>
    <w:p w:rsidR="00DA19BF" w:rsidRPr="00EF19D6" w:rsidRDefault="00DA19BF" w:rsidP="00EF19D6">
      <w:pPr>
        <w:pStyle w:val="NoSpacing"/>
        <w:spacing w:line="480" w:lineRule="auto"/>
        <w:ind w:firstLine="720"/>
        <w:rPr>
          <w:rFonts w:ascii="Times New Roman" w:hAnsi="Times New Roman" w:cs="Times New Roman"/>
          <w:sz w:val="24"/>
          <w:szCs w:val="24"/>
        </w:rPr>
      </w:pPr>
    </w:p>
    <w:p w:rsidR="00D93013" w:rsidRPr="00DA19BF" w:rsidRDefault="00D93013" w:rsidP="00DA19BF">
      <w:pPr>
        <w:pStyle w:val="Heading2"/>
        <w:numPr>
          <w:ilvl w:val="1"/>
          <w:numId w:val="4"/>
        </w:numPr>
        <w:jc w:val="left"/>
        <w:rPr>
          <w:b/>
        </w:rPr>
      </w:pPr>
      <w:r w:rsidRPr="00DA19BF">
        <w:rPr>
          <w:b/>
        </w:rPr>
        <w:t>Do All People Matter to God?</w:t>
      </w:r>
    </w:p>
    <w:p w:rsidR="00D93013" w:rsidRPr="00DA19BF" w:rsidRDefault="00D93013" w:rsidP="00D93013">
      <w:pPr>
        <w:pStyle w:val="NoSpacing"/>
        <w:spacing w:line="480" w:lineRule="auto"/>
        <w:ind w:firstLine="720"/>
        <w:rPr>
          <w:rFonts w:ascii="Times New Roman" w:hAnsi="Times New Roman" w:cs="Times New Roman"/>
          <w:sz w:val="24"/>
          <w:szCs w:val="24"/>
        </w:rPr>
      </w:pPr>
      <w:r w:rsidRPr="00DA19BF">
        <w:rPr>
          <w:rFonts w:ascii="Times New Roman" w:hAnsi="Times New Roman" w:cs="Times New Roman"/>
          <w:sz w:val="24"/>
          <w:szCs w:val="24"/>
        </w:rPr>
        <w:t>This question is based in the Gen Z values of tolerance,</w:t>
      </w:r>
      <w:r w:rsidR="003904C5" w:rsidRPr="00DA19BF">
        <w:rPr>
          <w:rStyle w:val="EndnoteReference"/>
          <w:rFonts w:ascii="Times New Roman" w:hAnsi="Times New Roman" w:cs="Times New Roman"/>
          <w:sz w:val="24"/>
          <w:szCs w:val="24"/>
        </w:rPr>
        <w:endnoteReference w:id="53"/>
      </w:r>
      <w:r w:rsidR="003904C5" w:rsidRPr="00DA19BF">
        <w:rPr>
          <w:rFonts w:ascii="Times New Roman" w:hAnsi="Times New Roman" w:cs="Times New Roman"/>
          <w:sz w:val="24"/>
          <w:szCs w:val="24"/>
        </w:rPr>
        <w:t xml:space="preserve"> </w:t>
      </w:r>
      <w:r w:rsidRPr="00DA19BF">
        <w:rPr>
          <w:rFonts w:ascii="Times New Roman" w:hAnsi="Times New Roman" w:cs="Times New Roman"/>
          <w:sz w:val="24"/>
          <w:szCs w:val="24"/>
        </w:rPr>
        <w:t>acceptance, and inclusivity.</w:t>
      </w:r>
      <w:r w:rsidR="003904C5" w:rsidRPr="00DA19BF">
        <w:rPr>
          <w:rStyle w:val="EndnoteReference"/>
          <w:rFonts w:ascii="Times New Roman" w:hAnsi="Times New Roman" w:cs="Times New Roman"/>
          <w:sz w:val="24"/>
          <w:szCs w:val="24"/>
        </w:rPr>
        <w:endnoteReference w:id="54"/>
      </w:r>
      <w:r w:rsidR="003904C5" w:rsidRPr="00DA19BF">
        <w:rPr>
          <w:rFonts w:ascii="Times New Roman" w:hAnsi="Times New Roman" w:cs="Times New Roman"/>
          <w:sz w:val="24"/>
          <w:szCs w:val="24"/>
        </w:rPr>
        <w:t xml:space="preserve"> </w:t>
      </w:r>
      <w:r w:rsidR="00EA513F" w:rsidRPr="00DA19BF">
        <w:rPr>
          <w:rFonts w:ascii="Times New Roman" w:hAnsi="Times New Roman" w:cs="Times New Roman"/>
          <w:sz w:val="24"/>
          <w:szCs w:val="24"/>
        </w:rPr>
        <w:t xml:space="preserve">It </w:t>
      </w:r>
      <w:r w:rsidRPr="00DA19BF">
        <w:rPr>
          <w:rFonts w:ascii="Times New Roman" w:hAnsi="Times New Roman" w:cs="Times New Roman"/>
          <w:sz w:val="24"/>
          <w:szCs w:val="24"/>
        </w:rPr>
        <w:t>is related to the value of acceptance</w:t>
      </w:r>
      <w:r w:rsidR="00EA513F" w:rsidRPr="00DA19BF">
        <w:rPr>
          <w:rFonts w:ascii="Times New Roman" w:hAnsi="Times New Roman" w:cs="Times New Roman"/>
          <w:sz w:val="24"/>
          <w:szCs w:val="24"/>
        </w:rPr>
        <w:t xml:space="preserve">, </w:t>
      </w:r>
      <w:r w:rsidR="00DA19BF" w:rsidRPr="00DA19BF">
        <w:rPr>
          <w:rFonts w:ascii="Times New Roman" w:hAnsi="Times New Roman" w:cs="Times New Roman"/>
          <w:sz w:val="24"/>
          <w:szCs w:val="24"/>
        </w:rPr>
        <w:t>but extends to action or activism and setting things right.</w:t>
      </w:r>
      <w:r w:rsidRPr="00DA19BF">
        <w:rPr>
          <w:rFonts w:ascii="Times New Roman" w:hAnsi="Times New Roman" w:cs="Times New Roman"/>
          <w:sz w:val="24"/>
          <w:szCs w:val="24"/>
        </w:rPr>
        <w:t xml:space="preserve"> </w:t>
      </w:r>
      <w:r w:rsidR="00EA513F" w:rsidRPr="00DA19BF">
        <w:rPr>
          <w:rFonts w:ascii="Times New Roman" w:hAnsi="Times New Roman" w:cs="Times New Roman"/>
          <w:sz w:val="24"/>
          <w:szCs w:val="24"/>
        </w:rPr>
        <w:t xml:space="preserve">Ultimately, this is a question of social justice: does God care about the needs, dignity, equity and </w:t>
      </w:r>
      <w:r w:rsidR="00EA513F" w:rsidRPr="00DA19BF">
        <w:rPr>
          <w:rFonts w:ascii="Times New Roman" w:hAnsi="Times New Roman" w:cs="Times New Roman"/>
          <w:sz w:val="24"/>
          <w:szCs w:val="24"/>
        </w:rPr>
        <w:lastRenderedPageBreak/>
        <w:t xml:space="preserve">belonging if all types of people in all places? </w:t>
      </w:r>
      <w:r w:rsidRPr="00DA19BF">
        <w:rPr>
          <w:rFonts w:ascii="Times New Roman" w:hAnsi="Times New Roman" w:cs="Times New Roman"/>
          <w:sz w:val="24"/>
          <w:szCs w:val="24"/>
        </w:rPr>
        <w:t>Gen Z only knows a world that has had female presidential and vice-presidential candidates, a black president, and legalized gay marriage and marijuana use in a number of states.</w:t>
      </w:r>
      <w:r w:rsidR="003904C5" w:rsidRPr="00DA19BF">
        <w:rPr>
          <w:rStyle w:val="EndnoteReference"/>
          <w:rFonts w:ascii="Times New Roman" w:hAnsi="Times New Roman" w:cs="Times New Roman"/>
          <w:sz w:val="24"/>
          <w:szCs w:val="24"/>
        </w:rPr>
        <w:endnoteReference w:id="55"/>
      </w:r>
      <w:r w:rsidR="003904C5" w:rsidRPr="00DA19BF">
        <w:rPr>
          <w:rFonts w:ascii="Times New Roman" w:hAnsi="Times New Roman" w:cs="Times New Roman"/>
          <w:sz w:val="24"/>
          <w:szCs w:val="24"/>
        </w:rPr>
        <w:t xml:space="preserve"> </w:t>
      </w:r>
      <w:r w:rsidR="00DA19BF" w:rsidRPr="00DA19BF">
        <w:rPr>
          <w:rFonts w:ascii="Times New Roman" w:hAnsi="Times New Roman" w:cs="Times New Roman"/>
          <w:sz w:val="24"/>
          <w:szCs w:val="24"/>
        </w:rPr>
        <w:t xml:space="preserve">[55] </w:t>
      </w:r>
      <w:r w:rsidRPr="00DA19BF">
        <w:rPr>
          <w:rFonts w:ascii="Times New Roman" w:hAnsi="Times New Roman" w:cs="Times New Roman"/>
          <w:sz w:val="24"/>
          <w:szCs w:val="24"/>
        </w:rPr>
        <w:t>Because Gen Z generally views Christian</w:t>
      </w:r>
      <w:r w:rsidR="00EA19C9">
        <w:rPr>
          <w:rFonts w:ascii="Times New Roman" w:hAnsi="Times New Roman" w:cs="Times New Roman"/>
          <w:sz w:val="24"/>
          <w:szCs w:val="24"/>
        </w:rPr>
        <w:t xml:space="preserve">s as </w:t>
      </w:r>
      <w:r w:rsidRPr="00DA19BF">
        <w:rPr>
          <w:rFonts w:ascii="Times New Roman" w:hAnsi="Times New Roman" w:cs="Times New Roman"/>
          <w:sz w:val="24"/>
          <w:szCs w:val="24"/>
        </w:rPr>
        <w:t>ignorant,</w:t>
      </w:r>
      <w:r w:rsidR="003904C5" w:rsidRPr="00DA19BF">
        <w:rPr>
          <w:rStyle w:val="EndnoteReference"/>
          <w:rFonts w:ascii="Times New Roman" w:hAnsi="Times New Roman" w:cs="Times New Roman"/>
          <w:sz w:val="24"/>
          <w:szCs w:val="24"/>
        </w:rPr>
        <w:endnoteReference w:id="56"/>
      </w:r>
      <w:r w:rsidR="003904C5" w:rsidRPr="00DA19BF">
        <w:rPr>
          <w:rFonts w:ascii="Times New Roman" w:hAnsi="Times New Roman" w:cs="Times New Roman"/>
          <w:sz w:val="24"/>
          <w:szCs w:val="24"/>
        </w:rPr>
        <w:t xml:space="preserve"> </w:t>
      </w:r>
      <w:r w:rsidR="00DA19BF" w:rsidRPr="00DA19BF">
        <w:rPr>
          <w:rFonts w:ascii="Times New Roman" w:hAnsi="Times New Roman" w:cs="Times New Roman"/>
          <w:sz w:val="24"/>
          <w:szCs w:val="24"/>
        </w:rPr>
        <w:t xml:space="preserve">[56] </w:t>
      </w:r>
      <w:r w:rsidRPr="00DA19BF">
        <w:rPr>
          <w:rFonts w:ascii="Times New Roman" w:hAnsi="Times New Roman" w:cs="Times New Roman"/>
          <w:sz w:val="24"/>
          <w:szCs w:val="24"/>
        </w:rPr>
        <w:t>judgmental,</w:t>
      </w:r>
      <w:r w:rsidR="003904C5" w:rsidRPr="00DA19BF">
        <w:rPr>
          <w:rStyle w:val="EndnoteReference"/>
          <w:rFonts w:ascii="Times New Roman" w:hAnsi="Times New Roman" w:cs="Times New Roman"/>
          <w:sz w:val="24"/>
          <w:szCs w:val="24"/>
        </w:rPr>
        <w:endnoteReference w:id="57"/>
      </w:r>
      <w:r w:rsidR="003904C5" w:rsidRPr="00DA19BF">
        <w:rPr>
          <w:rFonts w:ascii="Times New Roman" w:hAnsi="Times New Roman" w:cs="Times New Roman"/>
          <w:sz w:val="24"/>
          <w:szCs w:val="24"/>
        </w:rPr>
        <w:t xml:space="preserve"> </w:t>
      </w:r>
      <w:r w:rsidR="00DA19BF" w:rsidRPr="00DA19BF">
        <w:rPr>
          <w:rFonts w:ascii="Times New Roman" w:hAnsi="Times New Roman" w:cs="Times New Roman"/>
          <w:sz w:val="24"/>
          <w:szCs w:val="24"/>
        </w:rPr>
        <w:t xml:space="preserve">[57] </w:t>
      </w:r>
      <w:r w:rsidRPr="00DA19BF">
        <w:rPr>
          <w:rFonts w:ascii="Times New Roman" w:hAnsi="Times New Roman" w:cs="Times New Roman"/>
          <w:sz w:val="24"/>
          <w:szCs w:val="24"/>
        </w:rPr>
        <w:t>and anti-homosexual,</w:t>
      </w:r>
      <w:r w:rsidR="003904C5" w:rsidRPr="00DA19BF">
        <w:rPr>
          <w:rStyle w:val="EndnoteReference"/>
          <w:rFonts w:ascii="Times New Roman" w:hAnsi="Times New Roman" w:cs="Times New Roman"/>
          <w:sz w:val="24"/>
          <w:szCs w:val="24"/>
        </w:rPr>
        <w:endnoteReference w:id="58"/>
      </w:r>
      <w:r w:rsidR="00DA19BF" w:rsidRPr="00DA19BF">
        <w:rPr>
          <w:rFonts w:ascii="Times New Roman" w:hAnsi="Times New Roman" w:cs="Times New Roman"/>
          <w:sz w:val="24"/>
          <w:szCs w:val="24"/>
        </w:rPr>
        <w:t xml:space="preserve"> [58]</w:t>
      </w:r>
      <w:r w:rsidR="003904C5" w:rsidRPr="00DA19BF">
        <w:rPr>
          <w:rFonts w:ascii="Times New Roman" w:hAnsi="Times New Roman" w:cs="Times New Roman"/>
          <w:sz w:val="24"/>
          <w:szCs w:val="24"/>
        </w:rPr>
        <w:t xml:space="preserve"> </w:t>
      </w:r>
      <w:r w:rsidRPr="00DA19BF">
        <w:rPr>
          <w:rFonts w:ascii="Times New Roman" w:hAnsi="Times New Roman" w:cs="Times New Roman"/>
          <w:sz w:val="24"/>
          <w:szCs w:val="24"/>
        </w:rPr>
        <w:t xml:space="preserve">they project such opinions onto the Triune God and the Bible. </w:t>
      </w:r>
      <w:r w:rsidR="00DA19BF" w:rsidRPr="00DA19BF">
        <w:rPr>
          <w:rFonts w:ascii="Times New Roman" w:hAnsi="Times New Roman" w:cs="Times New Roman"/>
          <w:sz w:val="24"/>
          <w:szCs w:val="24"/>
        </w:rPr>
        <w:t>Gen Z wants</w:t>
      </w:r>
      <w:r w:rsidRPr="00DA19BF">
        <w:rPr>
          <w:rFonts w:ascii="Times New Roman" w:hAnsi="Times New Roman" w:cs="Times New Roman"/>
          <w:sz w:val="24"/>
          <w:szCs w:val="24"/>
        </w:rPr>
        <w:t xml:space="preserve"> nothing to do with a God who does not care for those traditionally or currently oppressed, rejected, and cast out. </w:t>
      </w:r>
    </w:p>
    <w:p w:rsidR="00DA19BF" w:rsidRDefault="00EA513F" w:rsidP="00DA19BF">
      <w:pPr>
        <w:pStyle w:val="NoSpacing"/>
        <w:spacing w:line="480" w:lineRule="auto"/>
        <w:ind w:firstLine="720"/>
        <w:rPr>
          <w:rFonts w:ascii="Times New Roman" w:hAnsi="Times New Roman" w:cs="Times New Roman"/>
          <w:sz w:val="24"/>
          <w:szCs w:val="24"/>
        </w:rPr>
      </w:pPr>
      <w:r w:rsidRPr="00DA19BF">
        <w:rPr>
          <w:rFonts w:ascii="Times New Roman" w:hAnsi="Times New Roman" w:cs="Times New Roman"/>
          <w:sz w:val="24"/>
          <w:szCs w:val="24"/>
        </w:rPr>
        <w:t xml:space="preserve">It is unclear if Gen Z thinks God does not care about social justice or if the church is not concerned with social justice. Either way, Gen Z is not being show how the spiritual life reflects how God cares about all people. In her book, </w:t>
      </w:r>
      <w:r w:rsidRPr="00DA19BF">
        <w:rPr>
          <w:rFonts w:ascii="Times New Roman" w:hAnsi="Times New Roman" w:cs="Times New Roman"/>
          <w:i/>
          <w:sz w:val="24"/>
          <w:szCs w:val="24"/>
        </w:rPr>
        <w:t>The Spiritual Lives of Young African Americans</w:t>
      </w:r>
      <w:r w:rsidRPr="00DA19BF">
        <w:rPr>
          <w:rFonts w:ascii="Times New Roman" w:hAnsi="Times New Roman" w:cs="Times New Roman"/>
          <w:sz w:val="24"/>
          <w:szCs w:val="24"/>
        </w:rPr>
        <w:t>, Almeda M. Wright discusses the disconnect between personal spirituality and social activism for African American youth.</w:t>
      </w:r>
      <w:r w:rsidR="00DA19BF" w:rsidRPr="00DA19BF">
        <w:rPr>
          <w:rStyle w:val="EndnoteReference"/>
          <w:rFonts w:ascii="Times New Roman" w:hAnsi="Times New Roman" w:cs="Times New Roman"/>
          <w:sz w:val="24"/>
          <w:szCs w:val="24"/>
        </w:rPr>
        <w:endnoteReference w:id="59"/>
      </w:r>
      <w:r w:rsidR="00DA19BF" w:rsidRPr="00DA19BF">
        <w:rPr>
          <w:rFonts w:ascii="Times New Roman" w:hAnsi="Times New Roman" w:cs="Times New Roman"/>
          <w:sz w:val="24"/>
          <w:szCs w:val="24"/>
        </w:rPr>
        <w:t xml:space="preserve"> [59]</w:t>
      </w:r>
      <w:r w:rsidRPr="00DA19BF">
        <w:rPr>
          <w:rFonts w:ascii="Times New Roman" w:hAnsi="Times New Roman" w:cs="Times New Roman"/>
          <w:sz w:val="24"/>
          <w:szCs w:val="24"/>
        </w:rPr>
        <w:t xml:space="preserve"> She argues that youth are being taught their faith is limited to impacting their personal spiritual lives,</w:t>
      </w:r>
      <w:r w:rsidR="003904C5" w:rsidRPr="00DA19BF">
        <w:rPr>
          <w:rStyle w:val="EndnoteReference"/>
          <w:rFonts w:ascii="Times New Roman" w:hAnsi="Times New Roman" w:cs="Times New Roman"/>
          <w:sz w:val="24"/>
          <w:szCs w:val="24"/>
        </w:rPr>
        <w:endnoteReference w:id="60"/>
      </w:r>
      <w:r w:rsidR="003904C5" w:rsidRPr="00DA19BF">
        <w:rPr>
          <w:rFonts w:ascii="Times New Roman" w:hAnsi="Times New Roman" w:cs="Times New Roman"/>
          <w:sz w:val="24"/>
          <w:szCs w:val="24"/>
        </w:rPr>
        <w:t xml:space="preserve"> </w:t>
      </w:r>
      <w:r w:rsidR="00DA19BF" w:rsidRPr="00DA19BF">
        <w:rPr>
          <w:rFonts w:ascii="Times New Roman" w:hAnsi="Times New Roman" w:cs="Times New Roman"/>
          <w:sz w:val="24"/>
          <w:szCs w:val="24"/>
        </w:rPr>
        <w:t xml:space="preserve">[60] </w:t>
      </w:r>
      <w:r w:rsidRPr="00DA19BF">
        <w:rPr>
          <w:rFonts w:ascii="Times New Roman" w:hAnsi="Times New Roman" w:cs="Times New Roman"/>
          <w:sz w:val="24"/>
          <w:szCs w:val="24"/>
        </w:rPr>
        <w:t xml:space="preserve">which leaves a vacuum for how their faith should impact the community or the world. While </w:t>
      </w:r>
      <w:r w:rsidR="0095690E" w:rsidRPr="00DA19BF">
        <w:rPr>
          <w:rFonts w:ascii="Times New Roman" w:hAnsi="Times New Roman" w:cs="Times New Roman"/>
          <w:sz w:val="24"/>
          <w:szCs w:val="24"/>
        </w:rPr>
        <w:t>generally, Americans who more regularly attend religious services are more engaged with community life, than those who seldom or never attend,</w:t>
      </w:r>
      <w:r w:rsidR="003904C5" w:rsidRPr="00DA19BF">
        <w:rPr>
          <w:rStyle w:val="EndnoteReference"/>
          <w:rFonts w:ascii="Times New Roman" w:hAnsi="Times New Roman" w:cs="Times New Roman"/>
          <w:sz w:val="24"/>
          <w:szCs w:val="24"/>
        </w:rPr>
        <w:endnoteReference w:id="61"/>
      </w:r>
      <w:r w:rsidR="003904C5" w:rsidRPr="00DA19BF">
        <w:rPr>
          <w:rFonts w:ascii="Times New Roman" w:hAnsi="Times New Roman" w:cs="Times New Roman"/>
          <w:sz w:val="24"/>
          <w:szCs w:val="24"/>
        </w:rPr>
        <w:t xml:space="preserve"> </w:t>
      </w:r>
      <w:r w:rsidR="00DA19BF">
        <w:rPr>
          <w:rFonts w:ascii="Times New Roman" w:hAnsi="Times New Roman" w:cs="Times New Roman"/>
          <w:sz w:val="24"/>
          <w:szCs w:val="24"/>
        </w:rPr>
        <w:t xml:space="preserve">[61] </w:t>
      </w:r>
      <w:r w:rsidR="0095690E" w:rsidRPr="00DA19BF">
        <w:rPr>
          <w:rFonts w:ascii="Times New Roman" w:hAnsi="Times New Roman" w:cs="Times New Roman"/>
          <w:sz w:val="24"/>
          <w:szCs w:val="24"/>
        </w:rPr>
        <w:t xml:space="preserve">many Gen </w:t>
      </w:r>
      <w:proofErr w:type="spellStart"/>
      <w:r w:rsidR="0095690E" w:rsidRPr="00DA19BF">
        <w:rPr>
          <w:rFonts w:ascii="Times New Roman" w:hAnsi="Times New Roman" w:cs="Times New Roman"/>
          <w:sz w:val="24"/>
          <w:szCs w:val="24"/>
        </w:rPr>
        <w:t>Zers</w:t>
      </w:r>
      <w:proofErr w:type="spellEnd"/>
      <w:r w:rsidR="0095690E" w:rsidRPr="00DA19BF">
        <w:rPr>
          <w:rFonts w:ascii="Times New Roman" w:hAnsi="Times New Roman" w:cs="Times New Roman"/>
          <w:sz w:val="24"/>
          <w:szCs w:val="24"/>
        </w:rPr>
        <w:t xml:space="preserve"> do not see the connection between Christianity and communal change. E</w:t>
      </w:r>
      <w:r w:rsidR="00C755BC" w:rsidRPr="00DA19BF">
        <w:rPr>
          <w:rFonts w:ascii="Times New Roman" w:hAnsi="Times New Roman" w:cs="Times New Roman"/>
          <w:sz w:val="24"/>
          <w:szCs w:val="24"/>
        </w:rPr>
        <w:t xml:space="preserve">ven Gen Z Christians </w:t>
      </w:r>
      <w:r w:rsidR="0095690E" w:rsidRPr="00DA19BF">
        <w:rPr>
          <w:rFonts w:ascii="Times New Roman" w:hAnsi="Times New Roman" w:cs="Times New Roman"/>
          <w:sz w:val="24"/>
          <w:szCs w:val="24"/>
        </w:rPr>
        <w:t>find themselves being pushed to choose between gospel proclamation and working for social justice or “emphasizing justice over evangelism.”</w:t>
      </w:r>
      <w:r w:rsidR="003904C5" w:rsidRPr="00DA19BF">
        <w:rPr>
          <w:rStyle w:val="EndnoteReference"/>
          <w:rFonts w:ascii="Times New Roman" w:hAnsi="Times New Roman" w:cs="Times New Roman"/>
          <w:sz w:val="24"/>
          <w:szCs w:val="24"/>
        </w:rPr>
        <w:endnoteReference w:id="62"/>
      </w:r>
      <w:r w:rsidR="00DA19BF">
        <w:rPr>
          <w:rFonts w:ascii="Times New Roman" w:hAnsi="Times New Roman" w:cs="Times New Roman"/>
          <w:sz w:val="24"/>
          <w:szCs w:val="24"/>
        </w:rPr>
        <w:t xml:space="preserve"> [62]</w:t>
      </w:r>
    </w:p>
    <w:p w:rsidR="005519CB" w:rsidRPr="001A0C5C" w:rsidRDefault="00DA19BF" w:rsidP="00DA19BF">
      <w:pPr>
        <w:pStyle w:val="NoSpacing"/>
        <w:spacing w:line="480" w:lineRule="auto"/>
        <w:ind w:firstLine="720"/>
        <w:rPr>
          <w:rFonts w:ascii="Times New Roman" w:hAnsi="Times New Roman" w:cs="Times New Roman"/>
          <w:sz w:val="24"/>
          <w:szCs w:val="24"/>
        </w:rPr>
      </w:pPr>
      <w:r w:rsidRPr="00DA19BF">
        <w:rPr>
          <w:rFonts w:ascii="Times New Roman" w:hAnsi="Times New Roman" w:cs="Times New Roman"/>
          <w:sz w:val="24"/>
          <w:szCs w:val="24"/>
        </w:rPr>
        <w:t>The Image of God becomes a centerpiece to a conversation around the question: do al</w:t>
      </w:r>
      <w:r>
        <w:rPr>
          <w:rFonts w:ascii="Times New Roman" w:hAnsi="Times New Roman" w:cs="Times New Roman"/>
          <w:sz w:val="24"/>
          <w:szCs w:val="24"/>
        </w:rPr>
        <w:t>l</w:t>
      </w:r>
      <w:r w:rsidRPr="00DA19BF">
        <w:rPr>
          <w:rFonts w:ascii="Times New Roman" w:hAnsi="Times New Roman" w:cs="Times New Roman"/>
          <w:sz w:val="24"/>
          <w:szCs w:val="24"/>
        </w:rPr>
        <w:t xml:space="preserve"> people matter to God? Murder is a big deal to God because all people bear </w:t>
      </w:r>
      <w:r w:rsidR="00EA19C9">
        <w:rPr>
          <w:rFonts w:ascii="Times New Roman" w:hAnsi="Times New Roman" w:cs="Times New Roman"/>
          <w:sz w:val="24"/>
          <w:szCs w:val="24"/>
        </w:rPr>
        <w:t>h</w:t>
      </w:r>
      <w:r w:rsidRPr="00DA19BF">
        <w:rPr>
          <w:rFonts w:ascii="Times New Roman" w:hAnsi="Times New Roman" w:cs="Times New Roman"/>
          <w:sz w:val="24"/>
          <w:szCs w:val="24"/>
        </w:rPr>
        <w:t>is image: “For in the image of God has God made mankind” (Genesis 9:6). Because ever</w:t>
      </w:r>
      <w:r w:rsidR="00EA19C9">
        <w:rPr>
          <w:rFonts w:ascii="Times New Roman" w:hAnsi="Times New Roman" w:cs="Times New Roman"/>
          <w:sz w:val="24"/>
          <w:szCs w:val="24"/>
        </w:rPr>
        <w:t>y</w:t>
      </w:r>
      <w:r w:rsidRPr="00DA19BF">
        <w:rPr>
          <w:rFonts w:ascii="Times New Roman" w:hAnsi="Times New Roman" w:cs="Times New Roman"/>
          <w:sz w:val="24"/>
          <w:szCs w:val="24"/>
        </w:rPr>
        <w:t xml:space="preserve"> person bears the image of God, every person is valued by God, and every person matters to God. </w:t>
      </w:r>
      <w:r>
        <w:rPr>
          <w:rFonts w:ascii="Times New Roman" w:hAnsi="Times New Roman" w:cs="Times New Roman"/>
          <w:sz w:val="24"/>
          <w:szCs w:val="24"/>
        </w:rPr>
        <w:t xml:space="preserve">Throughout Scripture, God’s interaction with all kinds of people can be drawn out for Gen Z. Jesus ministers to the powerful and powerless, men and women, the insider and outsider, the religious and the pagan, </w:t>
      </w:r>
      <w:r>
        <w:rPr>
          <w:rFonts w:ascii="Times New Roman" w:hAnsi="Times New Roman" w:cs="Times New Roman"/>
          <w:sz w:val="24"/>
          <w:szCs w:val="24"/>
        </w:rPr>
        <w:lastRenderedPageBreak/>
        <w:t xml:space="preserve">the rich and the poor, and </w:t>
      </w:r>
      <w:r w:rsidR="00974C09">
        <w:rPr>
          <w:rFonts w:ascii="Times New Roman" w:hAnsi="Times New Roman" w:cs="Times New Roman"/>
          <w:sz w:val="24"/>
          <w:szCs w:val="24"/>
        </w:rPr>
        <w:t>so on</w:t>
      </w:r>
      <w:r>
        <w:rPr>
          <w:rFonts w:ascii="Times New Roman" w:hAnsi="Times New Roman" w:cs="Times New Roman"/>
          <w:sz w:val="24"/>
          <w:szCs w:val="24"/>
        </w:rPr>
        <w:t xml:space="preserve">. </w:t>
      </w:r>
      <w:r w:rsidR="003904C5" w:rsidRPr="009366A9">
        <w:rPr>
          <w:rFonts w:ascii="Times New Roman" w:hAnsi="Times New Roman" w:cs="Times New Roman"/>
          <w:color w:val="4472C4" w:themeColor="accent1"/>
          <w:sz w:val="24"/>
          <w:szCs w:val="24"/>
        </w:rPr>
        <w:br/>
      </w:r>
    </w:p>
    <w:p w:rsidR="005519CB" w:rsidRPr="001A0C5C" w:rsidRDefault="005519CB" w:rsidP="00974C09">
      <w:pPr>
        <w:pStyle w:val="Heading2"/>
        <w:numPr>
          <w:ilvl w:val="1"/>
          <w:numId w:val="4"/>
        </w:numPr>
        <w:jc w:val="left"/>
        <w:rPr>
          <w:b/>
        </w:rPr>
      </w:pPr>
      <w:r w:rsidRPr="001A0C5C">
        <w:rPr>
          <w:b/>
        </w:rPr>
        <w:t xml:space="preserve">Can I Trust You? </w:t>
      </w:r>
    </w:p>
    <w:p w:rsidR="00974C09" w:rsidRPr="00974C09" w:rsidRDefault="005519CB" w:rsidP="005519CB">
      <w:pPr>
        <w:pStyle w:val="NoSpacing"/>
        <w:spacing w:line="480" w:lineRule="auto"/>
        <w:rPr>
          <w:rFonts w:ascii="Times New Roman" w:hAnsi="Times New Roman" w:cs="Times New Roman"/>
          <w:sz w:val="24"/>
          <w:szCs w:val="24"/>
        </w:rPr>
      </w:pPr>
      <w:r w:rsidRPr="009366A9">
        <w:rPr>
          <w:rFonts w:ascii="Times New Roman" w:hAnsi="Times New Roman" w:cs="Times New Roman"/>
          <w:color w:val="4472C4" w:themeColor="accent1"/>
          <w:sz w:val="24"/>
          <w:szCs w:val="24"/>
        </w:rPr>
        <w:tab/>
      </w:r>
      <w:r w:rsidR="00974C09" w:rsidRPr="00974C09">
        <w:rPr>
          <w:rFonts w:ascii="Times New Roman" w:hAnsi="Times New Roman" w:cs="Times New Roman"/>
          <w:sz w:val="24"/>
          <w:szCs w:val="24"/>
        </w:rPr>
        <w:t>Gen Z is wondering where they can place their trust.</w:t>
      </w:r>
      <w:r w:rsidR="00974C09" w:rsidRPr="00974C09">
        <w:rPr>
          <w:rStyle w:val="EndnoteReference"/>
          <w:rFonts w:ascii="Times New Roman" w:hAnsi="Times New Roman" w:cs="Times New Roman"/>
          <w:sz w:val="24"/>
          <w:szCs w:val="24"/>
        </w:rPr>
        <w:endnoteReference w:id="63"/>
      </w:r>
      <w:r w:rsidR="00974C09" w:rsidRPr="00974C09">
        <w:rPr>
          <w:rFonts w:ascii="Times New Roman" w:hAnsi="Times New Roman" w:cs="Times New Roman"/>
          <w:sz w:val="24"/>
          <w:szCs w:val="24"/>
        </w:rPr>
        <w:t xml:space="preserve"> [63] </w:t>
      </w:r>
      <w:r w:rsidRPr="00974C09">
        <w:rPr>
          <w:rFonts w:ascii="Times New Roman" w:hAnsi="Times New Roman" w:cs="Times New Roman"/>
          <w:sz w:val="24"/>
          <w:szCs w:val="24"/>
        </w:rPr>
        <w:t xml:space="preserve">The question of trust </w:t>
      </w:r>
      <w:r w:rsidR="007868BA" w:rsidRPr="00974C09">
        <w:rPr>
          <w:rFonts w:ascii="Times New Roman" w:hAnsi="Times New Roman" w:cs="Times New Roman"/>
          <w:sz w:val="24"/>
          <w:szCs w:val="24"/>
        </w:rPr>
        <w:t>overlaps with</w:t>
      </w:r>
      <w:r w:rsidRPr="00974C09">
        <w:rPr>
          <w:rFonts w:ascii="Times New Roman" w:hAnsi="Times New Roman" w:cs="Times New Roman"/>
          <w:sz w:val="24"/>
          <w:szCs w:val="24"/>
        </w:rPr>
        <w:t xml:space="preserve"> Gen Z values of authenticity and safety</w:t>
      </w:r>
      <w:r w:rsidR="005D6878" w:rsidRPr="00974C09">
        <w:rPr>
          <w:rFonts w:ascii="Times New Roman" w:hAnsi="Times New Roman" w:cs="Times New Roman"/>
          <w:sz w:val="24"/>
          <w:szCs w:val="24"/>
        </w:rPr>
        <w:t>,</w:t>
      </w:r>
      <w:r w:rsidR="003904C5" w:rsidRPr="00974C09">
        <w:rPr>
          <w:rStyle w:val="EndnoteReference"/>
          <w:rFonts w:ascii="Times New Roman" w:hAnsi="Times New Roman" w:cs="Times New Roman"/>
          <w:sz w:val="24"/>
          <w:szCs w:val="24"/>
        </w:rPr>
        <w:endnoteReference w:id="64"/>
      </w:r>
      <w:r w:rsidR="003904C5" w:rsidRPr="00974C09">
        <w:rPr>
          <w:rFonts w:ascii="Times New Roman" w:hAnsi="Times New Roman" w:cs="Times New Roman"/>
          <w:sz w:val="24"/>
          <w:szCs w:val="24"/>
        </w:rPr>
        <w:t xml:space="preserve"> </w:t>
      </w:r>
      <w:r w:rsidR="00974C09" w:rsidRPr="00974C09">
        <w:rPr>
          <w:rFonts w:ascii="Times New Roman" w:hAnsi="Times New Roman" w:cs="Times New Roman"/>
          <w:sz w:val="24"/>
          <w:szCs w:val="24"/>
        </w:rPr>
        <w:t xml:space="preserve">[64] </w:t>
      </w:r>
      <w:r w:rsidR="005D6878" w:rsidRPr="00974C09">
        <w:rPr>
          <w:rFonts w:ascii="Times New Roman" w:hAnsi="Times New Roman" w:cs="Times New Roman"/>
          <w:sz w:val="24"/>
          <w:szCs w:val="24"/>
        </w:rPr>
        <w:t xml:space="preserve">as well as this generation’s search for truth. </w:t>
      </w:r>
      <w:r w:rsidRPr="00974C09">
        <w:rPr>
          <w:rFonts w:ascii="Times New Roman" w:hAnsi="Times New Roman" w:cs="Times New Roman"/>
          <w:sz w:val="24"/>
          <w:szCs w:val="24"/>
        </w:rPr>
        <w:t>Gen Z upholds authenticity as a highly regarded value,</w:t>
      </w:r>
      <w:r w:rsidR="003904C5" w:rsidRPr="00974C09">
        <w:rPr>
          <w:rFonts w:ascii="Times New Roman" w:hAnsi="Times New Roman" w:cs="Times New Roman"/>
          <w:sz w:val="24"/>
          <w:szCs w:val="24"/>
        </w:rPr>
        <w:t xml:space="preserve"> </w:t>
      </w:r>
      <w:r w:rsidRPr="00974C09">
        <w:rPr>
          <w:rFonts w:ascii="Times New Roman" w:hAnsi="Times New Roman" w:cs="Times New Roman"/>
          <w:sz w:val="24"/>
          <w:szCs w:val="24"/>
        </w:rPr>
        <w:t>wanting, almost demanding, honesty, genuineness, and gritty reality from others</w:t>
      </w:r>
      <w:r w:rsidR="00974C09" w:rsidRPr="00974C09">
        <w:rPr>
          <w:rFonts w:ascii="Times New Roman" w:hAnsi="Times New Roman" w:cs="Times New Roman"/>
          <w:sz w:val="24"/>
          <w:szCs w:val="24"/>
        </w:rPr>
        <w:t>.</w:t>
      </w:r>
      <w:r w:rsidR="00974C09" w:rsidRPr="00974C09">
        <w:rPr>
          <w:rStyle w:val="EndnoteReference"/>
          <w:rFonts w:ascii="Times New Roman" w:hAnsi="Times New Roman" w:cs="Times New Roman"/>
          <w:sz w:val="24"/>
          <w:szCs w:val="24"/>
        </w:rPr>
        <w:endnoteReference w:id="65"/>
      </w:r>
      <w:r w:rsidR="00974C09" w:rsidRPr="00974C09">
        <w:rPr>
          <w:rFonts w:ascii="Times New Roman" w:hAnsi="Times New Roman" w:cs="Times New Roman"/>
          <w:sz w:val="24"/>
          <w:szCs w:val="24"/>
        </w:rPr>
        <w:t xml:space="preserve"> [65]</w:t>
      </w:r>
      <w:r w:rsidRPr="00974C09">
        <w:rPr>
          <w:rFonts w:ascii="Times New Roman" w:hAnsi="Times New Roman" w:cs="Times New Roman"/>
          <w:sz w:val="24"/>
          <w:szCs w:val="24"/>
        </w:rPr>
        <w:t xml:space="preserve"> Gen Z adolescents are also deciding whether or not they trust someone quickly due to the influx and speed of falsified digital information coming their way. Credibility is directly proportional to the amount of transparency and authenticity observed.</w:t>
      </w:r>
      <w:r w:rsidR="003904C5" w:rsidRPr="00974C09">
        <w:rPr>
          <w:rStyle w:val="EndnoteReference"/>
          <w:rFonts w:ascii="Times New Roman" w:hAnsi="Times New Roman" w:cs="Times New Roman"/>
          <w:sz w:val="24"/>
          <w:szCs w:val="24"/>
        </w:rPr>
        <w:endnoteReference w:id="66"/>
      </w:r>
      <w:r w:rsidR="003904C5" w:rsidRPr="00974C09">
        <w:rPr>
          <w:rFonts w:ascii="Times New Roman" w:hAnsi="Times New Roman" w:cs="Times New Roman"/>
          <w:sz w:val="24"/>
          <w:szCs w:val="24"/>
        </w:rPr>
        <w:t xml:space="preserve"> </w:t>
      </w:r>
      <w:r w:rsidR="00974C09" w:rsidRPr="00974C09">
        <w:rPr>
          <w:rFonts w:ascii="Times New Roman" w:hAnsi="Times New Roman" w:cs="Times New Roman"/>
          <w:sz w:val="24"/>
          <w:szCs w:val="24"/>
        </w:rPr>
        <w:t xml:space="preserve">[66] </w:t>
      </w:r>
      <w:r w:rsidR="00A20D0A" w:rsidRPr="00974C09">
        <w:rPr>
          <w:rFonts w:ascii="Times New Roman" w:hAnsi="Times New Roman" w:cs="Times New Roman"/>
          <w:sz w:val="24"/>
          <w:szCs w:val="24"/>
        </w:rPr>
        <w:t xml:space="preserve">Gen Z rated </w:t>
      </w:r>
      <w:proofErr w:type="spellStart"/>
      <w:r w:rsidR="00A20D0A" w:rsidRPr="00974C09">
        <w:rPr>
          <w:rFonts w:ascii="Times New Roman" w:hAnsi="Times New Roman" w:cs="Times New Roman"/>
          <w:sz w:val="24"/>
          <w:szCs w:val="24"/>
        </w:rPr>
        <w:t>TikTok</w:t>
      </w:r>
      <w:proofErr w:type="spellEnd"/>
      <w:r w:rsidR="00A20D0A" w:rsidRPr="00974C09">
        <w:rPr>
          <w:rFonts w:ascii="Times New Roman" w:hAnsi="Times New Roman" w:cs="Times New Roman"/>
          <w:sz w:val="24"/>
          <w:szCs w:val="24"/>
        </w:rPr>
        <w:t xml:space="preserve"> as the most authentic form of media</w:t>
      </w:r>
      <w:r w:rsidR="00974C09" w:rsidRPr="00974C09">
        <w:rPr>
          <w:rFonts w:ascii="Times New Roman" w:hAnsi="Times New Roman" w:cs="Times New Roman"/>
          <w:sz w:val="24"/>
          <w:szCs w:val="24"/>
        </w:rPr>
        <w:t>,</w:t>
      </w:r>
      <w:r w:rsidR="003904C5" w:rsidRPr="00974C09">
        <w:rPr>
          <w:rStyle w:val="EndnoteReference"/>
          <w:rFonts w:ascii="Times New Roman" w:hAnsi="Times New Roman" w:cs="Times New Roman"/>
          <w:sz w:val="24"/>
          <w:szCs w:val="24"/>
        </w:rPr>
        <w:endnoteReference w:id="67"/>
      </w:r>
      <w:r w:rsidR="003904C5" w:rsidRPr="00974C09">
        <w:rPr>
          <w:rFonts w:ascii="Times New Roman" w:hAnsi="Times New Roman" w:cs="Times New Roman"/>
          <w:sz w:val="24"/>
          <w:szCs w:val="24"/>
        </w:rPr>
        <w:t xml:space="preserve"> </w:t>
      </w:r>
      <w:r w:rsidR="00974C09" w:rsidRPr="00974C09">
        <w:rPr>
          <w:rFonts w:ascii="Times New Roman" w:hAnsi="Times New Roman" w:cs="Times New Roman"/>
          <w:sz w:val="24"/>
          <w:szCs w:val="24"/>
        </w:rPr>
        <w:t xml:space="preserve">[67] </w:t>
      </w:r>
      <w:r w:rsidR="00A20D0A" w:rsidRPr="00974C09">
        <w:rPr>
          <w:rFonts w:ascii="Times New Roman" w:hAnsi="Times New Roman" w:cs="Times New Roman"/>
          <w:sz w:val="24"/>
          <w:szCs w:val="24"/>
        </w:rPr>
        <w:t xml:space="preserve">but still says </w:t>
      </w:r>
      <w:proofErr w:type="spellStart"/>
      <w:r w:rsidR="00A20D0A" w:rsidRPr="00974C09">
        <w:rPr>
          <w:rFonts w:ascii="Times New Roman" w:hAnsi="Times New Roman" w:cs="Times New Roman"/>
          <w:sz w:val="24"/>
          <w:szCs w:val="24"/>
        </w:rPr>
        <w:t>TikTok</w:t>
      </w:r>
      <w:proofErr w:type="spellEnd"/>
      <w:r w:rsidR="00A20D0A" w:rsidRPr="00974C09">
        <w:rPr>
          <w:rFonts w:ascii="Times New Roman" w:hAnsi="Times New Roman" w:cs="Times New Roman"/>
          <w:sz w:val="24"/>
          <w:szCs w:val="24"/>
        </w:rPr>
        <w:t xml:space="preserve"> is toxic and can be harmful.</w:t>
      </w:r>
      <w:r w:rsidR="003904C5" w:rsidRPr="00974C09">
        <w:rPr>
          <w:rStyle w:val="EndnoteReference"/>
          <w:rFonts w:ascii="Times New Roman" w:hAnsi="Times New Roman" w:cs="Times New Roman"/>
          <w:sz w:val="24"/>
          <w:szCs w:val="24"/>
        </w:rPr>
        <w:endnoteReference w:id="68"/>
      </w:r>
      <w:r w:rsidR="003904C5" w:rsidRPr="00974C09">
        <w:rPr>
          <w:rFonts w:ascii="Times New Roman" w:hAnsi="Times New Roman" w:cs="Times New Roman"/>
          <w:sz w:val="24"/>
          <w:szCs w:val="24"/>
        </w:rPr>
        <w:t xml:space="preserve"> </w:t>
      </w:r>
      <w:r w:rsidR="00974C09" w:rsidRPr="00974C09">
        <w:rPr>
          <w:rFonts w:ascii="Times New Roman" w:hAnsi="Times New Roman" w:cs="Times New Roman"/>
          <w:sz w:val="24"/>
          <w:szCs w:val="24"/>
        </w:rPr>
        <w:t xml:space="preserve">[68] </w:t>
      </w:r>
      <w:r w:rsidR="00A20D0A" w:rsidRPr="00974C09">
        <w:rPr>
          <w:rFonts w:ascii="Times New Roman" w:hAnsi="Times New Roman" w:cs="Times New Roman"/>
          <w:sz w:val="24"/>
          <w:szCs w:val="24"/>
        </w:rPr>
        <w:t xml:space="preserve">What </w:t>
      </w:r>
      <w:r w:rsidR="00165457" w:rsidRPr="00974C09">
        <w:rPr>
          <w:rFonts w:ascii="Times New Roman" w:hAnsi="Times New Roman" w:cs="Times New Roman"/>
          <w:sz w:val="24"/>
          <w:szCs w:val="24"/>
        </w:rPr>
        <w:t xml:space="preserve">this is </w:t>
      </w:r>
      <w:r w:rsidR="00A20D0A" w:rsidRPr="00974C09">
        <w:rPr>
          <w:rFonts w:ascii="Times New Roman" w:hAnsi="Times New Roman" w:cs="Times New Roman"/>
          <w:sz w:val="24"/>
          <w:szCs w:val="24"/>
        </w:rPr>
        <w:t xml:space="preserve">essentially expressing is </w:t>
      </w:r>
      <w:proofErr w:type="spellStart"/>
      <w:r w:rsidR="00A20D0A" w:rsidRPr="00974C09">
        <w:rPr>
          <w:rFonts w:ascii="Times New Roman" w:hAnsi="Times New Roman" w:cs="Times New Roman"/>
          <w:sz w:val="24"/>
          <w:szCs w:val="24"/>
        </w:rPr>
        <w:t>TikTok</w:t>
      </w:r>
      <w:proofErr w:type="spellEnd"/>
      <w:r w:rsidR="00A20D0A" w:rsidRPr="00974C09">
        <w:rPr>
          <w:rFonts w:ascii="Times New Roman" w:hAnsi="Times New Roman" w:cs="Times New Roman"/>
          <w:sz w:val="24"/>
          <w:szCs w:val="24"/>
        </w:rPr>
        <w:t xml:space="preserve"> is the least of all evils. For Gen Z, all media is so </w:t>
      </w:r>
      <w:r w:rsidR="00165457" w:rsidRPr="00974C09">
        <w:rPr>
          <w:rFonts w:ascii="Times New Roman" w:hAnsi="Times New Roman" w:cs="Times New Roman"/>
          <w:sz w:val="24"/>
          <w:szCs w:val="24"/>
        </w:rPr>
        <w:t>distorted and unreliable that even the most authentic media is still highly problematic and untrustworthy. This generation understands anyone can write and share information or even alter the way they look, so what is shared, what they see, may not be trustworthy or true.</w:t>
      </w:r>
      <w:r w:rsidR="003904C5" w:rsidRPr="00974C09">
        <w:rPr>
          <w:rStyle w:val="EndnoteReference"/>
          <w:rFonts w:ascii="Times New Roman" w:hAnsi="Times New Roman" w:cs="Times New Roman"/>
          <w:sz w:val="24"/>
          <w:szCs w:val="24"/>
        </w:rPr>
        <w:endnoteReference w:id="69"/>
      </w:r>
      <w:r w:rsidR="003904C5" w:rsidRPr="00974C09">
        <w:rPr>
          <w:rFonts w:ascii="Times New Roman" w:hAnsi="Times New Roman" w:cs="Times New Roman"/>
          <w:sz w:val="24"/>
          <w:szCs w:val="24"/>
        </w:rPr>
        <w:t xml:space="preserve"> </w:t>
      </w:r>
      <w:r w:rsidR="00165457" w:rsidRPr="00974C09">
        <w:rPr>
          <w:rFonts w:ascii="Times New Roman" w:hAnsi="Times New Roman" w:cs="Times New Roman"/>
          <w:sz w:val="24"/>
          <w:szCs w:val="24"/>
        </w:rPr>
        <w:t xml:space="preserve"> </w:t>
      </w:r>
      <w:r w:rsidR="00974C09" w:rsidRPr="00974C09">
        <w:rPr>
          <w:rFonts w:ascii="Times New Roman" w:hAnsi="Times New Roman" w:cs="Times New Roman"/>
          <w:sz w:val="24"/>
          <w:szCs w:val="24"/>
        </w:rPr>
        <w:t xml:space="preserve">[69] </w:t>
      </w:r>
      <w:r w:rsidR="00165457" w:rsidRPr="00974C09">
        <w:rPr>
          <w:rFonts w:ascii="Times New Roman" w:hAnsi="Times New Roman" w:cs="Times New Roman"/>
          <w:sz w:val="24"/>
          <w:szCs w:val="24"/>
        </w:rPr>
        <w:t xml:space="preserve">Even the term “fake news” has made it into cultural mainstream colloquialism. Gen Z does not need a definition of what “fake news” means, but </w:t>
      </w:r>
      <w:r w:rsidR="00EA19C9">
        <w:rPr>
          <w:rFonts w:ascii="Times New Roman" w:hAnsi="Times New Roman" w:cs="Times New Roman"/>
          <w:sz w:val="24"/>
          <w:szCs w:val="24"/>
        </w:rPr>
        <w:t>its</w:t>
      </w:r>
      <w:r w:rsidR="00165457" w:rsidRPr="00974C09">
        <w:rPr>
          <w:rFonts w:ascii="Times New Roman" w:hAnsi="Times New Roman" w:cs="Times New Roman"/>
          <w:sz w:val="24"/>
          <w:szCs w:val="24"/>
        </w:rPr>
        <w:t xml:space="preserve"> existence as a term already suggests media is skewed and may not be reliable.</w:t>
      </w:r>
      <w:r w:rsidR="00974C09" w:rsidRPr="00974C09">
        <w:rPr>
          <w:rFonts w:ascii="Times New Roman" w:hAnsi="Times New Roman" w:cs="Times New Roman"/>
          <w:sz w:val="24"/>
          <w:szCs w:val="24"/>
        </w:rPr>
        <w:t xml:space="preserve"> Gen Z is wondering where they can place their trust.</w:t>
      </w:r>
      <w:r w:rsidR="00974C09" w:rsidRPr="00974C09">
        <w:rPr>
          <w:rStyle w:val="EndnoteReference"/>
          <w:rFonts w:ascii="Times New Roman" w:hAnsi="Times New Roman" w:cs="Times New Roman"/>
          <w:sz w:val="24"/>
          <w:szCs w:val="24"/>
        </w:rPr>
        <w:endnoteReference w:id="70"/>
      </w:r>
      <w:r w:rsidR="00974C09" w:rsidRPr="00974C09">
        <w:rPr>
          <w:rFonts w:ascii="Times New Roman" w:hAnsi="Times New Roman" w:cs="Times New Roman"/>
          <w:sz w:val="24"/>
          <w:szCs w:val="24"/>
        </w:rPr>
        <w:t xml:space="preserve"> [70]</w:t>
      </w:r>
    </w:p>
    <w:p w:rsidR="00EA513F" w:rsidRPr="00974C09" w:rsidRDefault="002E4477" w:rsidP="00A20D0A">
      <w:pPr>
        <w:pStyle w:val="NoSpacing"/>
        <w:spacing w:line="480" w:lineRule="auto"/>
        <w:ind w:firstLine="720"/>
        <w:rPr>
          <w:rFonts w:ascii="Times New Roman" w:hAnsi="Times New Roman" w:cs="Times New Roman"/>
          <w:sz w:val="24"/>
          <w:szCs w:val="24"/>
        </w:rPr>
      </w:pPr>
      <w:r w:rsidRPr="00974C09">
        <w:rPr>
          <w:rFonts w:ascii="Times New Roman" w:hAnsi="Times New Roman" w:cs="Times New Roman"/>
          <w:sz w:val="24"/>
          <w:szCs w:val="24"/>
        </w:rPr>
        <w:t>As “digital natives,”</w:t>
      </w:r>
      <w:r w:rsidR="003904C5" w:rsidRPr="00974C09">
        <w:rPr>
          <w:rStyle w:val="EndnoteReference"/>
          <w:rFonts w:ascii="Times New Roman" w:hAnsi="Times New Roman" w:cs="Times New Roman"/>
          <w:sz w:val="24"/>
          <w:szCs w:val="24"/>
        </w:rPr>
        <w:endnoteReference w:id="71"/>
      </w:r>
      <w:r w:rsidR="003904C5" w:rsidRPr="00974C09">
        <w:rPr>
          <w:rFonts w:ascii="Times New Roman" w:hAnsi="Times New Roman" w:cs="Times New Roman"/>
          <w:sz w:val="24"/>
          <w:szCs w:val="24"/>
        </w:rPr>
        <w:t xml:space="preserve"> </w:t>
      </w:r>
      <w:r w:rsidRPr="00974C09">
        <w:rPr>
          <w:rFonts w:ascii="Times New Roman" w:hAnsi="Times New Roman" w:cs="Times New Roman"/>
          <w:sz w:val="24"/>
          <w:szCs w:val="24"/>
        </w:rPr>
        <w:t>Gen Z has grown up in digital spaces with virtual lives in addition to in-person. Different aspects of one’s personality or interests are allowed to thrive in these distinct spaces, resulting in the development of avatar</w:t>
      </w:r>
      <w:r w:rsidR="003904C5" w:rsidRPr="00974C09">
        <w:rPr>
          <w:rStyle w:val="EndnoteReference"/>
          <w:rFonts w:ascii="Times New Roman" w:hAnsi="Times New Roman" w:cs="Times New Roman"/>
          <w:sz w:val="24"/>
          <w:szCs w:val="24"/>
        </w:rPr>
        <w:endnoteReference w:id="72"/>
      </w:r>
      <w:r w:rsidR="00974C09" w:rsidRPr="00974C09">
        <w:rPr>
          <w:rFonts w:ascii="Times New Roman" w:hAnsi="Times New Roman" w:cs="Times New Roman"/>
          <w:sz w:val="24"/>
          <w:szCs w:val="24"/>
        </w:rPr>
        <w:t xml:space="preserve"> [72]</w:t>
      </w:r>
      <w:r w:rsidR="003904C5" w:rsidRPr="00974C09">
        <w:rPr>
          <w:rFonts w:ascii="Times New Roman" w:hAnsi="Times New Roman" w:cs="Times New Roman"/>
          <w:sz w:val="24"/>
          <w:szCs w:val="24"/>
        </w:rPr>
        <w:t>,</w:t>
      </w:r>
      <w:r w:rsidRPr="00974C09">
        <w:rPr>
          <w:rFonts w:ascii="Times New Roman" w:hAnsi="Times New Roman" w:cs="Times New Roman"/>
          <w:sz w:val="24"/>
          <w:szCs w:val="24"/>
        </w:rPr>
        <w:t xml:space="preserve"> hybrid</w:t>
      </w:r>
      <w:r w:rsidR="003904C5" w:rsidRPr="00974C09">
        <w:rPr>
          <w:rStyle w:val="EndnoteReference"/>
          <w:rFonts w:ascii="Times New Roman" w:hAnsi="Times New Roman" w:cs="Times New Roman"/>
          <w:sz w:val="24"/>
          <w:szCs w:val="24"/>
        </w:rPr>
        <w:endnoteReference w:id="73"/>
      </w:r>
      <w:r w:rsidR="00974C09" w:rsidRPr="00974C09">
        <w:rPr>
          <w:rFonts w:ascii="Times New Roman" w:hAnsi="Times New Roman" w:cs="Times New Roman"/>
          <w:sz w:val="24"/>
          <w:szCs w:val="24"/>
        </w:rPr>
        <w:t xml:space="preserve"> [73]</w:t>
      </w:r>
      <w:r w:rsidR="003904C5" w:rsidRPr="00974C09">
        <w:rPr>
          <w:rFonts w:ascii="Times New Roman" w:hAnsi="Times New Roman" w:cs="Times New Roman"/>
          <w:sz w:val="24"/>
          <w:szCs w:val="24"/>
        </w:rPr>
        <w:t>,</w:t>
      </w:r>
      <w:r w:rsidRPr="00974C09">
        <w:rPr>
          <w:rFonts w:ascii="Times New Roman" w:hAnsi="Times New Roman" w:cs="Times New Roman"/>
          <w:sz w:val="24"/>
          <w:szCs w:val="24"/>
        </w:rPr>
        <w:t xml:space="preserve"> or dual</w:t>
      </w:r>
      <w:r w:rsidR="003904C5" w:rsidRPr="00974C09">
        <w:rPr>
          <w:rStyle w:val="EndnoteReference"/>
          <w:rFonts w:ascii="Times New Roman" w:hAnsi="Times New Roman" w:cs="Times New Roman"/>
          <w:sz w:val="24"/>
          <w:szCs w:val="24"/>
        </w:rPr>
        <w:endnoteReference w:id="74"/>
      </w:r>
      <w:r w:rsidR="00974C09" w:rsidRPr="00974C09">
        <w:rPr>
          <w:rFonts w:ascii="Times New Roman" w:hAnsi="Times New Roman" w:cs="Times New Roman"/>
          <w:sz w:val="24"/>
          <w:szCs w:val="24"/>
        </w:rPr>
        <w:t xml:space="preserve"> [74]</w:t>
      </w:r>
      <w:r w:rsidR="003904C5" w:rsidRPr="00974C09">
        <w:rPr>
          <w:rFonts w:ascii="Times New Roman" w:hAnsi="Times New Roman" w:cs="Times New Roman"/>
          <w:sz w:val="24"/>
          <w:szCs w:val="24"/>
        </w:rPr>
        <w:t xml:space="preserve"> </w:t>
      </w:r>
      <w:r w:rsidRPr="00974C09">
        <w:rPr>
          <w:rFonts w:ascii="Times New Roman" w:hAnsi="Times New Roman" w:cs="Times New Roman"/>
          <w:sz w:val="24"/>
          <w:szCs w:val="24"/>
        </w:rPr>
        <w:t>identities.</w:t>
      </w:r>
      <w:r w:rsidR="0052308C" w:rsidRPr="00974C09">
        <w:rPr>
          <w:rFonts w:ascii="Times New Roman" w:hAnsi="Times New Roman" w:cs="Times New Roman"/>
          <w:sz w:val="24"/>
          <w:szCs w:val="24"/>
        </w:rPr>
        <w:t xml:space="preserve"> Thus, Gen Z is aware that </w:t>
      </w:r>
      <w:r w:rsidR="00A20D0A" w:rsidRPr="00974C09">
        <w:rPr>
          <w:rFonts w:ascii="Times New Roman" w:hAnsi="Times New Roman" w:cs="Times New Roman"/>
          <w:sz w:val="24"/>
          <w:szCs w:val="24"/>
        </w:rPr>
        <w:t xml:space="preserve">people may have different identities or personalities in </w:t>
      </w:r>
      <w:r w:rsidR="00A20D0A" w:rsidRPr="00974C09">
        <w:rPr>
          <w:rFonts w:ascii="Times New Roman" w:hAnsi="Times New Roman" w:cs="Times New Roman"/>
          <w:sz w:val="24"/>
          <w:szCs w:val="24"/>
        </w:rPr>
        <w:lastRenderedPageBreak/>
        <w:t xml:space="preserve">different spaces. They have witnessed trusted adults be exposed for immoral and illegal acts those adults were trying to hide.  </w:t>
      </w:r>
    </w:p>
    <w:p w:rsidR="00A32060" w:rsidRPr="00A32060" w:rsidRDefault="00974C09" w:rsidP="00A3206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ly 28 percent of Gen </w:t>
      </w:r>
      <w:proofErr w:type="spellStart"/>
      <w:r>
        <w:rPr>
          <w:rFonts w:ascii="Times New Roman" w:hAnsi="Times New Roman" w:cs="Times New Roman"/>
          <w:sz w:val="24"/>
          <w:szCs w:val="24"/>
        </w:rPr>
        <w:t>Zers</w:t>
      </w:r>
      <w:proofErr w:type="spellEnd"/>
      <w:r>
        <w:rPr>
          <w:rFonts w:ascii="Times New Roman" w:hAnsi="Times New Roman" w:cs="Times New Roman"/>
          <w:sz w:val="24"/>
          <w:szCs w:val="24"/>
        </w:rPr>
        <w:t xml:space="preserve"> have a high level of trust in organized religion.</w:t>
      </w:r>
      <w:r>
        <w:rPr>
          <w:rStyle w:val="EndnoteReference"/>
          <w:rFonts w:ascii="Times New Roman" w:hAnsi="Times New Roman" w:cs="Times New Roman"/>
          <w:sz w:val="24"/>
          <w:szCs w:val="24"/>
        </w:rPr>
        <w:endnoteReference w:id="75"/>
      </w:r>
      <w:r>
        <w:rPr>
          <w:rFonts w:ascii="Times New Roman" w:hAnsi="Times New Roman" w:cs="Times New Roman"/>
          <w:sz w:val="24"/>
          <w:szCs w:val="24"/>
        </w:rPr>
        <w:t xml:space="preserve"> [75] Kara Powell of the Fuller Youth Institute acknowledged faith communities have lost trust with our next generation.</w:t>
      </w:r>
      <w:r>
        <w:rPr>
          <w:rStyle w:val="EndnoteReference"/>
          <w:rFonts w:ascii="Times New Roman" w:hAnsi="Times New Roman" w:cs="Times New Roman"/>
          <w:sz w:val="24"/>
          <w:szCs w:val="24"/>
        </w:rPr>
        <w:endnoteReference w:id="76"/>
      </w:r>
      <w:r>
        <w:rPr>
          <w:rFonts w:ascii="Times New Roman" w:hAnsi="Times New Roman" w:cs="Times New Roman"/>
          <w:sz w:val="24"/>
          <w:szCs w:val="24"/>
        </w:rPr>
        <w:t xml:space="preserve"> [76] </w:t>
      </w:r>
      <w:r w:rsidR="00020218">
        <w:rPr>
          <w:rFonts w:ascii="Times New Roman" w:hAnsi="Times New Roman" w:cs="Times New Roman"/>
          <w:sz w:val="24"/>
          <w:szCs w:val="24"/>
        </w:rPr>
        <w:t>Trust is not automatically awarded and ea</w:t>
      </w:r>
      <w:r w:rsidRPr="00974C09">
        <w:rPr>
          <w:rFonts w:ascii="Times New Roman" w:hAnsi="Times New Roman" w:cs="Times New Roman"/>
          <w:sz w:val="24"/>
          <w:szCs w:val="24"/>
        </w:rPr>
        <w:t>rning trust is key for leading Gen Z.</w:t>
      </w:r>
      <w:r w:rsidRPr="00974C09">
        <w:rPr>
          <w:rStyle w:val="EndnoteReference"/>
          <w:rFonts w:ascii="Times New Roman" w:hAnsi="Times New Roman" w:cs="Times New Roman"/>
          <w:sz w:val="24"/>
          <w:szCs w:val="24"/>
        </w:rPr>
        <w:endnoteReference w:id="77"/>
      </w:r>
      <w:r w:rsidR="00020218">
        <w:rPr>
          <w:rFonts w:ascii="Times New Roman" w:hAnsi="Times New Roman" w:cs="Times New Roman"/>
          <w:sz w:val="24"/>
          <w:szCs w:val="24"/>
        </w:rPr>
        <w:t xml:space="preserve"> [77</w:t>
      </w:r>
      <w:r w:rsidR="00020218" w:rsidRPr="00A32060">
        <w:rPr>
          <w:rFonts w:ascii="Times New Roman" w:hAnsi="Times New Roman" w:cs="Times New Roman"/>
          <w:sz w:val="24"/>
          <w:szCs w:val="24"/>
        </w:rPr>
        <w:t xml:space="preserve">] </w:t>
      </w:r>
      <w:r w:rsidR="00A32060" w:rsidRPr="00A32060">
        <w:rPr>
          <w:rFonts w:ascii="Times New Roman" w:hAnsi="Times New Roman" w:cs="Times New Roman"/>
          <w:sz w:val="24"/>
          <w:szCs w:val="24"/>
        </w:rPr>
        <w:t>Gen Z needs mentors and leaders from older generations who can engage with this generation relationally.</w:t>
      </w:r>
      <w:r w:rsidR="00A32060" w:rsidRPr="00A32060">
        <w:rPr>
          <w:rStyle w:val="EndnoteReference"/>
          <w:rFonts w:ascii="Times New Roman" w:hAnsi="Times New Roman" w:cs="Times New Roman"/>
          <w:sz w:val="24"/>
          <w:szCs w:val="24"/>
        </w:rPr>
        <w:endnoteReference w:id="78"/>
      </w:r>
      <w:r w:rsidR="00A32060" w:rsidRPr="00A32060">
        <w:rPr>
          <w:rFonts w:ascii="Times New Roman" w:hAnsi="Times New Roman" w:cs="Times New Roman"/>
          <w:sz w:val="24"/>
          <w:szCs w:val="24"/>
        </w:rPr>
        <w:t xml:space="preserve"> [78] Relationship allows for trust, understanding, listening, and care; this is how leaders and mentors earn Gen Z’s respect.</w:t>
      </w:r>
      <w:r w:rsidR="00A32060" w:rsidRPr="00A32060">
        <w:rPr>
          <w:rStyle w:val="EndnoteReference"/>
          <w:rFonts w:ascii="Times New Roman" w:hAnsi="Times New Roman" w:cs="Times New Roman"/>
          <w:sz w:val="24"/>
          <w:szCs w:val="24"/>
        </w:rPr>
        <w:endnoteReference w:id="79"/>
      </w:r>
      <w:r w:rsidR="00A32060" w:rsidRPr="00A32060">
        <w:rPr>
          <w:rFonts w:ascii="Times New Roman" w:hAnsi="Times New Roman" w:cs="Times New Roman"/>
          <w:sz w:val="24"/>
          <w:szCs w:val="24"/>
        </w:rPr>
        <w:t xml:space="preserve"> [79]</w:t>
      </w:r>
    </w:p>
    <w:p w:rsidR="00974C09" w:rsidRPr="00974C09" w:rsidRDefault="00020218" w:rsidP="00A20D0A">
      <w:pPr>
        <w:pStyle w:val="NoSpacing"/>
        <w:spacing w:line="480" w:lineRule="auto"/>
        <w:ind w:firstLine="720"/>
        <w:rPr>
          <w:rFonts w:ascii="Times New Roman" w:hAnsi="Times New Roman" w:cs="Times New Roman"/>
          <w:sz w:val="24"/>
          <w:szCs w:val="24"/>
        </w:rPr>
      </w:pPr>
      <w:r w:rsidRPr="00A32060">
        <w:rPr>
          <w:rFonts w:ascii="Times New Roman" w:hAnsi="Times New Roman" w:cs="Times New Roman"/>
          <w:sz w:val="24"/>
          <w:szCs w:val="24"/>
        </w:rPr>
        <w:t xml:space="preserve">This question of trust extends to God: can I trust God? </w:t>
      </w:r>
      <w:r>
        <w:rPr>
          <w:rFonts w:ascii="Times New Roman" w:hAnsi="Times New Roman" w:cs="Times New Roman"/>
          <w:sz w:val="24"/>
          <w:szCs w:val="24"/>
        </w:rPr>
        <w:t xml:space="preserve">Again, it would be erroneous to quickly answer with the affirmative. Instead, it is important to unpack what Gen Z means by “trust.” This could be explored by asking a Gen </w:t>
      </w:r>
      <w:proofErr w:type="spellStart"/>
      <w:r>
        <w:rPr>
          <w:rFonts w:ascii="Times New Roman" w:hAnsi="Times New Roman" w:cs="Times New Roman"/>
          <w:sz w:val="24"/>
          <w:szCs w:val="24"/>
        </w:rPr>
        <w:t>Zer</w:t>
      </w:r>
      <w:proofErr w:type="spellEnd"/>
      <w:r>
        <w:rPr>
          <w:rFonts w:ascii="Times New Roman" w:hAnsi="Times New Roman" w:cs="Times New Roman"/>
          <w:sz w:val="24"/>
          <w:szCs w:val="24"/>
        </w:rPr>
        <w:t xml:space="preserve">, “Can you to trust God to do what?” </w:t>
      </w:r>
    </w:p>
    <w:p w:rsidR="00D93013" w:rsidRPr="009366A9" w:rsidRDefault="00D93013" w:rsidP="008062CE">
      <w:pPr>
        <w:rPr>
          <w:rFonts w:ascii="Times New Roman" w:hAnsi="Times New Roman" w:cs="Times New Roman"/>
          <w:sz w:val="24"/>
          <w:szCs w:val="24"/>
        </w:rPr>
      </w:pPr>
    </w:p>
    <w:p w:rsidR="00D454DD" w:rsidRPr="00020218" w:rsidRDefault="00D454DD" w:rsidP="00020218">
      <w:pPr>
        <w:pStyle w:val="Heading2"/>
        <w:numPr>
          <w:ilvl w:val="1"/>
          <w:numId w:val="4"/>
        </w:numPr>
        <w:jc w:val="left"/>
        <w:rPr>
          <w:b/>
        </w:rPr>
      </w:pPr>
      <w:r w:rsidRPr="00020218">
        <w:rPr>
          <w:b/>
        </w:rPr>
        <w:t xml:space="preserve">What is True? </w:t>
      </w:r>
    </w:p>
    <w:p w:rsidR="00165457" w:rsidRPr="00020218" w:rsidRDefault="00D454DD" w:rsidP="00165457">
      <w:pPr>
        <w:pStyle w:val="NoSpacing"/>
        <w:spacing w:line="480" w:lineRule="auto"/>
        <w:rPr>
          <w:rFonts w:ascii="Times New Roman" w:hAnsi="Times New Roman" w:cs="Times New Roman"/>
          <w:sz w:val="24"/>
          <w:szCs w:val="24"/>
        </w:rPr>
      </w:pPr>
      <w:r w:rsidRPr="00020218">
        <w:rPr>
          <w:rFonts w:ascii="Times New Roman" w:hAnsi="Times New Roman" w:cs="Times New Roman"/>
          <w:b/>
          <w:sz w:val="24"/>
          <w:szCs w:val="24"/>
        </w:rPr>
        <w:tab/>
      </w:r>
      <w:r w:rsidR="00EF3A56" w:rsidRPr="00020218">
        <w:rPr>
          <w:rFonts w:ascii="Times New Roman" w:hAnsi="Times New Roman" w:cs="Times New Roman"/>
          <w:sz w:val="24"/>
          <w:szCs w:val="24"/>
        </w:rPr>
        <w:t xml:space="preserve">Gen Z has </w:t>
      </w:r>
      <w:r w:rsidR="00165457" w:rsidRPr="00020218">
        <w:rPr>
          <w:rFonts w:ascii="Times New Roman" w:hAnsi="Times New Roman" w:cs="Times New Roman"/>
          <w:sz w:val="24"/>
          <w:szCs w:val="24"/>
        </w:rPr>
        <w:t>complicated relationship with truth</w:t>
      </w:r>
      <w:r w:rsidR="0053607B" w:rsidRPr="00020218">
        <w:rPr>
          <w:rFonts w:ascii="Times New Roman" w:hAnsi="Times New Roman" w:cs="Times New Roman"/>
          <w:sz w:val="24"/>
          <w:szCs w:val="24"/>
        </w:rPr>
        <w:t>.</w:t>
      </w:r>
      <w:r w:rsidR="00334DEA" w:rsidRPr="00020218">
        <w:rPr>
          <w:rFonts w:ascii="Times New Roman" w:hAnsi="Times New Roman" w:cs="Times New Roman"/>
          <w:sz w:val="24"/>
          <w:szCs w:val="24"/>
        </w:rPr>
        <w:t xml:space="preserve"> </w:t>
      </w:r>
      <w:r w:rsidR="00165457" w:rsidRPr="00020218">
        <w:rPr>
          <w:rFonts w:ascii="Times New Roman" w:hAnsi="Times New Roman" w:cs="Times New Roman"/>
          <w:sz w:val="24"/>
          <w:szCs w:val="24"/>
        </w:rPr>
        <w:t>The discussion around trust illustrat</w:t>
      </w:r>
      <w:r w:rsidR="00EA19C9">
        <w:rPr>
          <w:rFonts w:ascii="Times New Roman" w:hAnsi="Times New Roman" w:cs="Times New Roman"/>
          <w:sz w:val="24"/>
          <w:szCs w:val="24"/>
        </w:rPr>
        <w:t xml:space="preserve">es </w:t>
      </w:r>
      <w:r w:rsidR="00334DEA" w:rsidRPr="00020218">
        <w:rPr>
          <w:rFonts w:ascii="Times New Roman" w:hAnsi="Times New Roman" w:cs="Times New Roman"/>
          <w:sz w:val="24"/>
          <w:szCs w:val="24"/>
        </w:rPr>
        <w:t>Gen Z is aware they are surrounded by altered, skewed, or even false information. This includes carefully curated photos on social media,</w:t>
      </w:r>
      <w:r w:rsidR="003904C5" w:rsidRPr="00020218">
        <w:rPr>
          <w:rStyle w:val="EndnoteReference"/>
          <w:rFonts w:ascii="Times New Roman" w:hAnsi="Times New Roman" w:cs="Times New Roman"/>
          <w:sz w:val="24"/>
          <w:szCs w:val="24"/>
        </w:rPr>
        <w:endnoteReference w:id="80"/>
      </w:r>
      <w:r w:rsidR="003904C5" w:rsidRPr="00020218">
        <w:rPr>
          <w:rFonts w:ascii="Times New Roman" w:hAnsi="Times New Roman" w:cs="Times New Roman"/>
          <w:sz w:val="24"/>
          <w:szCs w:val="24"/>
        </w:rPr>
        <w:t xml:space="preserve"> </w:t>
      </w:r>
      <w:r w:rsidR="00020218" w:rsidRPr="00020218">
        <w:rPr>
          <w:rFonts w:ascii="Times New Roman" w:hAnsi="Times New Roman" w:cs="Times New Roman"/>
          <w:sz w:val="24"/>
          <w:szCs w:val="24"/>
        </w:rPr>
        <w:t>[</w:t>
      </w:r>
      <w:r w:rsidR="00A32060">
        <w:rPr>
          <w:rFonts w:ascii="Times New Roman" w:hAnsi="Times New Roman" w:cs="Times New Roman"/>
          <w:sz w:val="24"/>
          <w:szCs w:val="24"/>
        </w:rPr>
        <w:t>80</w:t>
      </w:r>
      <w:r w:rsidR="00020218" w:rsidRPr="00020218">
        <w:rPr>
          <w:rFonts w:ascii="Times New Roman" w:hAnsi="Times New Roman" w:cs="Times New Roman"/>
          <w:sz w:val="24"/>
          <w:szCs w:val="24"/>
        </w:rPr>
        <w:t xml:space="preserve">] </w:t>
      </w:r>
      <w:r w:rsidR="00334DEA" w:rsidRPr="00020218">
        <w:rPr>
          <w:rFonts w:ascii="Times New Roman" w:hAnsi="Times New Roman" w:cs="Times New Roman"/>
          <w:sz w:val="24"/>
          <w:szCs w:val="24"/>
        </w:rPr>
        <w:t>a medium Gen Z is well-aware is full of fake and “not real life.”</w:t>
      </w:r>
      <w:r w:rsidR="003904C5" w:rsidRPr="00020218">
        <w:rPr>
          <w:rStyle w:val="EndnoteReference"/>
          <w:rFonts w:ascii="Times New Roman" w:hAnsi="Times New Roman" w:cs="Times New Roman"/>
          <w:sz w:val="24"/>
          <w:szCs w:val="24"/>
        </w:rPr>
        <w:endnoteReference w:id="81"/>
      </w:r>
      <w:r w:rsidR="003904C5" w:rsidRPr="00020218">
        <w:rPr>
          <w:rFonts w:ascii="Times New Roman" w:hAnsi="Times New Roman" w:cs="Times New Roman"/>
          <w:sz w:val="24"/>
          <w:szCs w:val="24"/>
        </w:rPr>
        <w:t xml:space="preserve"> </w:t>
      </w:r>
      <w:r w:rsidR="00020218" w:rsidRPr="00020218">
        <w:rPr>
          <w:rFonts w:ascii="Times New Roman" w:hAnsi="Times New Roman" w:cs="Times New Roman"/>
          <w:sz w:val="24"/>
          <w:szCs w:val="24"/>
        </w:rPr>
        <w:t>[</w:t>
      </w:r>
      <w:r w:rsidR="00A32060">
        <w:rPr>
          <w:rFonts w:ascii="Times New Roman" w:hAnsi="Times New Roman" w:cs="Times New Roman"/>
          <w:sz w:val="24"/>
          <w:szCs w:val="24"/>
        </w:rPr>
        <w:t>81</w:t>
      </w:r>
      <w:r w:rsidR="00020218" w:rsidRPr="00020218">
        <w:rPr>
          <w:rFonts w:ascii="Times New Roman" w:hAnsi="Times New Roman" w:cs="Times New Roman"/>
          <w:sz w:val="24"/>
          <w:szCs w:val="24"/>
        </w:rPr>
        <w:t xml:space="preserve">] </w:t>
      </w:r>
      <w:r w:rsidR="00165457" w:rsidRPr="00020218">
        <w:rPr>
          <w:rFonts w:ascii="Times New Roman" w:hAnsi="Times New Roman" w:cs="Times New Roman"/>
          <w:sz w:val="24"/>
          <w:szCs w:val="24"/>
        </w:rPr>
        <w:t xml:space="preserve">For every piece of information shared with Gen Z, they can access contrary information on the internet. </w:t>
      </w:r>
      <w:r w:rsidR="00334DEA" w:rsidRPr="00020218">
        <w:rPr>
          <w:rFonts w:ascii="Times New Roman" w:hAnsi="Times New Roman" w:cs="Times New Roman"/>
          <w:sz w:val="24"/>
          <w:szCs w:val="24"/>
        </w:rPr>
        <w:t>Consequently</w:t>
      </w:r>
      <w:r w:rsidR="0053607B" w:rsidRPr="00020218">
        <w:rPr>
          <w:rFonts w:ascii="Times New Roman" w:hAnsi="Times New Roman" w:cs="Times New Roman"/>
          <w:sz w:val="24"/>
          <w:szCs w:val="24"/>
        </w:rPr>
        <w:t xml:space="preserve">, in a world of falsehoods, </w:t>
      </w:r>
      <w:r w:rsidRPr="00020218">
        <w:rPr>
          <w:rFonts w:ascii="Times New Roman" w:hAnsi="Times New Roman" w:cs="Times New Roman"/>
          <w:sz w:val="24"/>
          <w:szCs w:val="24"/>
        </w:rPr>
        <w:t>Gen Z is searching for truth</w:t>
      </w:r>
      <w:r w:rsidR="00EE0912" w:rsidRPr="00020218">
        <w:rPr>
          <w:rFonts w:ascii="Times New Roman" w:hAnsi="Times New Roman" w:cs="Times New Roman"/>
          <w:sz w:val="24"/>
          <w:szCs w:val="24"/>
        </w:rPr>
        <w:t>,</w:t>
      </w:r>
      <w:r w:rsidR="003904C5" w:rsidRPr="00020218">
        <w:rPr>
          <w:rStyle w:val="EndnoteReference"/>
          <w:rFonts w:ascii="Times New Roman" w:hAnsi="Times New Roman" w:cs="Times New Roman"/>
          <w:sz w:val="24"/>
          <w:szCs w:val="24"/>
        </w:rPr>
        <w:endnoteReference w:id="82"/>
      </w:r>
      <w:r w:rsidR="003904C5" w:rsidRPr="00020218">
        <w:rPr>
          <w:rFonts w:ascii="Times New Roman" w:hAnsi="Times New Roman" w:cs="Times New Roman"/>
          <w:sz w:val="24"/>
          <w:szCs w:val="24"/>
        </w:rPr>
        <w:t xml:space="preserve"> </w:t>
      </w:r>
      <w:r w:rsidR="00020218" w:rsidRPr="00020218">
        <w:rPr>
          <w:rFonts w:ascii="Times New Roman" w:hAnsi="Times New Roman" w:cs="Times New Roman"/>
          <w:sz w:val="24"/>
          <w:szCs w:val="24"/>
        </w:rPr>
        <w:t>[8</w:t>
      </w:r>
      <w:r w:rsidR="00A32060">
        <w:rPr>
          <w:rFonts w:ascii="Times New Roman" w:hAnsi="Times New Roman" w:cs="Times New Roman"/>
          <w:sz w:val="24"/>
          <w:szCs w:val="24"/>
        </w:rPr>
        <w:t>2</w:t>
      </w:r>
      <w:r w:rsidR="00020218" w:rsidRPr="00020218">
        <w:rPr>
          <w:rFonts w:ascii="Times New Roman" w:hAnsi="Times New Roman" w:cs="Times New Roman"/>
          <w:sz w:val="24"/>
          <w:szCs w:val="24"/>
        </w:rPr>
        <w:t xml:space="preserve">] </w:t>
      </w:r>
      <w:r w:rsidR="00EE0912" w:rsidRPr="00020218">
        <w:rPr>
          <w:rFonts w:ascii="Times New Roman" w:hAnsi="Times New Roman" w:cs="Times New Roman"/>
          <w:sz w:val="24"/>
          <w:szCs w:val="24"/>
        </w:rPr>
        <w:t>while believing in moral relativism.</w:t>
      </w:r>
      <w:r w:rsidR="003904C5" w:rsidRPr="00020218">
        <w:rPr>
          <w:rStyle w:val="EndnoteReference"/>
          <w:rFonts w:ascii="Times New Roman" w:hAnsi="Times New Roman" w:cs="Times New Roman"/>
          <w:sz w:val="24"/>
          <w:szCs w:val="24"/>
        </w:rPr>
        <w:endnoteReference w:id="83"/>
      </w:r>
      <w:r w:rsidR="003904C5" w:rsidRPr="00020218">
        <w:rPr>
          <w:rFonts w:ascii="Times New Roman" w:hAnsi="Times New Roman" w:cs="Times New Roman"/>
          <w:sz w:val="24"/>
          <w:szCs w:val="24"/>
        </w:rPr>
        <w:t xml:space="preserve"> </w:t>
      </w:r>
      <w:r w:rsidR="00020218" w:rsidRPr="00020218">
        <w:rPr>
          <w:rFonts w:ascii="Times New Roman" w:hAnsi="Times New Roman" w:cs="Times New Roman"/>
          <w:sz w:val="24"/>
          <w:szCs w:val="24"/>
        </w:rPr>
        <w:t>[</w:t>
      </w:r>
      <w:r w:rsidR="00A32060">
        <w:rPr>
          <w:rFonts w:ascii="Times New Roman" w:hAnsi="Times New Roman" w:cs="Times New Roman"/>
          <w:sz w:val="24"/>
          <w:szCs w:val="24"/>
        </w:rPr>
        <w:t>83</w:t>
      </w:r>
      <w:r w:rsidR="00020218" w:rsidRPr="00020218">
        <w:rPr>
          <w:rFonts w:ascii="Times New Roman" w:hAnsi="Times New Roman" w:cs="Times New Roman"/>
          <w:sz w:val="24"/>
          <w:szCs w:val="24"/>
        </w:rPr>
        <w:t xml:space="preserve">] </w:t>
      </w:r>
      <w:r w:rsidR="00333C3C" w:rsidRPr="00020218">
        <w:rPr>
          <w:rFonts w:ascii="Times New Roman" w:hAnsi="Times New Roman" w:cs="Times New Roman"/>
          <w:sz w:val="24"/>
          <w:szCs w:val="24"/>
        </w:rPr>
        <w:t>They often hear truth articulated in personal terms:</w:t>
      </w:r>
      <w:r w:rsidR="00333C3C" w:rsidRPr="00020218">
        <w:rPr>
          <w:rStyle w:val="FootnoteReference"/>
          <w:rFonts w:ascii="Times New Roman" w:hAnsi="Times New Roman" w:cs="Times New Roman"/>
          <w:sz w:val="24"/>
          <w:szCs w:val="24"/>
        </w:rPr>
        <w:t xml:space="preserve"> </w:t>
      </w:r>
      <w:r w:rsidR="00333C3C" w:rsidRPr="00020218">
        <w:rPr>
          <w:rFonts w:ascii="Times New Roman" w:hAnsi="Times New Roman" w:cs="Times New Roman"/>
          <w:sz w:val="24"/>
          <w:szCs w:val="24"/>
        </w:rPr>
        <w:t>“my truth,” “your truth,” or “their truth.”</w:t>
      </w:r>
      <w:r w:rsidR="00020218" w:rsidRPr="00020218">
        <w:rPr>
          <w:rStyle w:val="EndnoteReference"/>
          <w:rFonts w:ascii="Times New Roman" w:hAnsi="Times New Roman" w:cs="Times New Roman"/>
          <w:sz w:val="24"/>
          <w:szCs w:val="24"/>
        </w:rPr>
        <w:t xml:space="preserve"> </w:t>
      </w:r>
      <w:r w:rsidR="00020218" w:rsidRPr="00020218">
        <w:rPr>
          <w:rStyle w:val="EndnoteReference"/>
          <w:rFonts w:ascii="Times New Roman" w:hAnsi="Times New Roman" w:cs="Times New Roman"/>
          <w:sz w:val="24"/>
          <w:szCs w:val="24"/>
        </w:rPr>
        <w:endnoteReference w:id="84"/>
      </w:r>
      <w:r w:rsidR="00020218" w:rsidRPr="00020218">
        <w:rPr>
          <w:rFonts w:ascii="Times New Roman" w:hAnsi="Times New Roman" w:cs="Times New Roman"/>
          <w:sz w:val="24"/>
          <w:szCs w:val="24"/>
        </w:rPr>
        <w:t xml:space="preserve"> [8</w:t>
      </w:r>
      <w:r w:rsidR="00A32060">
        <w:rPr>
          <w:rFonts w:ascii="Times New Roman" w:hAnsi="Times New Roman" w:cs="Times New Roman"/>
          <w:sz w:val="24"/>
          <w:szCs w:val="24"/>
        </w:rPr>
        <w:t>4</w:t>
      </w:r>
      <w:r w:rsidR="00020218" w:rsidRPr="00020218">
        <w:rPr>
          <w:rFonts w:ascii="Times New Roman" w:hAnsi="Times New Roman" w:cs="Times New Roman"/>
          <w:sz w:val="24"/>
          <w:szCs w:val="24"/>
        </w:rPr>
        <w:t>]</w:t>
      </w:r>
      <w:r w:rsidR="00333C3C" w:rsidRPr="00020218">
        <w:rPr>
          <w:rFonts w:ascii="Times New Roman" w:hAnsi="Times New Roman" w:cs="Times New Roman"/>
          <w:sz w:val="24"/>
          <w:szCs w:val="24"/>
        </w:rPr>
        <w:t xml:space="preserve"> </w:t>
      </w:r>
    </w:p>
    <w:p w:rsidR="002739E4" w:rsidRPr="007E38D7" w:rsidRDefault="00165457" w:rsidP="00165457">
      <w:pPr>
        <w:pStyle w:val="NoSpacing"/>
        <w:spacing w:line="480" w:lineRule="auto"/>
        <w:ind w:firstLine="720"/>
        <w:rPr>
          <w:rFonts w:ascii="Times New Roman" w:hAnsi="Times New Roman" w:cs="Times New Roman"/>
          <w:color w:val="2E74B5" w:themeColor="accent5" w:themeShade="BF"/>
          <w:sz w:val="24"/>
          <w:szCs w:val="24"/>
        </w:rPr>
      </w:pPr>
      <w:r w:rsidRPr="007E38D7">
        <w:rPr>
          <w:rFonts w:ascii="Times New Roman" w:hAnsi="Times New Roman" w:cs="Times New Roman"/>
          <w:sz w:val="24"/>
          <w:szCs w:val="24"/>
        </w:rPr>
        <w:t>In Gen Z’s lifetime, truth has been weaponized. In their world view, subscribing to truth results in the oppression of those who do not ascribe to that truth.</w:t>
      </w:r>
      <w:r w:rsidR="003904C5" w:rsidRPr="007E38D7">
        <w:rPr>
          <w:rStyle w:val="EndnoteReference"/>
          <w:rFonts w:ascii="Times New Roman" w:hAnsi="Times New Roman" w:cs="Times New Roman"/>
          <w:sz w:val="24"/>
          <w:szCs w:val="24"/>
        </w:rPr>
        <w:endnoteReference w:id="85"/>
      </w:r>
      <w:r w:rsidR="007E38D7" w:rsidRPr="007E38D7">
        <w:rPr>
          <w:rFonts w:ascii="Times New Roman" w:hAnsi="Times New Roman" w:cs="Times New Roman"/>
          <w:sz w:val="24"/>
          <w:szCs w:val="24"/>
        </w:rPr>
        <w:t xml:space="preserve"> [8</w:t>
      </w:r>
      <w:r w:rsidR="00A32060">
        <w:rPr>
          <w:rFonts w:ascii="Times New Roman" w:hAnsi="Times New Roman" w:cs="Times New Roman"/>
          <w:sz w:val="24"/>
          <w:szCs w:val="24"/>
        </w:rPr>
        <w:t>5</w:t>
      </w:r>
      <w:r w:rsidR="007E38D7" w:rsidRPr="007E38D7">
        <w:rPr>
          <w:rFonts w:ascii="Times New Roman" w:hAnsi="Times New Roman" w:cs="Times New Roman"/>
          <w:sz w:val="24"/>
          <w:szCs w:val="24"/>
        </w:rPr>
        <w:t>]</w:t>
      </w:r>
      <w:r w:rsidR="003904C5" w:rsidRPr="007E38D7">
        <w:rPr>
          <w:rFonts w:ascii="Times New Roman" w:hAnsi="Times New Roman" w:cs="Times New Roman"/>
          <w:sz w:val="24"/>
          <w:szCs w:val="24"/>
        </w:rPr>
        <w:t xml:space="preserve"> </w:t>
      </w:r>
      <w:r w:rsidR="0081191B" w:rsidRPr="007E38D7">
        <w:rPr>
          <w:rFonts w:ascii="Times New Roman" w:hAnsi="Times New Roman" w:cs="Times New Roman"/>
          <w:sz w:val="24"/>
          <w:szCs w:val="24"/>
        </w:rPr>
        <w:t>Truth, for Gen Z</w:t>
      </w:r>
      <w:r w:rsidR="007E38D7" w:rsidRPr="007E38D7">
        <w:rPr>
          <w:rFonts w:ascii="Times New Roman" w:hAnsi="Times New Roman" w:cs="Times New Roman"/>
          <w:sz w:val="24"/>
          <w:szCs w:val="24"/>
        </w:rPr>
        <w:t>, is contrary or confrontational to</w:t>
      </w:r>
      <w:r w:rsidR="0081191B" w:rsidRPr="007E38D7">
        <w:rPr>
          <w:rFonts w:ascii="Times New Roman" w:hAnsi="Times New Roman" w:cs="Times New Roman"/>
          <w:sz w:val="24"/>
          <w:szCs w:val="24"/>
        </w:rPr>
        <w:t xml:space="preserve"> their generational values of acceptance, </w:t>
      </w:r>
      <w:r w:rsidRPr="007E38D7">
        <w:rPr>
          <w:rFonts w:ascii="Times New Roman" w:hAnsi="Times New Roman" w:cs="Times New Roman"/>
          <w:sz w:val="24"/>
          <w:szCs w:val="24"/>
        </w:rPr>
        <w:t>safety</w:t>
      </w:r>
      <w:r w:rsidR="0081191B" w:rsidRPr="007E38D7">
        <w:rPr>
          <w:rFonts w:ascii="Times New Roman" w:hAnsi="Times New Roman" w:cs="Times New Roman"/>
          <w:sz w:val="24"/>
          <w:szCs w:val="24"/>
        </w:rPr>
        <w:t xml:space="preserve">, and personal </w:t>
      </w:r>
      <w:r w:rsidR="0081191B" w:rsidRPr="007E38D7">
        <w:rPr>
          <w:rFonts w:ascii="Times New Roman" w:hAnsi="Times New Roman" w:cs="Times New Roman"/>
          <w:sz w:val="24"/>
          <w:szCs w:val="24"/>
        </w:rPr>
        <w:lastRenderedPageBreak/>
        <w:t xml:space="preserve">freedom. </w:t>
      </w:r>
      <w:r w:rsidR="007E38D7">
        <w:rPr>
          <w:rFonts w:ascii="Times New Roman" w:hAnsi="Times New Roman" w:cs="Times New Roman"/>
          <w:sz w:val="24"/>
          <w:szCs w:val="24"/>
        </w:rPr>
        <w:t>It can be difficult for Gen Z to share any “truth” that could “imply others’ beliefs are wrong.”</w:t>
      </w:r>
      <w:r w:rsidR="007E38D7">
        <w:rPr>
          <w:rStyle w:val="EndnoteReference"/>
          <w:rFonts w:ascii="Times New Roman" w:hAnsi="Times New Roman" w:cs="Times New Roman"/>
          <w:sz w:val="24"/>
          <w:szCs w:val="24"/>
        </w:rPr>
        <w:endnoteReference w:id="86"/>
      </w:r>
      <w:r w:rsidR="007E38D7">
        <w:rPr>
          <w:rFonts w:ascii="Times New Roman" w:hAnsi="Times New Roman" w:cs="Times New Roman"/>
          <w:sz w:val="24"/>
          <w:szCs w:val="24"/>
        </w:rPr>
        <w:t xml:space="preserve"> [8</w:t>
      </w:r>
      <w:r w:rsidR="00A32060">
        <w:rPr>
          <w:rFonts w:ascii="Times New Roman" w:hAnsi="Times New Roman" w:cs="Times New Roman"/>
          <w:sz w:val="24"/>
          <w:szCs w:val="24"/>
        </w:rPr>
        <w:t>6</w:t>
      </w:r>
      <w:r w:rsidR="007E38D7">
        <w:rPr>
          <w:rFonts w:ascii="Times New Roman" w:hAnsi="Times New Roman" w:cs="Times New Roman"/>
          <w:sz w:val="24"/>
          <w:szCs w:val="24"/>
        </w:rPr>
        <w:t xml:space="preserve">] This is contrary to Gen Z’s cultural values. </w:t>
      </w:r>
      <w:r w:rsidR="00EF3A56" w:rsidRPr="007E38D7">
        <w:rPr>
          <w:rFonts w:ascii="Times New Roman" w:hAnsi="Times New Roman" w:cs="Times New Roman"/>
          <w:sz w:val="24"/>
          <w:szCs w:val="24"/>
        </w:rPr>
        <w:t>As a result, Gen Z’s cultural context of personal truth then does not recognize universal and absolute truth.</w:t>
      </w:r>
      <w:r w:rsidR="003904C5" w:rsidRPr="007E38D7">
        <w:rPr>
          <w:rStyle w:val="EndnoteReference"/>
          <w:rFonts w:ascii="Times New Roman" w:hAnsi="Times New Roman" w:cs="Times New Roman"/>
          <w:sz w:val="24"/>
          <w:szCs w:val="24"/>
        </w:rPr>
        <w:endnoteReference w:id="87"/>
      </w:r>
      <w:r w:rsidR="003904C5" w:rsidRPr="007E38D7">
        <w:rPr>
          <w:rFonts w:ascii="Times New Roman" w:hAnsi="Times New Roman" w:cs="Times New Roman"/>
          <w:sz w:val="24"/>
          <w:szCs w:val="24"/>
        </w:rPr>
        <w:t xml:space="preserve"> </w:t>
      </w:r>
      <w:r w:rsidR="007E38D7" w:rsidRPr="007E38D7">
        <w:rPr>
          <w:rFonts w:ascii="Times New Roman" w:hAnsi="Times New Roman" w:cs="Times New Roman"/>
          <w:sz w:val="24"/>
          <w:szCs w:val="24"/>
        </w:rPr>
        <w:t>[8</w:t>
      </w:r>
      <w:r w:rsidR="00A32060">
        <w:rPr>
          <w:rFonts w:ascii="Times New Roman" w:hAnsi="Times New Roman" w:cs="Times New Roman"/>
          <w:sz w:val="24"/>
          <w:szCs w:val="24"/>
        </w:rPr>
        <w:t>7</w:t>
      </w:r>
      <w:r w:rsidR="007E38D7" w:rsidRPr="007E38D7">
        <w:rPr>
          <w:rFonts w:ascii="Times New Roman" w:hAnsi="Times New Roman" w:cs="Times New Roman"/>
          <w:sz w:val="24"/>
          <w:szCs w:val="24"/>
        </w:rPr>
        <w:t xml:space="preserve">] </w:t>
      </w:r>
      <w:r w:rsidR="00EF3A56" w:rsidRPr="007E38D7">
        <w:rPr>
          <w:rFonts w:ascii="Times New Roman" w:hAnsi="Times New Roman" w:cs="Times New Roman"/>
          <w:sz w:val="24"/>
          <w:szCs w:val="24"/>
        </w:rPr>
        <w:t xml:space="preserve">Gen Z would rather uphold acceptance than believe in a truth that does not align with other people, values, or belief systems. </w:t>
      </w:r>
      <w:r w:rsidR="0081191B" w:rsidRPr="007E38D7">
        <w:rPr>
          <w:rFonts w:ascii="Times New Roman" w:hAnsi="Times New Roman" w:cs="Times New Roman"/>
          <w:sz w:val="24"/>
          <w:szCs w:val="24"/>
        </w:rPr>
        <w:t xml:space="preserve">Truth, in the form of morality, can also </w:t>
      </w:r>
      <w:r w:rsidR="00EA19C9">
        <w:rPr>
          <w:rFonts w:ascii="Times New Roman" w:hAnsi="Times New Roman" w:cs="Times New Roman"/>
          <w:sz w:val="24"/>
          <w:szCs w:val="24"/>
        </w:rPr>
        <w:t xml:space="preserve">be </w:t>
      </w:r>
      <w:r w:rsidR="0081191B" w:rsidRPr="007E38D7">
        <w:rPr>
          <w:rFonts w:ascii="Times New Roman" w:hAnsi="Times New Roman" w:cs="Times New Roman"/>
          <w:sz w:val="24"/>
          <w:szCs w:val="24"/>
        </w:rPr>
        <w:t>dynamic, situationally-based, rather than fixed.</w:t>
      </w:r>
      <w:r w:rsidR="003904C5" w:rsidRPr="007E38D7">
        <w:rPr>
          <w:rStyle w:val="EndnoteReference"/>
          <w:rFonts w:ascii="Times New Roman" w:hAnsi="Times New Roman" w:cs="Times New Roman"/>
          <w:sz w:val="24"/>
          <w:szCs w:val="24"/>
        </w:rPr>
        <w:endnoteReference w:id="88"/>
      </w:r>
      <w:r w:rsidR="003904C5" w:rsidRPr="007E38D7">
        <w:rPr>
          <w:rFonts w:ascii="Times New Roman" w:hAnsi="Times New Roman" w:cs="Times New Roman"/>
          <w:sz w:val="24"/>
          <w:szCs w:val="24"/>
        </w:rPr>
        <w:t xml:space="preserve"> </w:t>
      </w:r>
      <w:r w:rsidR="007E38D7">
        <w:rPr>
          <w:rFonts w:ascii="Times New Roman" w:hAnsi="Times New Roman" w:cs="Times New Roman"/>
          <w:sz w:val="24"/>
          <w:szCs w:val="24"/>
        </w:rPr>
        <w:t>[8</w:t>
      </w:r>
      <w:r w:rsidR="00A32060">
        <w:rPr>
          <w:rFonts w:ascii="Times New Roman" w:hAnsi="Times New Roman" w:cs="Times New Roman"/>
          <w:sz w:val="24"/>
          <w:szCs w:val="24"/>
        </w:rPr>
        <w:t>8</w:t>
      </w:r>
      <w:r w:rsidR="007E38D7">
        <w:rPr>
          <w:rFonts w:ascii="Times New Roman" w:hAnsi="Times New Roman" w:cs="Times New Roman"/>
          <w:sz w:val="24"/>
          <w:szCs w:val="24"/>
        </w:rPr>
        <w:t xml:space="preserve">] </w:t>
      </w:r>
      <w:r w:rsidRPr="007E38D7">
        <w:rPr>
          <w:rFonts w:ascii="Times New Roman" w:hAnsi="Times New Roman" w:cs="Times New Roman"/>
          <w:sz w:val="24"/>
          <w:szCs w:val="24"/>
        </w:rPr>
        <w:t>Gen Z was</w:t>
      </w:r>
      <w:r w:rsidR="00EA19C9">
        <w:rPr>
          <w:rFonts w:ascii="Times New Roman" w:hAnsi="Times New Roman" w:cs="Times New Roman"/>
          <w:sz w:val="24"/>
          <w:szCs w:val="24"/>
        </w:rPr>
        <w:t xml:space="preserve"> and is</w:t>
      </w:r>
      <w:r w:rsidRPr="007E38D7">
        <w:rPr>
          <w:rFonts w:ascii="Times New Roman" w:hAnsi="Times New Roman" w:cs="Times New Roman"/>
          <w:sz w:val="24"/>
          <w:szCs w:val="24"/>
        </w:rPr>
        <w:t xml:space="preserve"> left to uncover or discover what is true in any given moment</w:t>
      </w:r>
      <w:r w:rsidR="00B07C2B" w:rsidRPr="007E38D7">
        <w:rPr>
          <w:rFonts w:ascii="Times New Roman" w:hAnsi="Times New Roman" w:cs="Times New Roman"/>
          <w:sz w:val="24"/>
          <w:szCs w:val="24"/>
        </w:rPr>
        <w:t>. This makes truth more like shifting sand than a firm foundation</w:t>
      </w:r>
      <w:r w:rsidR="0081191B" w:rsidRPr="007E38D7">
        <w:rPr>
          <w:rFonts w:ascii="Times New Roman" w:hAnsi="Times New Roman" w:cs="Times New Roman"/>
          <w:sz w:val="24"/>
          <w:szCs w:val="24"/>
        </w:rPr>
        <w:t>.</w:t>
      </w:r>
      <w:r w:rsidR="0081191B" w:rsidRPr="007E38D7">
        <w:rPr>
          <w:rFonts w:ascii="Times New Roman" w:hAnsi="Times New Roman" w:cs="Times New Roman"/>
          <w:color w:val="2E74B5" w:themeColor="accent5" w:themeShade="BF"/>
          <w:sz w:val="24"/>
          <w:szCs w:val="24"/>
        </w:rPr>
        <w:t xml:space="preserve"> </w:t>
      </w:r>
    </w:p>
    <w:p w:rsidR="00EF3A56" w:rsidRDefault="00D454DD" w:rsidP="00334DEA">
      <w:pPr>
        <w:pStyle w:val="NoSpacing"/>
        <w:spacing w:line="480" w:lineRule="auto"/>
        <w:ind w:firstLine="720"/>
        <w:rPr>
          <w:rFonts w:ascii="Times New Roman" w:hAnsi="Times New Roman" w:cs="Times New Roman"/>
          <w:sz w:val="24"/>
          <w:szCs w:val="24"/>
        </w:rPr>
      </w:pPr>
      <w:r w:rsidRPr="007E38D7">
        <w:rPr>
          <w:rFonts w:ascii="Times New Roman" w:hAnsi="Times New Roman" w:cs="Times New Roman"/>
          <w:sz w:val="24"/>
          <w:szCs w:val="24"/>
        </w:rPr>
        <w:t xml:space="preserve">One complexity for Gen Z </w:t>
      </w:r>
      <w:r w:rsidR="007637A6" w:rsidRPr="007E38D7">
        <w:rPr>
          <w:rFonts w:ascii="Times New Roman" w:hAnsi="Times New Roman" w:cs="Times New Roman"/>
          <w:sz w:val="24"/>
          <w:szCs w:val="24"/>
        </w:rPr>
        <w:t>is the value for truth in the context personal freedom</w:t>
      </w:r>
      <w:r w:rsidR="00EA19C9">
        <w:rPr>
          <w:rFonts w:ascii="Times New Roman" w:hAnsi="Times New Roman" w:cs="Times New Roman"/>
          <w:sz w:val="24"/>
          <w:szCs w:val="24"/>
        </w:rPr>
        <w:t xml:space="preserve"> is that it </w:t>
      </w:r>
      <w:r w:rsidR="007637A6" w:rsidRPr="007E38D7">
        <w:rPr>
          <w:rFonts w:ascii="Times New Roman" w:hAnsi="Times New Roman" w:cs="Times New Roman"/>
          <w:sz w:val="24"/>
          <w:szCs w:val="24"/>
        </w:rPr>
        <w:t>comes in direct conflict with the generational value for social justice</w:t>
      </w:r>
      <w:r w:rsidRPr="007E38D7">
        <w:rPr>
          <w:rFonts w:ascii="Times New Roman" w:hAnsi="Times New Roman" w:cs="Times New Roman"/>
          <w:sz w:val="24"/>
          <w:szCs w:val="24"/>
        </w:rPr>
        <w:t>. Social justice cannot exist without truth</w:t>
      </w:r>
      <w:r w:rsidR="00333C3C" w:rsidRPr="007E38D7">
        <w:rPr>
          <w:rFonts w:ascii="Times New Roman" w:hAnsi="Times New Roman" w:cs="Times New Roman"/>
          <w:sz w:val="24"/>
          <w:szCs w:val="24"/>
        </w:rPr>
        <w:t xml:space="preserve"> to dictate what is just or unjust, what is right or wrong</w:t>
      </w:r>
      <w:r w:rsidRPr="007E38D7">
        <w:rPr>
          <w:rFonts w:ascii="Times New Roman" w:hAnsi="Times New Roman" w:cs="Times New Roman"/>
          <w:sz w:val="24"/>
          <w:szCs w:val="24"/>
        </w:rPr>
        <w:t xml:space="preserve">. </w:t>
      </w:r>
      <w:r w:rsidR="00EF3A56" w:rsidRPr="007E38D7">
        <w:rPr>
          <w:rFonts w:ascii="Times New Roman" w:hAnsi="Times New Roman" w:cs="Times New Roman"/>
          <w:sz w:val="24"/>
          <w:szCs w:val="24"/>
        </w:rPr>
        <w:t xml:space="preserve">Individualistic, dynamic truth provides no grounds for which to fight for social justice, because there is no “wrong” to fight against. The result is a generation who wants to fight for what is right without any truth dictating what the right thing is. It is reasonable to conjecture </w:t>
      </w:r>
      <w:r w:rsidR="00105CA8" w:rsidRPr="007E38D7">
        <w:rPr>
          <w:rFonts w:ascii="Times New Roman" w:hAnsi="Times New Roman" w:cs="Times New Roman"/>
          <w:sz w:val="24"/>
          <w:szCs w:val="24"/>
        </w:rPr>
        <w:t xml:space="preserve">one reason </w:t>
      </w:r>
      <w:r w:rsidR="00EF3A56" w:rsidRPr="007E38D7">
        <w:rPr>
          <w:rFonts w:ascii="Times New Roman" w:hAnsi="Times New Roman" w:cs="Times New Roman"/>
          <w:sz w:val="24"/>
          <w:szCs w:val="24"/>
        </w:rPr>
        <w:t xml:space="preserve">Gen Z is seeking to identify truth </w:t>
      </w:r>
      <w:r w:rsidR="00105CA8" w:rsidRPr="007E38D7">
        <w:rPr>
          <w:rFonts w:ascii="Times New Roman" w:hAnsi="Times New Roman" w:cs="Times New Roman"/>
          <w:sz w:val="24"/>
          <w:szCs w:val="24"/>
        </w:rPr>
        <w:t xml:space="preserve">is </w:t>
      </w:r>
      <w:r w:rsidR="00EF3A56" w:rsidRPr="007E38D7">
        <w:rPr>
          <w:rFonts w:ascii="Times New Roman" w:hAnsi="Times New Roman" w:cs="Times New Roman"/>
          <w:sz w:val="24"/>
          <w:szCs w:val="24"/>
        </w:rPr>
        <w:t>to satisfy their longing to for justice</w:t>
      </w:r>
      <w:r w:rsidR="00334DEA" w:rsidRPr="007E38D7">
        <w:rPr>
          <w:rFonts w:ascii="Times New Roman" w:hAnsi="Times New Roman" w:cs="Times New Roman"/>
          <w:sz w:val="24"/>
          <w:szCs w:val="24"/>
        </w:rPr>
        <w:t>.</w:t>
      </w:r>
    </w:p>
    <w:p w:rsidR="007E38D7" w:rsidRDefault="007E38D7" w:rsidP="00334DEA">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cannot simply be stated that the Bible is true. Because of the emotional complexity and cultural bias around Gen Z’s relationship with truth, such a statement could cause tension rather than satisfaction. If personal truth is a high value, personal testimony can be a way to open an evangelistic conversation with Gen Z. Being a witness is simply sharing “your truth,” a delivery method with which Gen Z is culturally comfortable. </w:t>
      </w:r>
    </w:p>
    <w:p w:rsidR="007E38D7" w:rsidRPr="007E38D7" w:rsidRDefault="007E38D7" w:rsidP="00334DEA">
      <w:pPr>
        <w:pStyle w:val="NoSpacing"/>
        <w:spacing w:line="480" w:lineRule="auto"/>
        <w:ind w:firstLine="720"/>
        <w:rPr>
          <w:rFonts w:ascii="Times New Roman" w:hAnsi="Times New Roman" w:cs="Times New Roman"/>
          <w:sz w:val="24"/>
          <w:szCs w:val="24"/>
        </w:rPr>
      </w:pPr>
    </w:p>
    <w:p w:rsidR="0041089B" w:rsidRPr="007E38D7" w:rsidRDefault="0041089B" w:rsidP="007E38D7">
      <w:pPr>
        <w:pStyle w:val="Heading2"/>
        <w:numPr>
          <w:ilvl w:val="1"/>
          <w:numId w:val="4"/>
        </w:numPr>
        <w:jc w:val="left"/>
        <w:rPr>
          <w:b/>
        </w:rPr>
      </w:pPr>
      <w:r w:rsidRPr="007E38D7">
        <w:rPr>
          <w:b/>
        </w:rPr>
        <w:t xml:space="preserve">Am I Safe? </w:t>
      </w:r>
    </w:p>
    <w:p w:rsidR="003904C5" w:rsidRPr="007E38D7" w:rsidRDefault="0041089B" w:rsidP="0041089B">
      <w:pPr>
        <w:pStyle w:val="NoSpacing"/>
        <w:spacing w:line="480" w:lineRule="auto"/>
        <w:rPr>
          <w:rFonts w:ascii="Times New Roman" w:hAnsi="Times New Roman" w:cs="Times New Roman"/>
          <w:sz w:val="24"/>
          <w:szCs w:val="24"/>
        </w:rPr>
      </w:pPr>
      <w:r w:rsidRPr="007E38D7">
        <w:rPr>
          <w:rFonts w:ascii="Times New Roman" w:hAnsi="Times New Roman" w:cs="Times New Roman"/>
          <w:sz w:val="24"/>
          <w:szCs w:val="24"/>
        </w:rPr>
        <w:tab/>
      </w:r>
      <w:r w:rsidR="005B5113" w:rsidRPr="007E38D7">
        <w:rPr>
          <w:rFonts w:ascii="Times New Roman" w:hAnsi="Times New Roman" w:cs="Times New Roman"/>
          <w:sz w:val="24"/>
          <w:szCs w:val="24"/>
        </w:rPr>
        <w:t>Dr. Jean</w:t>
      </w:r>
      <w:r w:rsidRPr="007E38D7">
        <w:rPr>
          <w:rFonts w:ascii="Times New Roman" w:hAnsi="Times New Roman" w:cs="Times New Roman"/>
          <w:sz w:val="24"/>
          <w:szCs w:val="24"/>
        </w:rPr>
        <w:t xml:space="preserve"> Twenge identified Gen Z</w:t>
      </w:r>
      <w:r w:rsidR="005B5113" w:rsidRPr="007E38D7">
        <w:rPr>
          <w:rFonts w:ascii="Times New Roman" w:hAnsi="Times New Roman" w:cs="Times New Roman"/>
          <w:sz w:val="24"/>
          <w:szCs w:val="24"/>
        </w:rPr>
        <w:t xml:space="preserve">’s value of safety by explaining this generation is always </w:t>
      </w:r>
      <w:r w:rsidRPr="007E38D7">
        <w:rPr>
          <w:rFonts w:ascii="Times New Roman" w:hAnsi="Times New Roman" w:cs="Times New Roman"/>
          <w:sz w:val="24"/>
          <w:szCs w:val="24"/>
        </w:rPr>
        <w:t>is asking: “Is it safe?”</w:t>
      </w:r>
      <w:r w:rsidR="003904C5" w:rsidRPr="007E38D7">
        <w:rPr>
          <w:rStyle w:val="EndnoteReference"/>
          <w:rFonts w:ascii="Times New Roman" w:hAnsi="Times New Roman" w:cs="Times New Roman"/>
          <w:sz w:val="24"/>
          <w:szCs w:val="24"/>
        </w:rPr>
        <w:endnoteReference w:id="89"/>
      </w:r>
      <w:r w:rsidR="003904C5" w:rsidRPr="007E38D7">
        <w:rPr>
          <w:rFonts w:ascii="Times New Roman" w:hAnsi="Times New Roman" w:cs="Times New Roman"/>
          <w:sz w:val="24"/>
          <w:szCs w:val="24"/>
        </w:rPr>
        <w:t xml:space="preserve"> </w:t>
      </w:r>
      <w:r w:rsidR="007E38D7">
        <w:rPr>
          <w:rFonts w:ascii="Times New Roman" w:hAnsi="Times New Roman" w:cs="Times New Roman"/>
          <w:sz w:val="24"/>
          <w:szCs w:val="24"/>
        </w:rPr>
        <w:t>[8</w:t>
      </w:r>
      <w:r w:rsidR="00A32060">
        <w:rPr>
          <w:rFonts w:ascii="Times New Roman" w:hAnsi="Times New Roman" w:cs="Times New Roman"/>
          <w:sz w:val="24"/>
          <w:szCs w:val="24"/>
        </w:rPr>
        <w:t>9</w:t>
      </w:r>
      <w:r w:rsidR="007E38D7">
        <w:rPr>
          <w:rFonts w:ascii="Times New Roman" w:hAnsi="Times New Roman" w:cs="Times New Roman"/>
          <w:sz w:val="24"/>
          <w:szCs w:val="24"/>
        </w:rPr>
        <w:t xml:space="preserve">] </w:t>
      </w:r>
      <w:r w:rsidR="005B5113" w:rsidRPr="007E38D7">
        <w:rPr>
          <w:rFonts w:ascii="Times New Roman" w:hAnsi="Times New Roman" w:cs="Times New Roman"/>
          <w:sz w:val="24"/>
          <w:szCs w:val="24"/>
        </w:rPr>
        <w:t xml:space="preserve">A natural extension of this question is to apply it to personal </w:t>
      </w:r>
      <w:r w:rsidR="005B5113" w:rsidRPr="007E38D7">
        <w:rPr>
          <w:rFonts w:ascii="Times New Roman" w:hAnsi="Times New Roman" w:cs="Times New Roman"/>
          <w:sz w:val="24"/>
          <w:szCs w:val="24"/>
        </w:rPr>
        <w:lastRenderedPageBreak/>
        <w:t xml:space="preserve">experience by continuously asking: </w:t>
      </w:r>
      <w:r w:rsidR="00EA19C9">
        <w:rPr>
          <w:rFonts w:ascii="Times New Roman" w:hAnsi="Times New Roman" w:cs="Times New Roman"/>
          <w:sz w:val="24"/>
          <w:szCs w:val="24"/>
        </w:rPr>
        <w:t>a</w:t>
      </w:r>
      <w:r w:rsidR="005B5113" w:rsidRPr="007E38D7">
        <w:rPr>
          <w:rFonts w:ascii="Times New Roman" w:hAnsi="Times New Roman" w:cs="Times New Roman"/>
          <w:sz w:val="24"/>
          <w:szCs w:val="24"/>
        </w:rPr>
        <w:t xml:space="preserve">m I safe?  </w:t>
      </w:r>
      <w:r w:rsidR="007E38D7" w:rsidRPr="007E38D7">
        <w:rPr>
          <w:rFonts w:ascii="Times New Roman" w:hAnsi="Times New Roman" w:cs="Times New Roman"/>
          <w:sz w:val="24"/>
          <w:szCs w:val="24"/>
        </w:rPr>
        <w:t xml:space="preserve">To move it to the spiritual would be to say: </w:t>
      </w:r>
      <w:r w:rsidR="00EA19C9">
        <w:rPr>
          <w:rFonts w:ascii="Times New Roman" w:hAnsi="Times New Roman" w:cs="Times New Roman"/>
          <w:sz w:val="24"/>
          <w:szCs w:val="24"/>
        </w:rPr>
        <w:t>a</w:t>
      </w:r>
      <w:r w:rsidR="007E38D7" w:rsidRPr="007E38D7">
        <w:rPr>
          <w:rFonts w:ascii="Times New Roman" w:hAnsi="Times New Roman" w:cs="Times New Roman"/>
          <w:sz w:val="24"/>
          <w:szCs w:val="24"/>
        </w:rPr>
        <w:t xml:space="preserve">m I safe with God? </w:t>
      </w:r>
      <w:r w:rsidR="00A86CD6" w:rsidRPr="007E38D7">
        <w:rPr>
          <w:rFonts w:ascii="Times New Roman" w:hAnsi="Times New Roman" w:cs="Times New Roman"/>
          <w:sz w:val="24"/>
          <w:szCs w:val="24"/>
        </w:rPr>
        <w:t xml:space="preserve">Safety extends beyond the physical, </w:t>
      </w:r>
      <w:r w:rsidR="00B20CDE" w:rsidRPr="007E38D7">
        <w:rPr>
          <w:rFonts w:ascii="Times New Roman" w:hAnsi="Times New Roman" w:cs="Times New Roman"/>
          <w:sz w:val="24"/>
          <w:szCs w:val="24"/>
        </w:rPr>
        <w:t xml:space="preserve">as Gen Z searches for </w:t>
      </w:r>
      <w:r w:rsidR="00A86CD6" w:rsidRPr="007E38D7">
        <w:rPr>
          <w:rFonts w:ascii="Times New Roman" w:hAnsi="Times New Roman" w:cs="Times New Roman"/>
          <w:sz w:val="24"/>
          <w:szCs w:val="24"/>
        </w:rPr>
        <w:t xml:space="preserve">emotional, psychological, </w:t>
      </w:r>
      <w:r w:rsidR="00B20CDE" w:rsidRPr="007E38D7">
        <w:rPr>
          <w:rFonts w:ascii="Times New Roman" w:hAnsi="Times New Roman" w:cs="Times New Roman"/>
          <w:sz w:val="24"/>
          <w:szCs w:val="24"/>
        </w:rPr>
        <w:t xml:space="preserve">or </w:t>
      </w:r>
      <w:r w:rsidR="00A86CD6" w:rsidRPr="007E38D7">
        <w:rPr>
          <w:rFonts w:ascii="Times New Roman" w:hAnsi="Times New Roman" w:cs="Times New Roman"/>
          <w:sz w:val="24"/>
          <w:szCs w:val="24"/>
        </w:rPr>
        <w:t>perceived</w:t>
      </w:r>
      <w:r w:rsidR="00B20CDE" w:rsidRPr="007E38D7">
        <w:rPr>
          <w:rFonts w:ascii="Times New Roman" w:hAnsi="Times New Roman" w:cs="Times New Roman"/>
          <w:sz w:val="24"/>
          <w:szCs w:val="24"/>
        </w:rPr>
        <w:t xml:space="preserve"> safety as well as safety from</w:t>
      </w:r>
      <w:r w:rsidR="00A86CD6" w:rsidRPr="007E38D7">
        <w:rPr>
          <w:rFonts w:ascii="Times New Roman" w:hAnsi="Times New Roman" w:cs="Times New Roman"/>
          <w:sz w:val="24"/>
          <w:szCs w:val="24"/>
        </w:rPr>
        <w:t xml:space="preserve"> shame, embarrassment</w:t>
      </w:r>
      <w:r w:rsidR="00B20CDE" w:rsidRPr="007E38D7">
        <w:rPr>
          <w:rFonts w:ascii="Times New Roman" w:hAnsi="Times New Roman" w:cs="Times New Roman"/>
          <w:sz w:val="24"/>
          <w:szCs w:val="24"/>
        </w:rPr>
        <w:t>, risk or failure.</w:t>
      </w:r>
      <w:r w:rsidR="003904C5" w:rsidRPr="007E38D7">
        <w:rPr>
          <w:rStyle w:val="EndnoteReference"/>
          <w:rFonts w:ascii="Times New Roman" w:hAnsi="Times New Roman" w:cs="Times New Roman"/>
          <w:sz w:val="24"/>
          <w:szCs w:val="24"/>
        </w:rPr>
        <w:endnoteReference w:id="90"/>
      </w:r>
      <w:r w:rsidR="007E38D7">
        <w:rPr>
          <w:rFonts w:ascii="Times New Roman" w:hAnsi="Times New Roman" w:cs="Times New Roman"/>
          <w:sz w:val="24"/>
          <w:szCs w:val="24"/>
        </w:rPr>
        <w:t xml:space="preserve"> [</w:t>
      </w:r>
      <w:r w:rsidR="00A32060">
        <w:rPr>
          <w:rFonts w:ascii="Times New Roman" w:hAnsi="Times New Roman" w:cs="Times New Roman"/>
          <w:sz w:val="24"/>
          <w:szCs w:val="24"/>
        </w:rPr>
        <w:t>90</w:t>
      </w:r>
      <w:r w:rsidR="007E38D7">
        <w:rPr>
          <w:rFonts w:ascii="Times New Roman" w:hAnsi="Times New Roman" w:cs="Times New Roman"/>
          <w:sz w:val="24"/>
          <w:szCs w:val="24"/>
        </w:rPr>
        <w:t xml:space="preserve">] In </w:t>
      </w:r>
      <w:proofErr w:type="gramStart"/>
      <w:r w:rsidR="007E38D7">
        <w:rPr>
          <w:rFonts w:ascii="Times New Roman" w:hAnsi="Times New Roman" w:cs="Times New Roman"/>
          <w:i/>
          <w:sz w:val="24"/>
          <w:szCs w:val="24"/>
        </w:rPr>
        <w:t>The</w:t>
      </w:r>
      <w:proofErr w:type="gramEnd"/>
      <w:r w:rsidR="007E38D7">
        <w:rPr>
          <w:rFonts w:ascii="Times New Roman" w:hAnsi="Times New Roman" w:cs="Times New Roman"/>
          <w:i/>
          <w:sz w:val="24"/>
          <w:szCs w:val="24"/>
        </w:rPr>
        <w:t xml:space="preserve"> Anxious Generation, </w:t>
      </w:r>
      <w:r w:rsidR="007E38D7">
        <w:rPr>
          <w:rFonts w:ascii="Times New Roman" w:hAnsi="Times New Roman" w:cs="Times New Roman"/>
          <w:sz w:val="24"/>
          <w:szCs w:val="24"/>
        </w:rPr>
        <w:t>Jonathan Haidt, says Gen Z was taught to avoid risks, dangers, thrills, and conflicts by adults and institutions like schools and churches.</w:t>
      </w:r>
      <w:r w:rsidR="007E38D7">
        <w:rPr>
          <w:rStyle w:val="EndnoteReference"/>
          <w:rFonts w:ascii="Times New Roman" w:hAnsi="Times New Roman" w:cs="Times New Roman"/>
          <w:sz w:val="24"/>
          <w:szCs w:val="24"/>
        </w:rPr>
        <w:endnoteReference w:id="91"/>
      </w:r>
      <w:r w:rsidR="007E38D7">
        <w:rPr>
          <w:rFonts w:ascii="Times New Roman" w:hAnsi="Times New Roman" w:cs="Times New Roman"/>
          <w:sz w:val="24"/>
          <w:szCs w:val="24"/>
        </w:rPr>
        <w:t xml:space="preserve"> [</w:t>
      </w:r>
      <w:r w:rsidR="00A32060">
        <w:rPr>
          <w:rFonts w:ascii="Times New Roman" w:hAnsi="Times New Roman" w:cs="Times New Roman"/>
          <w:sz w:val="24"/>
          <w:szCs w:val="24"/>
        </w:rPr>
        <w:t>91</w:t>
      </w:r>
      <w:r w:rsidR="007E38D7">
        <w:rPr>
          <w:rFonts w:ascii="Times New Roman" w:hAnsi="Times New Roman" w:cs="Times New Roman"/>
          <w:sz w:val="24"/>
          <w:szCs w:val="24"/>
        </w:rPr>
        <w:t xml:space="preserve">] This </w:t>
      </w:r>
      <w:r w:rsidR="00366FC7">
        <w:rPr>
          <w:rFonts w:ascii="Times New Roman" w:hAnsi="Times New Roman" w:cs="Times New Roman"/>
          <w:sz w:val="24"/>
          <w:szCs w:val="24"/>
        </w:rPr>
        <w:t xml:space="preserve">cultural environment reinforced the value of safety for Gen Z. </w:t>
      </w:r>
    </w:p>
    <w:p w:rsidR="00366FC7" w:rsidRPr="00A32060" w:rsidRDefault="004B693A" w:rsidP="00366FC7">
      <w:pPr>
        <w:pStyle w:val="NoSpacing"/>
        <w:spacing w:line="480" w:lineRule="auto"/>
        <w:ind w:firstLine="720"/>
        <w:rPr>
          <w:rFonts w:ascii="Times New Roman" w:hAnsi="Times New Roman" w:cs="Times New Roman"/>
          <w:sz w:val="24"/>
          <w:szCs w:val="24"/>
        </w:rPr>
      </w:pPr>
      <w:r w:rsidRPr="00A32060">
        <w:rPr>
          <w:rFonts w:ascii="Times New Roman" w:hAnsi="Times New Roman" w:cs="Times New Roman"/>
          <w:sz w:val="24"/>
          <w:szCs w:val="24"/>
        </w:rPr>
        <w:t>The relationship between s</w:t>
      </w:r>
      <w:r w:rsidR="0041089B" w:rsidRPr="00A32060">
        <w:rPr>
          <w:rFonts w:ascii="Times New Roman" w:hAnsi="Times New Roman" w:cs="Times New Roman"/>
          <w:sz w:val="24"/>
          <w:szCs w:val="24"/>
        </w:rPr>
        <w:t>ocial media and</w:t>
      </w:r>
      <w:r w:rsidR="001033B2" w:rsidRPr="00A32060">
        <w:rPr>
          <w:rFonts w:ascii="Times New Roman" w:hAnsi="Times New Roman" w:cs="Times New Roman"/>
          <w:sz w:val="24"/>
          <w:szCs w:val="24"/>
        </w:rPr>
        <w:t xml:space="preserve"> cancel culture, or </w:t>
      </w:r>
      <w:r w:rsidR="0041089B" w:rsidRPr="00A32060">
        <w:rPr>
          <w:rFonts w:ascii="Times New Roman" w:hAnsi="Times New Roman" w:cs="Times New Roman"/>
          <w:sz w:val="24"/>
          <w:szCs w:val="24"/>
        </w:rPr>
        <w:t>“call-out culture</w:t>
      </w:r>
      <w:r w:rsidR="001033B2" w:rsidRPr="00A32060">
        <w:rPr>
          <w:rFonts w:ascii="Times New Roman" w:hAnsi="Times New Roman" w:cs="Times New Roman"/>
          <w:sz w:val="24"/>
          <w:szCs w:val="24"/>
        </w:rPr>
        <w:t>,</w:t>
      </w:r>
      <w:r w:rsidR="0041089B" w:rsidRPr="00A32060">
        <w:rPr>
          <w:rFonts w:ascii="Times New Roman" w:hAnsi="Times New Roman" w:cs="Times New Roman"/>
          <w:sz w:val="24"/>
          <w:szCs w:val="24"/>
        </w:rPr>
        <w:t xml:space="preserve">” </w:t>
      </w:r>
      <w:r w:rsidR="005B5113" w:rsidRPr="00A32060">
        <w:rPr>
          <w:rFonts w:ascii="Times New Roman" w:hAnsi="Times New Roman" w:cs="Times New Roman"/>
          <w:sz w:val="24"/>
          <w:szCs w:val="24"/>
        </w:rPr>
        <w:t xml:space="preserve">surrounds </w:t>
      </w:r>
      <w:r w:rsidR="0041089B" w:rsidRPr="00A32060">
        <w:rPr>
          <w:rFonts w:ascii="Times New Roman" w:hAnsi="Times New Roman" w:cs="Times New Roman"/>
          <w:sz w:val="24"/>
          <w:szCs w:val="24"/>
        </w:rPr>
        <w:t xml:space="preserve">Gen Z </w:t>
      </w:r>
      <w:r w:rsidR="005B5113" w:rsidRPr="00A32060">
        <w:rPr>
          <w:rFonts w:ascii="Times New Roman" w:hAnsi="Times New Roman" w:cs="Times New Roman"/>
          <w:sz w:val="24"/>
          <w:szCs w:val="24"/>
        </w:rPr>
        <w:t xml:space="preserve">with an </w:t>
      </w:r>
      <w:r w:rsidRPr="00A32060">
        <w:rPr>
          <w:rFonts w:ascii="Times New Roman" w:hAnsi="Times New Roman" w:cs="Times New Roman"/>
          <w:sz w:val="24"/>
          <w:szCs w:val="24"/>
        </w:rPr>
        <w:t>audience and cultural atmosphere</w:t>
      </w:r>
      <w:r w:rsidR="0041089B" w:rsidRPr="00A32060">
        <w:rPr>
          <w:rFonts w:ascii="Times New Roman" w:hAnsi="Times New Roman" w:cs="Times New Roman"/>
          <w:sz w:val="24"/>
          <w:szCs w:val="24"/>
        </w:rPr>
        <w:t xml:space="preserve"> “eager to watch people being shamed.”</w:t>
      </w:r>
      <w:r w:rsidR="003904C5" w:rsidRPr="00A32060">
        <w:rPr>
          <w:rStyle w:val="EndnoteReference"/>
          <w:rFonts w:ascii="Times New Roman" w:hAnsi="Times New Roman" w:cs="Times New Roman"/>
          <w:sz w:val="24"/>
          <w:szCs w:val="24"/>
        </w:rPr>
        <w:endnoteReference w:id="92"/>
      </w:r>
      <w:r w:rsidR="003904C5" w:rsidRPr="00A32060">
        <w:rPr>
          <w:rFonts w:ascii="Times New Roman" w:hAnsi="Times New Roman" w:cs="Times New Roman"/>
          <w:sz w:val="24"/>
          <w:szCs w:val="24"/>
        </w:rPr>
        <w:t xml:space="preserve"> </w:t>
      </w:r>
      <w:r w:rsidR="007E38D7" w:rsidRPr="00A32060">
        <w:rPr>
          <w:rFonts w:ascii="Times New Roman" w:hAnsi="Times New Roman" w:cs="Times New Roman"/>
          <w:sz w:val="24"/>
          <w:szCs w:val="24"/>
        </w:rPr>
        <w:t>[</w:t>
      </w:r>
      <w:r w:rsidR="00366FC7" w:rsidRPr="00A32060">
        <w:rPr>
          <w:rFonts w:ascii="Times New Roman" w:hAnsi="Times New Roman" w:cs="Times New Roman"/>
          <w:sz w:val="24"/>
          <w:szCs w:val="24"/>
        </w:rPr>
        <w:t>9</w:t>
      </w:r>
      <w:r w:rsidR="00A32060" w:rsidRPr="00A32060">
        <w:rPr>
          <w:rFonts w:ascii="Times New Roman" w:hAnsi="Times New Roman" w:cs="Times New Roman"/>
          <w:sz w:val="24"/>
          <w:szCs w:val="24"/>
        </w:rPr>
        <w:t>2</w:t>
      </w:r>
      <w:r w:rsidR="007E38D7" w:rsidRPr="00A32060">
        <w:rPr>
          <w:rFonts w:ascii="Times New Roman" w:hAnsi="Times New Roman" w:cs="Times New Roman"/>
          <w:sz w:val="24"/>
          <w:szCs w:val="24"/>
        </w:rPr>
        <w:t xml:space="preserve">] </w:t>
      </w:r>
      <w:r w:rsidR="00DD5121" w:rsidRPr="00A32060">
        <w:rPr>
          <w:rFonts w:ascii="Times New Roman" w:hAnsi="Times New Roman" w:cs="Times New Roman"/>
          <w:sz w:val="24"/>
          <w:szCs w:val="24"/>
        </w:rPr>
        <w:t>Watching high profile cancelations cause Gen Z to see their sense of safety, identity, and belonging constantly at risk.</w:t>
      </w:r>
      <w:r w:rsidR="003904C5" w:rsidRPr="00A32060">
        <w:rPr>
          <w:rStyle w:val="EndnoteReference"/>
          <w:rFonts w:ascii="Times New Roman" w:hAnsi="Times New Roman" w:cs="Times New Roman"/>
          <w:sz w:val="24"/>
          <w:szCs w:val="24"/>
        </w:rPr>
        <w:endnoteReference w:id="93"/>
      </w:r>
      <w:r w:rsidR="003904C5" w:rsidRPr="00A32060">
        <w:rPr>
          <w:rFonts w:ascii="Times New Roman" w:hAnsi="Times New Roman" w:cs="Times New Roman"/>
          <w:sz w:val="24"/>
          <w:szCs w:val="24"/>
        </w:rPr>
        <w:t xml:space="preserve"> </w:t>
      </w:r>
      <w:r w:rsidR="00366FC7" w:rsidRPr="00A32060">
        <w:rPr>
          <w:rFonts w:ascii="Times New Roman" w:hAnsi="Times New Roman" w:cs="Times New Roman"/>
          <w:sz w:val="24"/>
          <w:szCs w:val="24"/>
        </w:rPr>
        <w:t>[9</w:t>
      </w:r>
      <w:r w:rsidR="00A32060" w:rsidRPr="00A32060">
        <w:rPr>
          <w:rFonts w:ascii="Times New Roman" w:hAnsi="Times New Roman" w:cs="Times New Roman"/>
          <w:sz w:val="24"/>
          <w:szCs w:val="24"/>
        </w:rPr>
        <w:t>3</w:t>
      </w:r>
      <w:r w:rsidR="00366FC7" w:rsidRPr="00A32060">
        <w:rPr>
          <w:rFonts w:ascii="Times New Roman" w:hAnsi="Times New Roman" w:cs="Times New Roman"/>
          <w:sz w:val="24"/>
          <w:szCs w:val="24"/>
        </w:rPr>
        <w:t>]</w:t>
      </w:r>
      <w:r w:rsidR="00547CA1" w:rsidRPr="00A32060">
        <w:rPr>
          <w:rFonts w:ascii="Times New Roman" w:hAnsi="Times New Roman" w:cs="Times New Roman"/>
          <w:sz w:val="24"/>
          <w:szCs w:val="24"/>
        </w:rPr>
        <w:t>With smartphones and social media, one’s m</w:t>
      </w:r>
      <w:r w:rsidR="00DD5121" w:rsidRPr="00A32060">
        <w:rPr>
          <w:rFonts w:ascii="Times New Roman" w:hAnsi="Times New Roman" w:cs="Times New Roman"/>
          <w:sz w:val="24"/>
          <w:szCs w:val="24"/>
        </w:rPr>
        <w:t xml:space="preserve">istakes can be </w:t>
      </w:r>
      <w:r w:rsidR="00547CA1" w:rsidRPr="00A32060">
        <w:rPr>
          <w:rFonts w:ascii="Times New Roman" w:hAnsi="Times New Roman" w:cs="Times New Roman"/>
          <w:sz w:val="24"/>
          <w:szCs w:val="24"/>
        </w:rPr>
        <w:t>recorded, published, and shared without consent or knowledge, which contributes to continuing to ask: am I safe or will I be shamed, canceled, and embarrassed?</w:t>
      </w:r>
      <w:r w:rsidR="003904C5" w:rsidRPr="00A32060">
        <w:rPr>
          <w:rStyle w:val="EndnoteReference"/>
          <w:rFonts w:ascii="Times New Roman" w:hAnsi="Times New Roman" w:cs="Times New Roman"/>
          <w:sz w:val="24"/>
          <w:szCs w:val="24"/>
        </w:rPr>
        <w:endnoteReference w:id="94"/>
      </w:r>
      <w:r w:rsidR="003904C5" w:rsidRPr="00A32060">
        <w:rPr>
          <w:rFonts w:ascii="Times New Roman" w:hAnsi="Times New Roman" w:cs="Times New Roman"/>
          <w:sz w:val="24"/>
          <w:szCs w:val="24"/>
        </w:rPr>
        <w:t xml:space="preserve"> </w:t>
      </w:r>
      <w:r w:rsidR="00366FC7" w:rsidRPr="00A32060">
        <w:rPr>
          <w:rFonts w:ascii="Times New Roman" w:hAnsi="Times New Roman" w:cs="Times New Roman"/>
          <w:sz w:val="24"/>
          <w:szCs w:val="24"/>
        </w:rPr>
        <w:t>[9</w:t>
      </w:r>
      <w:r w:rsidR="00A32060" w:rsidRPr="00A32060">
        <w:rPr>
          <w:rFonts w:ascii="Times New Roman" w:hAnsi="Times New Roman" w:cs="Times New Roman"/>
          <w:sz w:val="24"/>
          <w:szCs w:val="24"/>
        </w:rPr>
        <w:t>4</w:t>
      </w:r>
      <w:r w:rsidR="00366FC7" w:rsidRPr="00A32060">
        <w:rPr>
          <w:rFonts w:ascii="Times New Roman" w:hAnsi="Times New Roman" w:cs="Times New Roman"/>
          <w:sz w:val="24"/>
          <w:szCs w:val="24"/>
        </w:rPr>
        <w:t>]</w:t>
      </w:r>
    </w:p>
    <w:p w:rsidR="00366FC7" w:rsidRPr="00366FC7" w:rsidRDefault="0041089B" w:rsidP="00366FC7">
      <w:pPr>
        <w:pStyle w:val="NoSpacing"/>
        <w:spacing w:line="480" w:lineRule="auto"/>
        <w:ind w:firstLine="720"/>
        <w:rPr>
          <w:rFonts w:ascii="Times New Roman" w:hAnsi="Times New Roman" w:cs="Times New Roman"/>
          <w:sz w:val="24"/>
          <w:szCs w:val="24"/>
        </w:rPr>
      </w:pPr>
      <w:r w:rsidRPr="00366FC7">
        <w:rPr>
          <w:rFonts w:ascii="Times New Roman" w:hAnsi="Times New Roman" w:cs="Times New Roman"/>
          <w:sz w:val="24"/>
          <w:szCs w:val="24"/>
        </w:rPr>
        <w:t xml:space="preserve">Because Christians are viewed as judgmental and intolerant, it </w:t>
      </w:r>
      <w:r w:rsidR="001033B2" w:rsidRPr="00366FC7">
        <w:rPr>
          <w:rFonts w:ascii="Times New Roman" w:hAnsi="Times New Roman" w:cs="Times New Roman"/>
          <w:sz w:val="24"/>
          <w:szCs w:val="24"/>
        </w:rPr>
        <w:t>is reasonable</w:t>
      </w:r>
      <w:r w:rsidRPr="00366FC7">
        <w:rPr>
          <w:rFonts w:ascii="Times New Roman" w:hAnsi="Times New Roman" w:cs="Times New Roman"/>
          <w:sz w:val="24"/>
          <w:szCs w:val="24"/>
        </w:rPr>
        <w:t xml:space="preserve"> Gen Z is </w:t>
      </w:r>
      <w:r w:rsidR="001033B2" w:rsidRPr="00366FC7">
        <w:rPr>
          <w:rFonts w:ascii="Times New Roman" w:hAnsi="Times New Roman" w:cs="Times New Roman"/>
          <w:sz w:val="24"/>
          <w:szCs w:val="24"/>
        </w:rPr>
        <w:t>questioning</w:t>
      </w:r>
      <w:r w:rsidRPr="00366FC7">
        <w:rPr>
          <w:rFonts w:ascii="Times New Roman" w:hAnsi="Times New Roman" w:cs="Times New Roman"/>
          <w:sz w:val="24"/>
          <w:szCs w:val="24"/>
        </w:rPr>
        <w:t xml:space="preserve"> whether or not they are safe </w:t>
      </w:r>
      <w:r w:rsidR="001033B2" w:rsidRPr="00366FC7">
        <w:rPr>
          <w:rFonts w:ascii="Times New Roman" w:hAnsi="Times New Roman" w:cs="Times New Roman"/>
          <w:sz w:val="24"/>
          <w:szCs w:val="24"/>
        </w:rPr>
        <w:t xml:space="preserve">with Christians, the </w:t>
      </w:r>
      <w:r w:rsidRPr="00366FC7">
        <w:rPr>
          <w:rFonts w:ascii="Times New Roman" w:hAnsi="Times New Roman" w:cs="Times New Roman"/>
          <w:sz w:val="24"/>
          <w:szCs w:val="24"/>
        </w:rPr>
        <w:t>gospel</w:t>
      </w:r>
      <w:r w:rsidR="001033B2" w:rsidRPr="00366FC7">
        <w:rPr>
          <w:rFonts w:ascii="Times New Roman" w:hAnsi="Times New Roman" w:cs="Times New Roman"/>
          <w:sz w:val="24"/>
          <w:szCs w:val="24"/>
        </w:rPr>
        <w:t>, and even God</w:t>
      </w:r>
      <w:r w:rsidRPr="00366FC7">
        <w:rPr>
          <w:rFonts w:ascii="Times New Roman" w:hAnsi="Times New Roman" w:cs="Times New Roman"/>
          <w:sz w:val="24"/>
          <w:szCs w:val="24"/>
        </w:rPr>
        <w:t>.</w:t>
      </w:r>
      <w:r w:rsidR="001033B2" w:rsidRPr="00366FC7">
        <w:rPr>
          <w:rFonts w:ascii="Times New Roman" w:hAnsi="Times New Roman" w:cs="Times New Roman"/>
          <w:sz w:val="24"/>
          <w:szCs w:val="24"/>
        </w:rPr>
        <w:t xml:space="preserve"> </w:t>
      </w:r>
      <w:r w:rsidR="00366FC7">
        <w:rPr>
          <w:rFonts w:ascii="Times New Roman" w:hAnsi="Times New Roman" w:cs="Times New Roman"/>
          <w:sz w:val="24"/>
          <w:szCs w:val="24"/>
        </w:rPr>
        <w:t xml:space="preserve">Gen </w:t>
      </w:r>
      <w:proofErr w:type="spellStart"/>
      <w:r w:rsidR="00366FC7">
        <w:rPr>
          <w:rFonts w:ascii="Times New Roman" w:hAnsi="Times New Roman" w:cs="Times New Roman"/>
          <w:sz w:val="24"/>
          <w:szCs w:val="24"/>
        </w:rPr>
        <w:t>Zers</w:t>
      </w:r>
      <w:proofErr w:type="spellEnd"/>
      <w:r w:rsidR="00366FC7">
        <w:rPr>
          <w:rFonts w:ascii="Times New Roman" w:hAnsi="Times New Roman" w:cs="Times New Roman"/>
          <w:sz w:val="24"/>
          <w:szCs w:val="24"/>
        </w:rPr>
        <w:t xml:space="preserve"> </w:t>
      </w:r>
      <w:r w:rsidR="00366FC7" w:rsidRPr="009366A9">
        <w:rPr>
          <w:rFonts w:ascii="Times New Roman" w:hAnsi="Times New Roman" w:cs="Times New Roman"/>
          <w:sz w:val="24"/>
          <w:szCs w:val="24"/>
        </w:rPr>
        <w:t>want</w:t>
      </w:r>
      <w:r w:rsidR="00366FC7">
        <w:rPr>
          <w:rFonts w:ascii="Times New Roman" w:hAnsi="Times New Roman" w:cs="Times New Roman"/>
          <w:sz w:val="24"/>
          <w:szCs w:val="24"/>
        </w:rPr>
        <w:t xml:space="preserve"> and need</w:t>
      </w:r>
      <w:r w:rsidR="00366FC7" w:rsidRPr="009366A9">
        <w:rPr>
          <w:rFonts w:ascii="Times New Roman" w:hAnsi="Times New Roman" w:cs="Times New Roman"/>
          <w:sz w:val="24"/>
          <w:szCs w:val="24"/>
        </w:rPr>
        <w:t xml:space="preserve"> </w:t>
      </w:r>
      <w:r w:rsidR="00366FC7">
        <w:rPr>
          <w:rFonts w:ascii="Times New Roman" w:hAnsi="Times New Roman" w:cs="Times New Roman"/>
          <w:sz w:val="24"/>
          <w:szCs w:val="24"/>
        </w:rPr>
        <w:t>a safe</w:t>
      </w:r>
      <w:r w:rsidR="00366FC7" w:rsidRPr="009366A9">
        <w:rPr>
          <w:rFonts w:ascii="Times New Roman" w:hAnsi="Times New Roman" w:cs="Times New Roman"/>
          <w:sz w:val="24"/>
          <w:szCs w:val="24"/>
        </w:rPr>
        <w:t xml:space="preserve"> place to ask questions about the Bible, Triune God, and faith without feeling shame.</w:t>
      </w:r>
      <w:r w:rsidR="00366FC7" w:rsidRPr="009366A9">
        <w:rPr>
          <w:rStyle w:val="EndnoteReference"/>
          <w:rFonts w:ascii="Times New Roman" w:hAnsi="Times New Roman" w:cs="Times New Roman"/>
          <w:sz w:val="24"/>
          <w:szCs w:val="24"/>
        </w:rPr>
        <w:endnoteReference w:id="95"/>
      </w:r>
      <w:r w:rsidR="00366FC7">
        <w:rPr>
          <w:rFonts w:ascii="Times New Roman" w:hAnsi="Times New Roman" w:cs="Times New Roman"/>
          <w:sz w:val="24"/>
          <w:szCs w:val="24"/>
        </w:rPr>
        <w:t xml:space="preserve"> [9</w:t>
      </w:r>
      <w:r w:rsidR="00A32060">
        <w:rPr>
          <w:rFonts w:ascii="Times New Roman" w:hAnsi="Times New Roman" w:cs="Times New Roman"/>
          <w:sz w:val="24"/>
          <w:szCs w:val="24"/>
        </w:rPr>
        <w:t>5</w:t>
      </w:r>
      <w:r w:rsidR="00366FC7">
        <w:rPr>
          <w:rFonts w:ascii="Times New Roman" w:hAnsi="Times New Roman" w:cs="Times New Roman"/>
          <w:sz w:val="24"/>
          <w:szCs w:val="24"/>
        </w:rPr>
        <w:t xml:space="preserve">] It is important to offer those kinds of spaces to them. It is also important to, in Scripture, explore how God might define what is safe. </w:t>
      </w:r>
      <w:r w:rsidR="00366FC7" w:rsidRPr="00366FC7">
        <w:rPr>
          <w:rFonts w:ascii="Times New Roman" w:hAnsi="Times New Roman" w:cs="Times New Roman"/>
          <w:sz w:val="24"/>
          <w:szCs w:val="24"/>
        </w:rPr>
        <w:t xml:space="preserve">Recall the words of Mr. Beaver describing the God-figure, Aslan, in </w:t>
      </w:r>
      <w:r w:rsidR="00366FC7" w:rsidRPr="00366FC7">
        <w:rPr>
          <w:rFonts w:ascii="Times New Roman" w:hAnsi="Times New Roman" w:cs="Times New Roman"/>
          <w:i/>
          <w:sz w:val="24"/>
          <w:szCs w:val="24"/>
        </w:rPr>
        <w:t>The Lion, the Witch, and the Wardrobe</w:t>
      </w:r>
      <w:r w:rsidR="00366FC7" w:rsidRPr="00366FC7">
        <w:rPr>
          <w:rFonts w:ascii="Times New Roman" w:hAnsi="Times New Roman" w:cs="Times New Roman"/>
          <w:sz w:val="24"/>
          <w:szCs w:val="24"/>
        </w:rPr>
        <w:t xml:space="preserve">: </w:t>
      </w:r>
      <w:r w:rsidR="00366FC7" w:rsidRPr="00366FC7">
        <w:rPr>
          <w:rFonts w:ascii="Times New Roman" w:eastAsia="Trebuchet MS" w:hAnsi="Times New Roman" w:cs="Times New Roman"/>
          <w:sz w:val="24"/>
          <w:szCs w:val="24"/>
        </w:rPr>
        <w:t>“Who said anything about safe? ‘Course he isn’t safe. But he’s good. He’s the King, I tell you.”</w:t>
      </w:r>
      <w:r w:rsidR="00366FC7" w:rsidRPr="00366FC7">
        <w:rPr>
          <w:rStyle w:val="EndnoteReference"/>
          <w:rFonts w:ascii="Times New Roman" w:eastAsia="Trebuchet MS" w:hAnsi="Times New Roman" w:cs="Times New Roman"/>
          <w:sz w:val="24"/>
          <w:szCs w:val="24"/>
        </w:rPr>
        <w:endnoteReference w:id="96"/>
      </w:r>
      <w:r w:rsidR="00366FC7" w:rsidRPr="00366FC7">
        <w:rPr>
          <w:rFonts w:ascii="Times New Roman" w:eastAsia="Trebuchet MS" w:hAnsi="Times New Roman" w:cs="Times New Roman"/>
          <w:sz w:val="24"/>
          <w:szCs w:val="24"/>
        </w:rPr>
        <w:t xml:space="preserve"> </w:t>
      </w:r>
      <w:r w:rsidR="00A32060">
        <w:rPr>
          <w:rFonts w:ascii="Times New Roman" w:eastAsia="Trebuchet MS" w:hAnsi="Times New Roman" w:cs="Times New Roman"/>
          <w:sz w:val="24"/>
          <w:szCs w:val="24"/>
        </w:rPr>
        <w:t xml:space="preserve">[96] </w:t>
      </w:r>
      <w:r w:rsidR="00366FC7" w:rsidRPr="00366FC7">
        <w:rPr>
          <w:rFonts w:ascii="Times New Roman" w:eastAsia="Trebuchet MS" w:hAnsi="Times New Roman" w:cs="Times New Roman"/>
          <w:sz w:val="24"/>
          <w:szCs w:val="24"/>
        </w:rPr>
        <w:t xml:space="preserve">This may not be the answer to the question Gen Z is asking because there is no clear definition of “safe.” </w:t>
      </w:r>
      <w:r w:rsidR="00366FC7">
        <w:rPr>
          <w:rFonts w:ascii="Times New Roman" w:eastAsia="Trebuchet MS" w:hAnsi="Times New Roman" w:cs="Times New Roman"/>
          <w:sz w:val="24"/>
          <w:szCs w:val="24"/>
        </w:rPr>
        <w:t xml:space="preserve">If Gen Z equates goodness with safety, then in that logic, God cannot be good if God is not safe. </w:t>
      </w:r>
    </w:p>
    <w:p w:rsidR="00E42352" w:rsidRPr="00EA19C9" w:rsidRDefault="00E42352" w:rsidP="00EA19C9">
      <w:pPr>
        <w:rPr>
          <w:rFonts w:ascii="Times New Roman" w:hAnsi="Times New Roman" w:cs="Times New Roman"/>
        </w:rPr>
      </w:pPr>
    </w:p>
    <w:p w:rsidR="00874645" w:rsidRPr="00EA19C9" w:rsidRDefault="00A32060" w:rsidP="00EA19C9">
      <w:pPr>
        <w:pStyle w:val="ListParagraph"/>
        <w:numPr>
          <w:ilvl w:val="0"/>
          <w:numId w:val="4"/>
        </w:numPr>
        <w:rPr>
          <w:b/>
        </w:rPr>
      </w:pPr>
      <w:r w:rsidRPr="00EA19C9">
        <w:rPr>
          <w:b/>
        </w:rPr>
        <w:t xml:space="preserve">Application </w:t>
      </w:r>
      <w:r w:rsidR="00874645" w:rsidRPr="00EA19C9">
        <w:rPr>
          <w:b/>
        </w:rPr>
        <w:t>to Scripture</w:t>
      </w:r>
    </w:p>
    <w:p w:rsidR="003F3A9F" w:rsidRDefault="00480F5F" w:rsidP="003F3A9F">
      <w:pPr>
        <w:spacing w:line="480" w:lineRule="auto"/>
        <w:ind w:firstLine="720"/>
        <w:rPr>
          <w:rFonts w:ascii="Times New Roman" w:hAnsi="Times New Roman" w:cs="Times New Roman"/>
          <w:sz w:val="24"/>
        </w:rPr>
      </w:pPr>
      <w:r>
        <w:rPr>
          <w:rFonts w:ascii="Times New Roman" w:hAnsi="Times New Roman" w:cs="Times New Roman"/>
          <w:sz w:val="24"/>
        </w:rPr>
        <w:lastRenderedPageBreak/>
        <w:t>Since the</w:t>
      </w:r>
      <w:r w:rsidR="00874645" w:rsidRPr="00874645">
        <w:rPr>
          <w:rFonts w:ascii="Times New Roman" w:hAnsi="Times New Roman" w:cs="Times New Roman"/>
          <w:sz w:val="24"/>
        </w:rPr>
        <w:t xml:space="preserve"> context for Gen Z’s identified questions about life and faith has</w:t>
      </w:r>
      <w:r w:rsidR="00874645">
        <w:rPr>
          <w:rFonts w:ascii="Times New Roman" w:hAnsi="Times New Roman" w:cs="Times New Roman"/>
          <w:sz w:val="24"/>
        </w:rPr>
        <w:t xml:space="preserve"> been explored, this knowledge can now be applied to the work of contextualization of Scripture for Gen Z.</w:t>
      </w:r>
      <w:r>
        <w:rPr>
          <w:rFonts w:ascii="Times New Roman" w:hAnsi="Times New Roman" w:cs="Times New Roman"/>
          <w:sz w:val="24"/>
        </w:rPr>
        <w:t xml:space="preserve"> The Bible is full of good news for everyone, everywhere, throughout history, but context impacts understanding and application. For example, when teaching about cultural intelligence, David Livermore asks why the prodigal son ended up in the pig pen, and the responses vary depending on cultural influences.</w:t>
      </w:r>
      <w:r>
        <w:rPr>
          <w:rStyle w:val="EndnoteReference"/>
          <w:rFonts w:ascii="Times New Roman" w:hAnsi="Times New Roman" w:cs="Times New Roman"/>
          <w:sz w:val="24"/>
        </w:rPr>
        <w:endnoteReference w:id="97"/>
      </w:r>
      <w:r>
        <w:rPr>
          <w:rFonts w:ascii="Times New Roman" w:hAnsi="Times New Roman" w:cs="Times New Roman"/>
          <w:sz w:val="24"/>
        </w:rPr>
        <w:t xml:space="preserve"> [97] The Bible shares three reasons why the son was in the pigpen: (1) there was a famine</w:t>
      </w:r>
      <w:r w:rsidR="003F3A9F">
        <w:rPr>
          <w:rFonts w:ascii="Times New Roman" w:hAnsi="Times New Roman" w:cs="Times New Roman"/>
          <w:sz w:val="24"/>
        </w:rPr>
        <w:t xml:space="preserve"> (Luke 15:14)</w:t>
      </w:r>
      <w:r>
        <w:rPr>
          <w:rFonts w:ascii="Times New Roman" w:hAnsi="Times New Roman" w:cs="Times New Roman"/>
          <w:sz w:val="24"/>
        </w:rPr>
        <w:t>, (2) no one gave him anything to eat</w:t>
      </w:r>
      <w:r w:rsidR="003F3A9F">
        <w:rPr>
          <w:rFonts w:ascii="Times New Roman" w:hAnsi="Times New Roman" w:cs="Times New Roman"/>
          <w:sz w:val="24"/>
        </w:rPr>
        <w:t xml:space="preserve"> (Luke 15:16)</w:t>
      </w:r>
      <w:r>
        <w:rPr>
          <w:rFonts w:ascii="Times New Roman" w:hAnsi="Times New Roman" w:cs="Times New Roman"/>
          <w:sz w:val="24"/>
        </w:rPr>
        <w:t>, and (3) he squandered his money</w:t>
      </w:r>
      <w:r w:rsidR="003F3A9F">
        <w:rPr>
          <w:rFonts w:ascii="Times New Roman" w:hAnsi="Times New Roman" w:cs="Times New Roman"/>
          <w:sz w:val="24"/>
        </w:rPr>
        <w:t xml:space="preserve"> (Luke 15:13-14)</w:t>
      </w:r>
      <w:r>
        <w:rPr>
          <w:rFonts w:ascii="Times New Roman" w:hAnsi="Times New Roman" w:cs="Times New Roman"/>
          <w:sz w:val="24"/>
        </w:rPr>
        <w:t>.</w:t>
      </w:r>
      <w:r w:rsidR="003F3A9F">
        <w:rPr>
          <w:rFonts w:ascii="Times New Roman" w:hAnsi="Times New Roman" w:cs="Times New Roman"/>
          <w:sz w:val="24"/>
        </w:rPr>
        <w:t xml:space="preserve"> All are correct answers to the question but come from different cultural lenses. The task at hand is to use Gen Z’s cultural lens to read Scripture and draw out how God engages Gen Z’s experiences, values, and worldview and draws them to Himself. </w:t>
      </w:r>
    </w:p>
    <w:p w:rsidR="00980A49" w:rsidRDefault="00874645" w:rsidP="009B32A8">
      <w:pPr>
        <w:spacing w:line="480" w:lineRule="auto"/>
        <w:ind w:firstLine="720"/>
        <w:rPr>
          <w:rFonts w:ascii="Times New Roman" w:hAnsi="Times New Roman" w:cs="Times New Roman"/>
          <w:sz w:val="24"/>
        </w:rPr>
      </w:pPr>
      <w:r>
        <w:rPr>
          <w:rFonts w:ascii="Times New Roman" w:hAnsi="Times New Roman" w:cs="Times New Roman"/>
          <w:sz w:val="24"/>
        </w:rPr>
        <w:t>When reading the Bible, it is helpful to keep this of questions nearby in order to look for how the Bible engages those questions in a particular passage</w:t>
      </w:r>
      <w:r w:rsidR="00980A49">
        <w:rPr>
          <w:rFonts w:ascii="Times New Roman" w:hAnsi="Times New Roman" w:cs="Times New Roman"/>
          <w:sz w:val="24"/>
        </w:rPr>
        <w:t>. As an example, these questions will be applied in examining Mark 4:25-41, when Jesus calms the storm. This passage addresses the following:</w:t>
      </w:r>
    </w:p>
    <w:p w:rsidR="00980A49" w:rsidRDefault="00980A49" w:rsidP="00F5770A">
      <w:pPr>
        <w:pStyle w:val="ListParagraph"/>
        <w:numPr>
          <w:ilvl w:val="0"/>
          <w:numId w:val="5"/>
        </w:numPr>
      </w:pPr>
      <w:r>
        <w:t>By questioning Jesus’ identity, this passage engages the question: What is true?</w:t>
      </w:r>
    </w:p>
    <w:p w:rsidR="00980A49" w:rsidRDefault="00980A49" w:rsidP="00F5770A">
      <w:pPr>
        <w:pStyle w:val="ListParagraph"/>
        <w:numPr>
          <w:ilvl w:val="0"/>
          <w:numId w:val="5"/>
        </w:numPr>
      </w:pPr>
      <w:r>
        <w:t>Through the disciples’ experience in the storm, this passage engages the question: Am I safe?</w:t>
      </w:r>
    </w:p>
    <w:p w:rsidR="00980A49" w:rsidRDefault="00980A49" w:rsidP="00980A49">
      <w:pPr>
        <w:pStyle w:val="ListParagraph"/>
        <w:numPr>
          <w:ilvl w:val="0"/>
          <w:numId w:val="5"/>
        </w:numPr>
      </w:pPr>
      <w:r>
        <w:t>Because the disciples and Jesus are in a terrible storm, this passage engages the question: Is God good?</w:t>
      </w:r>
    </w:p>
    <w:p w:rsidR="00980A49" w:rsidRDefault="005D43C0" w:rsidP="00980A49">
      <w:pPr>
        <w:pStyle w:val="ListParagraph"/>
        <w:numPr>
          <w:ilvl w:val="0"/>
          <w:numId w:val="5"/>
        </w:numPr>
      </w:pPr>
      <w:r>
        <w:t>When the di</w:t>
      </w:r>
      <w:r w:rsidR="0002392E">
        <w:t xml:space="preserve">sciples question Jesus’ care for them, this passage touches: Can I trust you? </w:t>
      </w:r>
    </w:p>
    <w:p w:rsidR="0002392E" w:rsidRPr="00980A49" w:rsidRDefault="0002392E" w:rsidP="00980A49">
      <w:pPr>
        <w:pStyle w:val="ListParagraph"/>
        <w:numPr>
          <w:ilvl w:val="0"/>
          <w:numId w:val="5"/>
        </w:numPr>
      </w:pPr>
      <w:r>
        <w:lastRenderedPageBreak/>
        <w:t xml:space="preserve">Because other boats were with them, this passage involves: Do all people matter to God? </w:t>
      </w:r>
    </w:p>
    <w:p w:rsidR="006E35AA" w:rsidRDefault="006E35AA" w:rsidP="006E35AA">
      <w:pPr>
        <w:spacing w:line="480" w:lineRule="auto"/>
        <w:rPr>
          <w:rFonts w:ascii="Times New Roman" w:hAnsi="Times New Roman" w:cs="Times New Roman"/>
          <w:sz w:val="24"/>
        </w:rPr>
      </w:pPr>
      <w:r>
        <w:rPr>
          <w:rFonts w:ascii="Times New Roman" w:hAnsi="Times New Roman" w:cs="Times New Roman"/>
          <w:sz w:val="24"/>
        </w:rPr>
        <w:t xml:space="preserve">Each of these examples provide a Gen Z-friendly lens for unpacking this gospel account. They </w:t>
      </w:r>
      <w:r w:rsidR="00494E80">
        <w:rPr>
          <w:rFonts w:ascii="Times New Roman" w:hAnsi="Times New Roman" w:cs="Times New Roman"/>
          <w:sz w:val="24"/>
        </w:rPr>
        <w:t>reveal</w:t>
      </w:r>
      <w:r>
        <w:rPr>
          <w:rFonts w:ascii="Times New Roman" w:hAnsi="Times New Roman" w:cs="Times New Roman"/>
          <w:sz w:val="24"/>
        </w:rPr>
        <w:t xml:space="preserve"> opportunities to invite Gen Z to discover how the Bible is relevant to their questions and their everyday lives using their language and values. Educated, experienced, </w:t>
      </w:r>
      <w:r w:rsidR="00403B61">
        <w:rPr>
          <w:rFonts w:ascii="Times New Roman" w:hAnsi="Times New Roman" w:cs="Times New Roman"/>
          <w:sz w:val="24"/>
        </w:rPr>
        <w:t xml:space="preserve">faithful, </w:t>
      </w:r>
      <w:r>
        <w:rPr>
          <w:rFonts w:ascii="Times New Roman" w:hAnsi="Times New Roman" w:cs="Times New Roman"/>
          <w:sz w:val="24"/>
        </w:rPr>
        <w:t xml:space="preserve">and biblically literate Christian members of previous generations can sit next to members of Gen Z and help to provide biblical context so they can work together reveal the good news in Scripture. </w:t>
      </w:r>
    </w:p>
    <w:p w:rsidR="00DD49E0" w:rsidRDefault="006E35AA" w:rsidP="00DD49E0">
      <w:pPr>
        <w:spacing w:line="480" w:lineRule="auto"/>
        <w:ind w:firstLine="720"/>
        <w:rPr>
          <w:rFonts w:ascii="Times New Roman" w:hAnsi="Times New Roman" w:cs="Times New Roman"/>
          <w:sz w:val="24"/>
        </w:rPr>
      </w:pPr>
      <w:r>
        <w:rPr>
          <w:rFonts w:ascii="Times New Roman" w:hAnsi="Times New Roman" w:cs="Times New Roman"/>
          <w:sz w:val="24"/>
        </w:rPr>
        <w:t>The next step is to examine the pas</w:t>
      </w:r>
      <w:r w:rsidR="001B33B7">
        <w:rPr>
          <w:rFonts w:ascii="Times New Roman" w:hAnsi="Times New Roman" w:cs="Times New Roman"/>
          <w:sz w:val="24"/>
        </w:rPr>
        <w:t>t</w:t>
      </w:r>
      <w:r>
        <w:rPr>
          <w:rFonts w:ascii="Times New Roman" w:hAnsi="Times New Roman" w:cs="Times New Roman"/>
          <w:sz w:val="24"/>
        </w:rPr>
        <w:t xml:space="preserve"> to uncover how the Bible responds to the Gen Z question or values. </w:t>
      </w:r>
      <w:r w:rsidR="00DD49E0">
        <w:rPr>
          <w:rFonts w:ascii="Times New Roman" w:hAnsi="Times New Roman" w:cs="Times New Roman"/>
          <w:sz w:val="24"/>
        </w:rPr>
        <w:t>In any given setting, there may not be time to address all the questions a given Scripture, but starting small and addressing one question is a good place to start. For sake of space in this article, two of the questions will be examined in for this passage. This is a prayerful step, but it can look as follows for Mark 4:25-41:</w:t>
      </w:r>
    </w:p>
    <w:p w:rsidR="003E73F2" w:rsidRDefault="00DD49E0" w:rsidP="0063224B">
      <w:pPr>
        <w:pStyle w:val="ListParagraph"/>
        <w:numPr>
          <w:ilvl w:val="0"/>
          <w:numId w:val="6"/>
        </w:numPr>
      </w:pPr>
      <w:r w:rsidRPr="00403B61">
        <w:rPr>
          <w:i/>
        </w:rPr>
        <w:t>Is God good?</w:t>
      </w:r>
      <w:r w:rsidR="00DF2EA2">
        <w:t xml:space="preserve"> </w:t>
      </w:r>
      <w:r w:rsidR="008211FD">
        <w:t xml:space="preserve">Some might believe a good God would have prevented the storm to begin with, or at least would have had the boat avoid the storm. God’s goodness is not the prevention of the storm but his with-ness within the storm. God the Son is with </w:t>
      </w:r>
      <w:r w:rsidR="003E73F2">
        <w:t xml:space="preserve">the disciples in the storm. He is not distant from them, but experiences the storm alongside them. God’s with-ness is his goodness. </w:t>
      </w:r>
    </w:p>
    <w:p w:rsidR="00403B61" w:rsidRDefault="00DD49E0" w:rsidP="00DD49E0">
      <w:pPr>
        <w:pStyle w:val="ListParagraph"/>
        <w:numPr>
          <w:ilvl w:val="0"/>
          <w:numId w:val="6"/>
        </w:numPr>
      </w:pPr>
      <w:r w:rsidRPr="00403B61">
        <w:rPr>
          <w:i/>
        </w:rPr>
        <w:t>Do all people matter to God</w:t>
      </w:r>
      <w:r w:rsidR="003E73F2" w:rsidRPr="00403B61">
        <w:rPr>
          <w:i/>
        </w:rPr>
        <w:t>?</w:t>
      </w:r>
      <w:r w:rsidR="003E73F2">
        <w:t xml:space="preserve"> There were others boats in the water who also experienced the storm</w:t>
      </w:r>
      <w:r w:rsidR="00403B61">
        <w:t>. God did not just care about the disciples, but the other boats with Jesus</w:t>
      </w:r>
      <w:r w:rsidR="003E73F2">
        <w:t xml:space="preserve">. </w:t>
      </w:r>
      <w:r w:rsidR="00403B61">
        <w:t>Those boats</w:t>
      </w:r>
      <w:r w:rsidR="003E73F2">
        <w:t xml:space="preserve"> may not have been able to see or hear Jesus from where they were. All they knew was that they were in a terrible squall, and it was suddenly calm</w:t>
      </w:r>
      <w:r w:rsidR="00403B61">
        <w:t xml:space="preserve">. Do they know God the Son was with them? Maybe they felt alone in the storm. Perhaps a Gen Z audience can relate: they found themselves in a </w:t>
      </w:r>
      <w:r w:rsidR="00403B61">
        <w:lastRenderedPageBreak/>
        <w:t>storm of life, unable to see or hear God from their vantage point and unaware God is with them. When the storm stops, they may not realize it was the work of God’s hand. The Gen Z audience can be invited to re-visit those memories and consider the possibility God was with them, even if they were not aware of it.</w:t>
      </w:r>
    </w:p>
    <w:p w:rsidR="00403B61" w:rsidRDefault="00403B61" w:rsidP="00403B6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nswers to Gen Z’s questions was in Scripture the whole time. </w:t>
      </w:r>
      <w:r w:rsidR="004E118E">
        <w:rPr>
          <w:rFonts w:ascii="Times New Roman" w:eastAsia="Times New Roman" w:hAnsi="Times New Roman" w:cs="Times New Roman"/>
          <w:sz w:val="24"/>
          <w:szCs w:val="24"/>
        </w:rPr>
        <w:t xml:space="preserve">By looking at the questions Gen Z is asking within Mark 4:25-31, a </w:t>
      </w:r>
      <w:r>
        <w:rPr>
          <w:rFonts w:ascii="Times New Roman" w:eastAsia="Times New Roman" w:hAnsi="Times New Roman" w:cs="Times New Roman"/>
          <w:sz w:val="24"/>
          <w:szCs w:val="24"/>
        </w:rPr>
        <w:t xml:space="preserve">response </w:t>
      </w:r>
      <w:r w:rsidR="004E118E">
        <w:rPr>
          <w:rFonts w:ascii="Times New Roman" w:eastAsia="Times New Roman" w:hAnsi="Times New Roman" w:cs="Times New Roman"/>
          <w:sz w:val="24"/>
          <w:szCs w:val="24"/>
        </w:rPr>
        <w:t>to those questions is provided</w:t>
      </w:r>
      <w:r>
        <w:rPr>
          <w:rFonts w:ascii="Times New Roman" w:eastAsia="Times New Roman" w:hAnsi="Times New Roman" w:cs="Times New Roman"/>
          <w:sz w:val="24"/>
          <w:szCs w:val="24"/>
        </w:rPr>
        <w:t xml:space="preserve"> through Scriptural engagement.</w:t>
      </w:r>
    </w:p>
    <w:p w:rsidR="00403B61" w:rsidRDefault="00403B61" w:rsidP="00403B61">
      <w:pPr>
        <w:spacing w:line="480" w:lineRule="auto"/>
        <w:rPr>
          <w:rFonts w:ascii="Times New Roman" w:hAnsi="Times New Roman" w:cs="Times New Roman"/>
          <w:sz w:val="24"/>
          <w:szCs w:val="24"/>
        </w:rPr>
      </w:pPr>
      <w:r w:rsidRPr="00403B61">
        <w:rPr>
          <w:rFonts w:ascii="Times New Roman" w:hAnsi="Times New Roman" w:cs="Times New Roman"/>
          <w:sz w:val="24"/>
          <w:szCs w:val="24"/>
        </w:rPr>
        <w:tab/>
        <w:t>The prac</w:t>
      </w:r>
      <w:r>
        <w:rPr>
          <w:rFonts w:ascii="Times New Roman" w:hAnsi="Times New Roman" w:cs="Times New Roman"/>
          <w:sz w:val="24"/>
          <w:szCs w:val="24"/>
        </w:rPr>
        <w:t>tice of looking for how the Bible engages the seven questions discussed here will continue to reveal good news for Gen Z</w:t>
      </w:r>
      <w:r w:rsidR="004E118E">
        <w:rPr>
          <w:rFonts w:ascii="Times New Roman" w:hAnsi="Times New Roman" w:cs="Times New Roman"/>
          <w:sz w:val="24"/>
          <w:szCs w:val="24"/>
        </w:rPr>
        <w:t xml:space="preserve">. This process makes a direct connection between Gen Z’s questions about life and faith and the Bible, which ultimately points Gen Z to the Triune God. Churches can provide a contextualized conversation with Gen Z in evangelism and discipleship that may welcome the next generation into a life of faith in Jesus Christ. </w:t>
      </w:r>
    </w:p>
    <w:p w:rsidR="00DD49E0" w:rsidRPr="00403B61" w:rsidRDefault="00DD49E0" w:rsidP="00403B61">
      <w:pPr>
        <w:rPr>
          <w:rFonts w:ascii="Times New Roman" w:eastAsia="Times New Roman" w:hAnsi="Times New Roman" w:cs="Times New Roman"/>
          <w:sz w:val="24"/>
          <w:szCs w:val="24"/>
        </w:rPr>
      </w:pPr>
      <w:r w:rsidRPr="00403B61">
        <w:rPr>
          <w:rFonts w:ascii="Times New Roman" w:hAnsi="Times New Roman" w:cs="Times New Roman"/>
          <w:sz w:val="24"/>
          <w:szCs w:val="24"/>
        </w:rPr>
        <w:br/>
      </w:r>
    </w:p>
    <w:p w:rsidR="00D93013" w:rsidRPr="008211FD" w:rsidRDefault="008211FD" w:rsidP="008211FD">
      <w:pPr>
        <w:pStyle w:val="NoSpacing"/>
        <w:numPr>
          <w:ilvl w:val="0"/>
          <w:numId w:val="4"/>
        </w:numPr>
        <w:spacing w:line="480" w:lineRule="auto"/>
        <w:rPr>
          <w:rFonts w:ascii="Times New Roman" w:hAnsi="Times New Roman" w:cs="Times New Roman"/>
          <w:b/>
          <w:sz w:val="24"/>
          <w:szCs w:val="24"/>
        </w:rPr>
      </w:pPr>
      <w:r w:rsidRPr="008211FD">
        <w:rPr>
          <w:rFonts w:ascii="Times New Roman" w:hAnsi="Times New Roman" w:cs="Times New Roman"/>
          <w:b/>
          <w:sz w:val="24"/>
          <w:szCs w:val="24"/>
        </w:rPr>
        <w:t>Conclusion</w:t>
      </w:r>
    </w:p>
    <w:p w:rsidR="00D93013" w:rsidRPr="004B61EB" w:rsidRDefault="008211FD" w:rsidP="008211FD">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conclusion, identifying key questions Gen Z is asking about life and faith provides direction for evangelism and discipleship. The seven questions identified and the context around those questions were explored in this summary of </w:t>
      </w:r>
      <w:r>
        <w:rPr>
          <w:rFonts w:ascii="Times New Roman" w:hAnsi="Times New Roman" w:cs="Times New Roman"/>
          <w:i/>
          <w:sz w:val="24"/>
          <w:szCs w:val="24"/>
        </w:rPr>
        <w:t>What Gen Z Really Wants to Know About God: Seven Questions About Life and Faith</w:t>
      </w:r>
      <w:r w:rsidR="004E118E">
        <w:rPr>
          <w:rFonts w:ascii="Times New Roman" w:hAnsi="Times New Roman" w:cs="Times New Roman"/>
          <w:i/>
          <w:sz w:val="24"/>
          <w:szCs w:val="24"/>
        </w:rPr>
        <w:t xml:space="preserve">, </w:t>
      </w:r>
      <w:r w:rsidR="004E118E">
        <w:rPr>
          <w:rFonts w:ascii="Times New Roman" w:hAnsi="Times New Roman" w:cs="Times New Roman"/>
          <w:sz w:val="24"/>
          <w:szCs w:val="24"/>
        </w:rPr>
        <w:t>an extension of the author’s doctoral thesis</w:t>
      </w:r>
      <w:r w:rsidR="004B61EB">
        <w:rPr>
          <w:rFonts w:ascii="Times New Roman" w:hAnsi="Times New Roman" w:cs="Times New Roman"/>
          <w:i/>
          <w:sz w:val="24"/>
          <w:szCs w:val="24"/>
        </w:rPr>
        <w:t xml:space="preserve">. </w:t>
      </w:r>
      <w:r w:rsidR="004B61EB">
        <w:rPr>
          <w:rFonts w:ascii="Times New Roman" w:hAnsi="Times New Roman" w:cs="Times New Roman"/>
          <w:sz w:val="24"/>
          <w:szCs w:val="24"/>
        </w:rPr>
        <w:t xml:space="preserve">By </w:t>
      </w:r>
      <w:r w:rsidR="003E73F2">
        <w:rPr>
          <w:rFonts w:ascii="Times New Roman" w:hAnsi="Times New Roman" w:cs="Times New Roman"/>
          <w:sz w:val="24"/>
          <w:szCs w:val="24"/>
        </w:rPr>
        <w:t>responding to these questions in evangelism and discipleship, the church can connect with Gen Z in a contextualized way, relevant to their worldview, experiences, and values. This makes a direct connection between faith and everyday life for Gen Z</w:t>
      </w:r>
      <w:r w:rsidR="004E118E">
        <w:rPr>
          <w:rFonts w:ascii="Times New Roman" w:hAnsi="Times New Roman" w:cs="Times New Roman"/>
          <w:sz w:val="24"/>
          <w:szCs w:val="24"/>
        </w:rPr>
        <w:t xml:space="preserve">, closing the disconnect between the next generation and the church. </w:t>
      </w:r>
    </w:p>
    <w:p w:rsidR="00D93013" w:rsidRPr="009366A9" w:rsidRDefault="00D93013" w:rsidP="00D454DD">
      <w:pPr>
        <w:pStyle w:val="NoSpacing"/>
        <w:spacing w:line="480" w:lineRule="auto"/>
        <w:rPr>
          <w:rFonts w:ascii="Times New Roman" w:hAnsi="Times New Roman" w:cs="Times New Roman"/>
          <w:sz w:val="24"/>
          <w:szCs w:val="24"/>
        </w:rPr>
      </w:pPr>
    </w:p>
    <w:sectPr w:rsidR="00D93013" w:rsidRPr="009366A9">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D5CD3" w:rsidRDefault="004D5CD3" w:rsidP="00D454DD">
      <w:pPr>
        <w:spacing w:after="0" w:line="240" w:lineRule="auto"/>
      </w:pPr>
      <w:r>
        <w:separator/>
      </w:r>
    </w:p>
  </w:endnote>
  <w:endnote w:type="continuationSeparator" w:id="0">
    <w:p w:rsidR="004D5CD3" w:rsidRDefault="004D5CD3" w:rsidP="00D454DD">
      <w:pPr>
        <w:spacing w:after="0" w:line="240" w:lineRule="auto"/>
      </w:pPr>
      <w:r>
        <w:continuationSeparator/>
      </w:r>
    </w:p>
  </w:endnote>
  <w:endnote w:id="1">
    <w:p w:rsidR="00366FC7" w:rsidRDefault="00366FC7">
      <w:pPr>
        <w:pStyle w:val="EndnoteText"/>
      </w:pPr>
      <w:r w:rsidRPr="00E811E8">
        <w:rPr>
          <w:rStyle w:val="EndnoteReference"/>
        </w:rPr>
        <w:endnoteRef/>
      </w:r>
      <w:r>
        <w:t xml:space="preserve"> </w:t>
      </w:r>
      <w:r>
        <w:fldChar w:fldCharType="begin"/>
      </w:r>
      <w:r>
        <w:instrText xml:space="preserve"> ADDIN ZOTERO_ITEM CSL_CITATION {"citationID":"89zmaEFy","properties":{"formattedCitation":"Barna Group, {\\i{}Gen Z: The Culture, Beliefs and Motivations Shaping the Next Generation} (Ventura, CA: Barna Group, 2018), 24\\uc0\\u8211{}25.","plainCitation":"Barna Group, Gen Z: The Culture, Beliefs and Motivations Shaping the Next Generation (Ventura, CA: Barna Group, 2018), 24–25.","noteIndex":1},"citationItems":[{"id":191,"uris":["http://zotero.org/users/7016628/items/G3AKE64B",["http://zotero.org/users/7016628/items/G3AKE64B"]],"itemData":{"id":191,"type":"book","event-place":"Ventura, CA","publisher":"Barna Group","publisher-place":"Ventura, CA","title":"Gen Z: The Culture, Beliefs and Motivations Shaping the Next Generation","title-short":"Gen Z","author":[{"family":"Barna Group","given":""}],"accessed":{"date-parts":[["2020",1,15]]},"issued":{"date-parts":[["2018"]]}},"locator":"24-25","label":"page"}],"schema":"https://github.com/citation-style-language/schema/raw/master/csl-citation.json"} </w:instrText>
      </w:r>
      <w:r>
        <w:fldChar w:fldCharType="separate"/>
      </w:r>
      <w:r w:rsidRPr="003904C5">
        <w:rPr>
          <w:rFonts w:ascii="Calibri" w:hAnsi="Calibri" w:cs="Calibri"/>
          <w:szCs w:val="24"/>
        </w:rPr>
        <w:t xml:space="preserve">Barna Group, </w:t>
      </w:r>
      <w:r w:rsidRPr="003904C5">
        <w:rPr>
          <w:rFonts w:ascii="Calibri" w:hAnsi="Calibri" w:cs="Calibri"/>
          <w:i/>
          <w:iCs/>
          <w:szCs w:val="24"/>
        </w:rPr>
        <w:t>Gen Z: The Culture, Beliefs and Motivations Shaping the Next Generation</w:t>
      </w:r>
      <w:r w:rsidRPr="003904C5">
        <w:rPr>
          <w:rFonts w:ascii="Calibri" w:hAnsi="Calibri" w:cs="Calibri"/>
          <w:szCs w:val="24"/>
        </w:rPr>
        <w:t xml:space="preserve"> (Ventura, CA: Barna Group, 2018), 24–25.</w:t>
      </w:r>
      <w:r>
        <w:fldChar w:fldCharType="end"/>
      </w:r>
    </w:p>
  </w:endnote>
  <w:endnote w:id="2">
    <w:p w:rsidR="00366FC7" w:rsidRDefault="00366FC7" w:rsidP="008F3D85">
      <w:pPr>
        <w:pStyle w:val="EndnoteText"/>
      </w:pPr>
      <w:r>
        <w:rPr>
          <w:rStyle w:val="EndnoteReference"/>
        </w:rPr>
        <w:endnoteRef/>
      </w:r>
      <w:r>
        <w:t xml:space="preserve"> </w:t>
      </w:r>
      <w:r>
        <w:fldChar w:fldCharType="begin"/>
      </w:r>
      <w:r>
        <w:instrText xml:space="preserve"> ADDIN ZOTERO_ITEM CSL_CITATION {"citationID":"JMJEsVCJ","properties":{"formattedCitation":"Gregory A. Smith Fahmy Alan Cooperman, Becka A. Alper, Besheer Mohamed, Chip Rotolo, Patricia Tevington, Justin Nortey, Asta Kallo, Jeff Diamant and Dalia, \\uc0\\u8220{}Decline of Christianity in the U.S. Has Slowed, May Have Leveled Off,\\uc0\\u8221{} {\\i{}Pew Research Center} (blog), February 26, 2025, https://www.pewresearch.org/religion/2025/02/26/decline-of-christianity-in-the-us-has-slowed-may-have-leveled-off/.","plainCitation":"Gregory A. Smith Fahmy Alan Cooperman, Becka A. Alper, Besheer Mohamed, Chip Rotolo, Patricia Tevington, Justin Nortey, Asta Kallo, Jeff Diamant and Dalia, “Decline of Christianity in the U.S. Has Slowed, May Have Leveled Off,” Pew Research Center (blog), February 26, 2025, https://www.pewresearch.org/religion/2025/02/26/decline-of-christianity-in-the-us-has-slowed-may-have-leveled-off/.","noteIndex":2},"citationItems":[{"id":843,"uris":["http://zotero.org/users/7016628/items/89BUSRUB"],"itemData":{"id":843,"type":"post-weblog","abstract":"After years of decline, the U.S. Christian share now shows signs of leveling off. The new Religious Landscape Study explores trends in identity, beliefs and practices. Pew Research Center.","container-title":"Pew Research Center","language":"en-US","title":"Decline of Christianity in the U.S. Has Slowed, May Have Leveled Off","URL":"https://www.pewresearch.org/religion/2025/02/26/decline-of-christianity-in-the-us-has-slowed-may-have-leveled-off/","author":[{"family":"Fahmy","given":"Gregory A. Smith","suffix":"Alan Cooperman, Becka A. Alper, Besheer Mohamed, Chip Rotolo, Patricia Tevington, Justin Nortey, Asta Kallo, Jeff Diamant and Dalia"}],"accessed":{"date-parts":[["2025",3,13]]},"issued":{"date-parts":[["2025",2,26]]}}}],"schema":"https://github.com/citation-style-language/schema/raw/master/csl-citation.json"} </w:instrText>
      </w:r>
      <w:r>
        <w:fldChar w:fldCharType="separate"/>
      </w:r>
      <w:r w:rsidRPr="003904C5">
        <w:rPr>
          <w:rFonts w:ascii="Calibri" w:hAnsi="Calibri" w:cs="Calibri"/>
          <w:szCs w:val="24"/>
        </w:rPr>
        <w:t xml:space="preserve">Gregory A. Smith Fahmy Alan Cooperman, Becka A. Alper, Besheer Mohamed, Chip Rotolo, Patricia Tevington, Justin Nortey, Asta Kallo, Jeff Diamant and Dalia, “Decline of Christianity in the U.S. Has Slowed, May Have Leveled Off,” </w:t>
      </w:r>
      <w:r w:rsidRPr="003904C5">
        <w:rPr>
          <w:rFonts w:ascii="Calibri" w:hAnsi="Calibri" w:cs="Calibri"/>
          <w:i/>
          <w:iCs/>
          <w:szCs w:val="24"/>
        </w:rPr>
        <w:t>Pew Research Center</w:t>
      </w:r>
      <w:r w:rsidRPr="003904C5">
        <w:rPr>
          <w:rFonts w:ascii="Calibri" w:hAnsi="Calibri" w:cs="Calibri"/>
          <w:szCs w:val="24"/>
        </w:rPr>
        <w:t xml:space="preserve"> (blog), February 26, 2025, https://www.pewresearch.org/religion/2025/02/26/decline-of-christianity-in-the-us-has-slowed-may-have-leveled-off/.</w:t>
      </w:r>
      <w:r>
        <w:fldChar w:fldCharType="end"/>
      </w:r>
    </w:p>
  </w:endnote>
  <w:endnote w:id="3">
    <w:p w:rsidR="00366FC7" w:rsidRDefault="00366FC7">
      <w:pPr>
        <w:pStyle w:val="EndnoteText"/>
      </w:pPr>
      <w:r>
        <w:rPr>
          <w:rStyle w:val="EndnoteReference"/>
        </w:rPr>
        <w:endnoteRef/>
      </w:r>
      <w:r>
        <w:t xml:space="preserve"> </w:t>
      </w:r>
      <w:r>
        <w:fldChar w:fldCharType="begin"/>
      </w:r>
      <w:r>
        <w:instrText xml:space="preserve"> ADDIN ZOTERO_ITEM CSL_CITATION {"citationID":"eMltzMJL","properties":{"formattedCitation":"Aaron Earls, \\uc0\\u8220{}Most Teenagers Drop Out of Church When They Become Young Adults,\\uc0\\u8221{} Lifeway Research, January 15, 2019, https://research.lifeway.com/2019/01/15/most-teenagers-drop-out-of-church-as-young-adults/.","plainCitation":"Aaron Earls, “Most Teenagers Drop Out of Church When They Become Young Adults,” Lifeway Research, January 15, 2019, https://research.lifeway.com/2019/01/15/most-teenagers-drop-out-of-church-as-young-adults/.","noteIndex":3},"citationItems":[{"id":634,"uris":["http://zotero.org/users/7016628/items/LTRBBTV8"],"itemData":{"id":634,"type":"webpage","abstract":"Church pews may be full of teenagers, but a Lifeway Research study says college students might be a much rarer sight on Sunday mornings.","container-title":"Lifeway Research","language":"en-US","title":"Most Teenagers Drop Out of Church When They Become Young Adults","URL":"https://research.lifeway.com/2019/01/15/most-teenagers-drop-out-of-church-as-young-adults/","author":[{"family":"Earls","given":"Aaron"}],"accessed":{"date-parts":[["2024",9,28]]},"issued":{"date-parts":[["2019",1,15]]}}}],"schema":"https://github.com/citation-style-language/schema/raw/master/csl-citation.json"} </w:instrText>
      </w:r>
      <w:r>
        <w:fldChar w:fldCharType="separate"/>
      </w:r>
      <w:r w:rsidRPr="003904C5">
        <w:rPr>
          <w:rFonts w:ascii="Calibri" w:hAnsi="Calibri" w:cs="Calibri"/>
          <w:szCs w:val="24"/>
        </w:rPr>
        <w:t>Aaron Earls, “Most Teenagers Drop Out of Church When They Become Young Adults,” Lifeway Research, January 15, 2019, https://research.lifeway.com/2019/01/15/most-teenagers-drop-out-of-church-as-young-adults/.</w:t>
      </w:r>
      <w:r>
        <w:fldChar w:fldCharType="end"/>
      </w:r>
    </w:p>
  </w:endnote>
  <w:endnote w:id="4">
    <w:p w:rsidR="00366FC7" w:rsidRDefault="00366FC7">
      <w:pPr>
        <w:pStyle w:val="EndnoteText"/>
      </w:pPr>
      <w:r>
        <w:rPr>
          <w:rStyle w:val="EndnoteReference"/>
        </w:rPr>
        <w:endnoteRef/>
      </w:r>
      <w:r>
        <w:t xml:space="preserve"> </w:t>
      </w:r>
      <w:r>
        <w:fldChar w:fldCharType="begin"/>
      </w:r>
      <w:r>
        <w:instrText xml:space="preserve"> ADDIN ZOTERO_ITEM CSL_CITATION {"citationID":"n3Ggb1mk","properties":{"formattedCitation":"\\uc0\\u8220{}The State of Religion and Young People 2023: Exploring the Sacred\\uc0\\u8221{} (Springtide Research Center, 2023), 16.","plainCitation":"“The State of Religion and Young People 2023: Exploring the Sacred” (Springtide Research Center, 2023), 16.","noteIndex":4},"citationItems":[{"id":639,"uris":["http://zotero.org/users/7016628/items/Z8W78AB7"],"itemData":{"id":639,"type":"report","publisher":"Springtide Research Center","title":"The State of Religion and Young People 2023: Exploring the Sacred","issued":{"date-parts":[["2023"]]}},"locator":"16","label":"page"}],"schema":"https://github.com/citation-style-language/schema/raw/master/csl-citation.json"} </w:instrText>
      </w:r>
      <w:r>
        <w:fldChar w:fldCharType="separate"/>
      </w:r>
      <w:r w:rsidRPr="003904C5">
        <w:rPr>
          <w:rFonts w:ascii="Calibri" w:hAnsi="Calibri" w:cs="Calibri"/>
          <w:szCs w:val="24"/>
        </w:rPr>
        <w:t>“The State of Religion and Young People 2023: Exploring the Sacred” (Springtide Research Center, 2023), 16.</w:t>
      </w:r>
      <w:r>
        <w:fldChar w:fldCharType="end"/>
      </w:r>
    </w:p>
  </w:endnote>
  <w:endnote w:id="5">
    <w:p w:rsidR="00366FC7" w:rsidRDefault="00366FC7">
      <w:pPr>
        <w:pStyle w:val="EndnoteText"/>
      </w:pPr>
      <w:r w:rsidRPr="00E811E8">
        <w:rPr>
          <w:rStyle w:val="EndnoteReference"/>
        </w:rPr>
        <w:endnoteRef/>
      </w:r>
      <w:r>
        <w:t xml:space="preserve"> </w:t>
      </w:r>
      <w:r>
        <w:fldChar w:fldCharType="begin"/>
      </w:r>
      <w:r>
        <w:instrText xml:space="preserve"> ADDIN ZOTERO_ITEM CSL_CITATION {"citationID":"wNyap7XV","properties":{"formattedCitation":"Barna Group, {\\i{}Gen Z}, 25\\uc0\\u8211{}26.","plainCitation":"Barna Group, Gen Z, 25–26.","noteIndex":5},"citationItems":[{"id":191,"uris":["http://zotero.org/users/7016628/items/G3AKE64B",["http://zotero.org/users/7016628/items/G3AKE64B"]],"itemData":{"id":191,"type":"book","event-place":"Ventura, CA","publisher":"Barna Group","publisher-place":"Ventura, CA","title":"Gen Z: The Culture, Beliefs and Motivations Shaping the Next Generation","title-short":"Gen Z","author":[{"family":"Barna Group","given":""}],"accessed":{"date-parts":[["2020",1,15]]},"issued":{"date-parts":[["2018"]]}},"locator":"25-26","label":"page"}],"schema":"https://github.com/citation-style-language/schema/raw/master/csl-citation.json"} </w:instrText>
      </w:r>
      <w:r>
        <w:fldChar w:fldCharType="separate"/>
      </w:r>
      <w:r w:rsidRPr="003904C5">
        <w:rPr>
          <w:rFonts w:ascii="Calibri" w:hAnsi="Calibri" w:cs="Calibri"/>
          <w:szCs w:val="24"/>
        </w:rPr>
        <w:t xml:space="preserve">Barna Group, </w:t>
      </w:r>
      <w:r w:rsidRPr="003904C5">
        <w:rPr>
          <w:rFonts w:ascii="Calibri" w:hAnsi="Calibri" w:cs="Calibri"/>
          <w:i/>
          <w:iCs/>
          <w:szCs w:val="24"/>
        </w:rPr>
        <w:t>Gen Z</w:t>
      </w:r>
      <w:r w:rsidRPr="003904C5">
        <w:rPr>
          <w:rFonts w:ascii="Calibri" w:hAnsi="Calibri" w:cs="Calibri"/>
          <w:szCs w:val="24"/>
        </w:rPr>
        <w:t>, 25–26.</w:t>
      </w:r>
      <w:r>
        <w:fldChar w:fldCharType="end"/>
      </w:r>
    </w:p>
  </w:endnote>
  <w:endnote w:id="6">
    <w:p w:rsidR="00366FC7" w:rsidRDefault="00366FC7">
      <w:pPr>
        <w:pStyle w:val="EndnoteText"/>
      </w:pPr>
      <w:r w:rsidRPr="00E811E8">
        <w:rPr>
          <w:rStyle w:val="EndnoteReference"/>
        </w:rPr>
        <w:endnoteRef/>
      </w:r>
      <w:r>
        <w:t xml:space="preserve"> </w:t>
      </w:r>
      <w:r>
        <w:fldChar w:fldCharType="begin"/>
      </w:r>
      <w:r>
        <w:instrText xml:space="preserve"> ADDIN ZOTERO_ITEM CSL_CITATION {"citationID":"BkCOtcum","properties":{"formattedCitation":"David Kinnaman, {\\i{}UnChristian: What a New Generation Really Thinks about Christianity and Why It Matters} (Grand Rapids, MI: Baker Books, 2007), 135.","plainCitation":"David Kinnaman, UnChristian: What a New Generation Really Thinks about Christianity and Why It Matters (Grand Rapids, MI: Baker Books, 2007), 135.","noteIndex":6},"citationItems":[{"id":104,"uris":["http://zotero.org/users/7016628/items/MLBB9L9P",["http://zotero.org/users/7016628/items/MLBB9L9P"]],"itemData":{"id":104,"type":"book","event-place":"Grand Rapids, MI","publisher":"Baker Books","publisher-place":"Grand Rapids, MI","title":"UnChristian: What a New Generation Really Thinks about Christianity and Why It Matters","title-short":"UnChristian","author":[{"family":"Kinnaman","given":"David"}],"issued":{"date-parts":[["2007"]]}},"locator":"135","label":"page"}],"schema":"https://github.com/citation-style-language/schema/raw/master/csl-citation.json"} </w:instrText>
      </w:r>
      <w:r>
        <w:fldChar w:fldCharType="separate"/>
      </w:r>
      <w:r w:rsidRPr="003904C5">
        <w:rPr>
          <w:rFonts w:ascii="Calibri" w:hAnsi="Calibri" w:cs="Calibri"/>
          <w:szCs w:val="24"/>
        </w:rPr>
        <w:t xml:space="preserve">David Kinnaman, </w:t>
      </w:r>
      <w:r w:rsidRPr="003904C5">
        <w:rPr>
          <w:rFonts w:ascii="Calibri" w:hAnsi="Calibri" w:cs="Calibri"/>
          <w:i/>
          <w:iCs/>
          <w:szCs w:val="24"/>
        </w:rPr>
        <w:t>UnChristian: What a New Generation Really Thinks about Christianity and Why It Matters</w:t>
      </w:r>
      <w:r w:rsidRPr="003904C5">
        <w:rPr>
          <w:rFonts w:ascii="Calibri" w:hAnsi="Calibri" w:cs="Calibri"/>
          <w:szCs w:val="24"/>
        </w:rPr>
        <w:t xml:space="preserve"> (Grand Rapids, MI: Baker Books, 2007), 135.</w:t>
      </w:r>
      <w:r>
        <w:fldChar w:fldCharType="end"/>
      </w:r>
    </w:p>
  </w:endnote>
  <w:endnote w:id="7">
    <w:p w:rsidR="00366FC7" w:rsidRDefault="00366FC7">
      <w:pPr>
        <w:pStyle w:val="EndnoteText"/>
      </w:pPr>
      <w:r w:rsidRPr="00E811E8">
        <w:rPr>
          <w:rStyle w:val="EndnoteReference"/>
        </w:rPr>
        <w:endnoteRef/>
      </w:r>
      <w:r>
        <w:t xml:space="preserve"> </w:t>
      </w:r>
      <w:r>
        <w:fldChar w:fldCharType="begin"/>
      </w:r>
      <w:r>
        <w:instrText xml:space="preserve"> ADDIN ZOTERO_ITEM CSL_CITATION {"citationID":"oE6iWMHM","properties":{"formattedCitation":"Barna Group, {\\i{}Gen Z}, 29.","plainCitation":"Barna Group, Gen Z, 29.","noteIndex":7},"citationItems":[{"id":191,"uris":["http://zotero.org/users/7016628/items/G3AKE64B",["http://zotero.org/users/7016628/items/G3AKE64B"]],"itemData":{"id":191,"type":"book","event-place":"Ventura, CA","publisher":"Barna Group","publisher-place":"Ventura, CA","title":"Gen Z: The Culture, Beliefs and Motivations Shaping the Next Generation","title-short":"Gen Z","author":[{"family":"Barna Group","given":""}],"accessed":{"date-parts":[["2020",1,15]]},"issued":{"date-parts":[["2018"]]}},"locator":"29","label":"page"}],"schema":"https://github.com/citation-style-language/schema/raw/master/csl-citation.json"} </w:instrText>
      </w:r>
      <w:r>
        <w:fldChar w:fldCharType="separate"/>
      </w:r>
      <w:r w:rsidRPr="003904C5">
        <w:rPr>
          <w:rFonts w:ascii="Calibri" w:hAnsi="Calibri" w:cs="Calibri"/>
          <w:szCs w:val="24"/>
        </w:rPr>
        <w:t xml:space="preserve">Barna Group, </w:t>
      </w:r>
      <w:r w:rsidRPr="003904C5">
        <w:rPr>
          <w:rFonts w:ascii="Calibri" w:hAnsi="Calibri" w:cs="Calibri"/>
          <w:i/>
          <w:iCs/>
          <w:szCs w:val="24"/>
        </w:rPr>
        <w:t>Gen Z</w:t>
      </w:r>
      <w:r w:rsidRPr="003904C5">
        <w:rPr>
          <w:rFonts w:ascii="Calibri" w:hAnsi="Calibri" w:cs="Calibri"/>
          <w:szCs w:val="24"/>
        </w:rPr>
        <w:t>, 29.</w:t>
      </w:r>
      <w:r>
        <w:fldChar w:fldCharType="end"/>
      </w:r>
    </w:p>
  </w:endnote>
  <w:endnote w:id="8">
    <w:p w:rsidR="00366FC7" w:rsidRDefault="00366FC7">
      <w:pPr>
        <w:pStyle w:val="EndnoteText"/>
      </w:pPr>
      <w:r w:rsidRPr="00E811E8">
        <w:rPr>
          <w:rStyle w:val="EndnoteReference"/>
        </w:rPr>
        <w:endnoteRef/>
      </w:r>
      <w:r>
        <w:t xml:space="preserve"> </w:t>
      </w:r>
      <w:r>
        <w:fldChar w:fldCharType="begin"/>
      </w:r>
      <w:r>
        <w:instrText xml:space="preserve"> ADDIN ZOTERO_ITEM CSL_CITATION {"citationID":"RxDk4I59","properties":{"formattedCitation":"Paul M. Gould, {\\i{}Cultural Apologetics: Renewing the Christian Voice, Conscience, and Imagination in a Disenchanted World} (Grand Rapids, MI: Zondervan, 2019), 18; Barna Group, {\\i{}Gen Z}, 29.","plainCitation":"Paul M. Gould, Cultural Apologetics: Renewing the Christian Voice, Conscience, and Imagination in a Disenchanted World (Grand Rapids, MI: Zondervan, 2019), 18; Barna Group, Gen Z, 29.","noteIndex":8},"citationItems":[{"id":107,"uris":["http://zotero.org/users/7016628/items/5F8DRYEL"],"itemData":{"id":107,"type":"book","event-place":"Grand Rapids, MI","publisher":"Zondervan","publisher-place":"Grand Rapids, MI","title":"Cultural Apologetics: Renewing the Christian Voice, Conscience, and Imagination in a Disenchanted World","title-short":"Cultural Apologetics","author":[{"family":"Gould","given":"Paul M."}],"issued":{"date-parts":[["2019"]]}},"locator":"18","label":"page"},{"id":191,"uris":["http://zotero.org/users/7016628/items/G3AKE64B",["http://zotero.org/users/7016628/items/G3AKE64B"]],"itemData":{"id":191,"type":"book","event-place":"Ventura, CA","publisher":"Barna Group","publisher-place":"Ventura, CA","title":"Gen Z: The Culture, Beliefs and Motivations Shaping the Next Generation","title-short":"Gen Z","author":[{"family":"Barna Group","given":""}],"accessed":{"date-parts":[["2020",1,15]]},"issued":{"date-parts":[["2018"]]}},"locator":"29","label":"page"}],"schema":"https://github.com/citation-style-language/schema/raw/master/csl-citation.json"} </w:instrText>
      </w:r>
      <w:r>
        <w:fldChar w:fldCharType="separate"/>
      </w:r>
      <w:r w:rsidRPr="003904C5">
        <w:rPr>
          <w:rFonts w:ascii="Calibri" w:hAnsi="Calibri" w:cs="Calibri"/>
          <w:szCs w:val="24"/>
        </w:rPr>
        <w:t xml:space="preserve">Paul M. Gould, </w:t>
      </w:r>
      <w:r w:rsidRPr="003904C5">
        <w:rPr>
          <w:rFonts w:ascii="Calibri" w:hAnsi="Calibri" w:cs="Calibri"/>
          <w:i/>
          <w:iCs/>
          <w:szCs w:val="24"/>
        </w:rPr>
        <w:t>Cultural Apologetics: Renewing the Christian Voice, Conscience, and Imagination in a Disenchanted World</w:t>
      </w:r>
      <w:r w:rsidRPr="003904C5">
        <w:rPr>
          <w:rFonts w:ascii="Calibri" w:hAnsi="Calibri" w:cs="Calibri"/>
          <w:szCs w:val="24"/>
        </w:rPr>
        <w:t xml:space="preserve"> (Grand Rapids, MI: Zondervan, 2019), 18; Barna Group, </w:t>
      </w:r>
      <w:r w:rsidRPr="003904C5">
        <w:rPr>
          <w:rFonts w:ascii="Calibri" w:hAnsi="Calibri" w:cs="Calibri"/>
          <w:i/>
          <w:iCs/>
          <w:szCs w:val="24"/>
        </w:rPr>
        <w:t>Gen Z</w:t>
      </w:r>
      <w:r w:rsidRPr="003904C5">
        <w:rPr>
          <w:rFonts w:ascii="Calibri" w:hAnsi="Calibri" w:cs="Calibri"/>
          <w:szCs w:val="24"/>
        </w:rPr>
        <w:t>, 29.</w:t>
      </w:r>
      <w:r>
        <w:fldChar w:fldCharType="end"/>
      </w:r>
    </w:p>
  </w:endnote>
  <w:endnote w:id="9">
    <w:p w:rsidR="00366FC7" w:rsidRDefault="00366FC7">
      <w:pPr>
        <w:pStyle w:val="EndnoteText"/>
      </w:pPr>
      <w:r w:rsidRPr="00E811E8">
        <w:rPr>
          <w:rStyle w:val="EndnoteReference"/>
        </w:rPr>
        <w:endnoteRef/>
      </w:r>
      <w:r>
        <w:t xml:space="preserve"> </w:t>
      </w:r>
      <w:r>
        <w:fldChar w:fldCharType="begin"/>
      </w:r>
      <w:r>
        <w:instrText xml:space="preserve"> ADDIN ZOTERO_ITEM CSL_CITATION {"citationID":"113806YG","properties":{"formattedCitation":"Kinnaman, {\\i{}UnChristian}, 185; Barna Group, {\\i{}Gen Z}, 30.","plainCitation":"Kinnaman, UnChristian, 185; Barna Group, Gen Z, 30.","noteIndex":9},"citationItems":[{"id":104,"uris":["http://zotero.org/users/7016628/items/MLBB9L9P",["http://zotero.org/users/7016628/items/MLBB9L9P"]],"itemData":{"id":104,"type":"book","event-place":"Grand Rapids, MI","publisher":"Baker Books","publisher-place":"Grand Rapids, MI","title":"UnChristian: What a New Generation Really Thinks about Christianity and Why It Matters","title-short":"UnChristian","author":[{"family":"Kinnaman","given":"David"}],"issued":{"date-parts":[["2007"]]}},"locator":"185","label":"page"},{"id":191,"uris":["http://zotero.org/users/7016628/items/G3AKE64B",["http://zotero.org/users/7016628/items/G3AKE64B"]],"itemData":{"id":191,"type":"book","event-place":"Ventura, CA","publisher":"Barna Group","publisher-place":"Ventura, CA","title":"Gen Z: The Culture, Beliefs and Motivations Shaping the Next Generation","title-short":"Gen Z","author":[{"family":"Barna Group","given":""}],"accessed":{"date-parts":[["2020",1,15]]},"issued":{"date-parts":[["2018"]]}},"locator":"30","label":"page"}],"schema":"https://github.com/citation-style-language/schema/raw/master/csl-citation.json"} </w:instrText>
      </w:r>
      <w:r>
        <w:fldChar w:fldCharType="separate"/>
      </w:r>
      <w:r w:rsidRPr="003904C5">
        <w:rPr>
          <w:rFonts w:ascii="Calibri" w:hAnsi="Calibri" w:cs="Calibri"/>
          <w:szCs w:val="24"/>
        </w:rPr>
        <w:t xml:space="preserve">Kinnaman, </w:t>
      </w:r>
      <w:r w:rsidRPr="003904C5">
        <w:rPr>
          <w:rFonts w:ascii="Calibri" w:hAnsi="Calibri" w:cs="Calibri"/>
          <w:i/>
          <w:iCs/>
          <w:szCs w:val="24"/>
        </w:rPr>
        <w:t>UnChristian</w:t>
      </w:r>
      <w:r w:rsidRPr="003904C5">
        <w:rPr>
          <w:rFonts w:ascii="Calibri" w:hAnsi="Calibri" w:cs="Calibri"/>
          <w:szCs w:val="24"/>
        </w:rPr>
        <w:t xml:space="preserve">, 185; Barna Group, </w:t>
      </w:r>
      <w:r w:rsidRPr="003904C5">
        <w:rPr>
          <w:rFonts w:ascii="Calibri" w:hAnsi="Calibri" w:cs="Calibri"/>
          <w:i/>
          <w:iCs/>
          <w:szCs w:val="24"/>
        </w:rPr>
        <w:t>Gen Z</w:t>
      </w:r>
      <w:r w:rsidRPr="003904C5">
        <w:rPr>
          <w:rFonts w:ascii="Calibri" w:hAnsi="Calibri" w:cs="Calibri"/>
          <w:szCs w:val="24"/>
        </w:rPr>
        <w:t>, 30.</w:t>
      </w:r>
      <w:r>
        <w:fldChar w:fldCharType="end"/>
      </w:r>
    </w:p>
  </w:endnote>
  <w:endnote w:id="10">
    <w:p w:rsidR="00366FC7" w:rsidRDefault="00366FC7" w:rsidP="00A1484E">
      <w:pPr>
        <w:pStyle w:val="EndnoteText"/>
      </w:pPr>
      <w:r w:rsidRPr="008505C8">
        <w:rPr>
          <w:rStyle w:val="EndnoteReference"/>
        </w:rPr>
        <w:endnoteRef/>
      </w:r>
      <w:r>
        <w:t xml:space="preserve"> </w:t>
      </w:r>
      <w:r>
        <w:fldChar w:fldCharType="begin"/>
      </w:r>
      <w:r>
        <w:instrText xml:space="preserve"> ADDIN ZOTERO_ITEM CSL_CITATION {"citationID":"hs1J5guw","properties":{"formattedCitation":"Barna Group, {\\i{}Gen Z}, 15, 24.","plainCitation":"Barna Group, Gen Z, 15, 24.","noteIndex":10},"citationItems":[{"id":191,"uris":["http://zotero.org/users/7016628/items/G3AKE64B",["http://zotero.org/users/7016628/items/G3AKE64B"]],"itemData":{"id":191,"type":"book","event-place":"Ventura, CA","publisher":"Barna Group","publisher-place":"Ventura, CA","title":"Gen Z: The Culture, Beliefs and Motivations Shaping the Next Generation","title-short":"Gen Z","author":[{"family":"Barna Group","given":""}],"accessed":{"date-parts":[["2020",1,15]]},"issued":{"date-parts":[["2018"]]}},"locator":"15, 24","label":"page"}],"schema":"https://github.com/citation-style-language/schema/raw/master/csl-citation.json"} </w:instrText>
      </w:r>
      <w:r>
        <w:fldChar w:fldCharType="separate"/>
      </w:r>
      <w:r w:rsidRPr="003904C5">
        <w:rPr>
          <w:rFonts w:ascii="Calibri" w:hAnsi="Calibri" w:cs="Calibri"/>
          <w:szCs w:val="24"/>
        </w:rPr>
        <w:t xml:space="preserve">Barna Group, </w:t>
      </w:r>
      <w:r w:rsidRPr="003904C5">
        <w:rPr>
          <w:rFonts w:ascii="Calibri" w:hAnsi="Calibri" w:cs="Calibri"/>
          <w:i/>
          <w:iCs/>
          <w:szCs w:val="24"/>
        </w:rPr>
        <w:t>Gen Z</w:t>
      </w:r>
      <w:r w:rsidRPr="003904C5">
        <w:rPr>
          <w:rFonts w:ascii="Calibri" w:hAnsi="Calibri" w:cs="Calibri"/>
          <w:szCs w:val="24"/>
        </w:rPr>
        <w:t>, 15, 24.</w:t>
      </w:r>
      <w:r>
        <w:fldChar w:fldCharType="end"/>
      </w:r>
    </w:p>
  </w:endnote>
  <w:endnote w:id="11">
    <w:p w:rsidR="00366FC7" w:rsidRPr="00674C40" w:rsidRDefault="00366FC7" w:rsidP="00A1484E">
      <w:pPr>
        <w:pStyle w:val="EndnoteText"/>
      </w:pPr>
      <w:r w:rsidRPr="008505C8">
        <w:rPr>
          <w:rStyle w:val="EndnoteReference"/>
        </w:rPr>
        <w:endnoteRef/>
      </w:r>
      <w:r w:rsidRPr="00674C40">
        <w:t xml:space="preserve"> </w:t>
      </w:r>
      <w:r w:rsidRPr="00674C40">
        <w:fldChar w:fldCharType="begin"/>
      </w:r>
      <w:r>
        <w:instrText xml:space="preserve"> ADDIN ZOTERO_ITEM CSL_CITATION {"citationID":"rz7sOmxz","properties":{"formattedCitation":"Octavia Esqueda, \\uc0\\u8220{}What Every Church Needs to Know About Generation Z,\\uc0\\u8221{} Talbot Magazine - Biola University Blogs, November 14, 2018, n.p., https://www.biola.edu/blogs/talbot-magazine/2018/what-every-church-needs-to-know-about-generation-z.","plainCitation":"Octavia Esqueda, “What Every Church Needs to Know About Generation Z,” Talbot Magazine - Biola University Blogs, November 14, 2018, n.p., https://www.biola.edu/blogs/talbot-magazine/2018/what-every-church-needs-to-know-about-generation-z.","noteIndex":11},"citationItems":[{"id":88,"uris":["http://zotero.org/users/7016628/items/RD3DZXJQ",["http://zotero.org/users/7016628/items/RD3DZXJQ"]],"itemData":{"id":88,"type":"webpage","abstract":"You’ve heard all about millennials. But what about the generation coming right behind them? Gen Z, born between 1999 and 2015, is beginning to reach college and high school, and in many ways, they&amp;#39;re vastly different from their millennial predecessors — less religious, more success-oriented, more diverse, more captivated...","container-title":"Talbot Magazine - Biola University Blogs","language":"en-us","note":"source: www.biola.edu","title":"What Every Church Needs to Know About Generation Z","URL":"https://www.biola.edu/blogs/talbot-magazine/2018/what-every-church-needs-to-know-about-generation-z","author":[{"family":"Esqueda","given":"Octavia"}],"accessed":{"date-parts":[["2020",6,17]]},"issued":{"date-parts":[["2018",11,14]]}},"locator":"n.p."}],"schema":"https://github.com/citation-style-language/schema/raw/master/csl-citation.json"} </w:instrText>
      </w:r>
      <w:r w:rsidRPr="00674C40">
        <w:fldChar w:fldCharType="separate"/>
      </w:r>
      <w:r w:rsidRPr="003904C5">
        <w:rPr>
          <w:rFonts w:ascii="Calibri" w:hAnsi="Calibri" w:cs="Calibri"/>
          <w:szCs w:val="24"/>
        </w:rPr>
        <w:t>Octavia Esqueda, “What Every Church Needs to Know About Generation Z,” Talbot Magazine - Biola University Blogs, November 14, 2018, n.p., https://www.biola.edu/blogs/talbot-magazine/2018/what-every-church-needs-to-know-about-generation-z.</w:t>
      </w:r>
      <w:r w:rsidRPr="00674C40">
        <w:fldChar w:fldCharType="end"/>
      </w:r>
    </w:p>
  </w:endnote>
  <w:endnote w:id="12">
    <w:p w:rsidR="00366FC7" w:rsidRDefault="00366FC7">
      <w:pPr>
        <w:pStyle w:val="EndnoteText"/>
      </w:pPr>
      <w:r w:rsidRPr="00E811E8">
        <w:rPr>
          <w:rStyle w:val="EndnoteReference"/>
        </w:rPr>
        <w:endnoteRef/>
      </w:r>
      <w:r>
        <w:t xml:space="preserve"> </w:t>
      </w:r>
      <w:r>
        <w:fldChar w:fldCharType="begin"/>
      </w:r>
      <w:r>
        <w:instrText xml:space="preserve"> ADDIN ZOTERO_ITEM CSL_CITATION {"citationID":"GZ2ncFuS","properties":{"formattedCitation":"Barna Group, {\\i{}Gen Z}, 74.","plainCitation":"Barna Group, Gen Z, 74.","noteIndex":12},"citationItems":[{"id":191,"uris":["http://zotero.org/users/7016628/items/G3AKE64B",["http://zotero.org/users/7016628/items/G3AKE64B"]],"itemData":{"id":191,"type":"book","event-place":"Ventura, CA","publisher":"Barna Group","publisher-place":"Ventura, CA","title":"Gen Z: The Culture, Beliefs and Motivations Shaping the Next Generation","title-short":"Gen Z","author":[{"family":"Barna Group","given":""}],"accessed":{"date-parts":[["2020",1,15]]},"issued":{"date-parts":[["2018"]]}},"locator":"74"}],"schema":"https://github.com/citation-style-language/schema/raw/master/csl-citation.json"} </w:instrText>
      </w:r>
      <w:r>
        <w:fldChar w:fldCharType="separate"/>
      </w:r>
      <w:r w:rsidRPr="003904C5">
        <w:rPr>
          <w:rFonts w:ascii="Calibri" w:hAnsi="Calibri" w:cs="Calibri"/>
          <w:szCs w:val="24"/>
        </w:rPr>
        <w:t xml:space="preserve">Barna Group, </w:t>
      </w:r>
      <w:r w:rsidRPr="003904C5">
        <w:rPr>
          <w:rFonts w:ascii="Calibri" w:hAnsi="Calibri" w:cs="Calibri"/>
          <w:i/>
          <w:iCs/>
          <w:szCs w:val="24"/>
        </w:rPr>
        <w:t>Gen Z</w:t>
      </w:r>
      <w:r w:rsidRPr="003904C5">
        <w:rPr>
          <w:rFonts w:ascii="Calibri" w:hAnsi="Calibri" w:cs="Calibri"/>
          <w:szCs w:val="24"/>
        </w:rPr>
        <w:t>, 74.</w:t>
      </w:r>
      <w:r>
        <w:fldChar w:fldCharType="end"/>
      </w:r>
    </w:p>
  </w:endnote>
  <w:endnote w:id="13">
    <w:p w:rsidR="00366FC7" w:rsidRDefault="00366FC7">
      <w:pPr>
        <w:pStyle w:val="EndnoteText"/>
      </w:pPr>
      <w:r>
        <w:rPr>
          <w:rStyle w:val="EndnoteReference"/>
        </w:rPr>
        <w:endnoteRef/>
      </w:r>
      <w:r>
        <w:t xml:space="preserve"> </w:t>
      </w:r>
      <w:r>
        <w:fldChar w:fldCharType="begin"/>
      </w:r>
      <w:r>
        <w:instrText xml:space="preserve"> ADDIN ZOTERO_ITEM CSL_CITATION {"citationID":"xfRTGBeJ","properties":{"formattedCitation":"Kara Powell and Brad M. Griffin, {\\i{}3 Big Questions That Change Every Teenager: Making the Most of Your Conversations and Connections} (Grand Rapids, MI: Baker Books, 2021), 33.","plainCitation":"Kara Powell and Brad M. Griffin, 3 Big Questions That Change Every Teenager: Making the Most of Your Conversations and Connections (Grand Rapids, MI: Baker Books, 2021), 33.","noteIndex":13},"citationItems":[{"id":628,"uris":["http://zotero.org/users/7016628/items/EJELUH7R"],"itemData":{"id":628,"type":"book","event-place":"Grand Rapids, MI","publisher":"Baker Books","publisher-place":"Grand Rapids, MI","title":"3 Big Questions That Change Every Teenager: Making the most of your conversations and connections","author":[{"family":"Powell","given":"Kara"},{"family":"Griffin","given":"Brad M."}],"issued":{"date-parts":[["2021"]]}},"locator":"33","label":"page"}],"schema":"https://github.com/citation-style-language/schema/raw/master/csl-citation.json"} </w:instrText>
      </w:r>
      <w:r>
        <w:fldChar w:fldCharType="separate"/>
      </w:r>
      <w:r w:rsidRPr="003904C5">
        <w:rPr>
          <w:rFonts w:ascii="Calibri" w:hAnsi="Calibri" w:cs="Calibri"/>
          <w:szCs w:val="24"/>
        </w:rPr>
        <w:t xml:space="preserve">Kara Powell and Brad M. Griffin, </w:t>
      </w:r>
      <w:r w:rsidRPr="003904C5">
        <w:rPr>
          <w:rFonts w:ascii="Calibri" w:hAnsi="Calibri" w:cs="Calibri"/>
          <w:i/>
          <w:iCs/>
          <w:szCs w:val="24"/>
        </w:rPr>
        <w:t>3 Big Questions That Change Every Teenager: Making the Most of Your Conversations and Connections</w:t>
      </w:r>
      <w:r w:rsidRPr="003904C5">
        <w:rPr>
          <w:rFonts w:ascii="Calibri" w:hAnsi="Calibri" w:cs="Calibri"/>
          <w:szCs w:val="24"/>
        </w:rPr>
        <w:t xml:space="preserve"> (Grand Rapids, MI: Baker Books, 2021), 33.</w:t>
      </w:r>
      <w:r>
        <w:fldChar w:fldCharType="end"/>
      </w:r>
    </w:p>
  </w:endnote>
  <w:endnote w:id="14">
    <w:p w:rsidR="00366FC7" w:rsidRDefault="00366FC7">
      <w:pPr>
        <w:pStyle w:val="EndnoteText"/>
      </w:pPr>
      <w:r>
        <w:rPr>
          <w:rStyle w:val="EndnoteReference"/>
        </w:rPr>
        <w:endnoteRef/>
      </w:r>
      <w:r>
        <w:t xml:space="preserve"> </w:t>
      </w:r>
      <w:r>
        <w:fldChar w:fldCharType="begin"/>
      </w:r>
      <w:r>
        <w:instrText xml:space="preserve"> ADDIN ZOTERO_ITEM CSL_CITATION {"citationID":"bEKhPdnM","properties":{"formattedCitation":"Barna Group, {\\i{}Gen Z}, 32.","plainCitation":"Barna Group, Gen Z, 32.","noteIndex":14},"citationItems":[{"id":191,"uris":["http://zotero.org/users/7016628/items/G3AKE64B",["http://zotero.org/users/7016628/items/G3AKE64B"]],"itemData":{"id":191,"type":"book","event-place":"Ventura, CA","publisher":"Barna Group","publisher-place":"Ventura, CA","title":"Gen Z: The Culture, Beliefs and Motivations Shaping the Next Generation","title-short":"Gen Z","author":[{"family":"Barna Group","given":""}],"accessed":{"date-parts":[["2020",1,15]]},"issued":{"date-parts":[["2018"]]}},"locator":"32","label":"page"}],"schema":"https://github.com/citation-style-language/schema/raw/master/csl-citation.json"} </w:instrText>
      </w:r>
      <w:r>
        <w:fldChar w:fldCharType="separate"/>
      </w:r>
      <w:r w:rsidRPr="003904C5">
        <w:rPr>
          <w:rFonts w:ascii="Calibri" w:hAnsi="Calibri" w:cs="Calibri"/>
          <w:szCs w:val="24"/>
        </w:rPr>
        <w:t xml:space="preserve">Barna Group, </w:t>
      </w:r>
      <w:r w:rsidRPr="003904C5">
        <w:rPr>
          <w:rFonts w:ascii="Calibri" w:hAnsi="Calibri" w:cs="Calibri"/>
          <w:i/>
          <w:iCs/>
          <w:szCs w:val="24"/>
        </w:rPr>
        <w:t>Gen Z</w:t>
      </w:r>
      <w:r w:rsidRPr="003904C5">
        <w:rPr>
          <w:rFonts w:ascii="Calibri" w:hAnsi="Calibri" w:cs="Calibri"/>
          <w:szCs w:val="24"/>
        </w:rPr>
        <w:t>, 32.</w:t>
      </w:r>
      <w:r>
        <w:fldChar w:fldCharType="end"/>
      </w:r>
    </w:p>
  </w:endnote>
  <w:endnote w:id="15">
    <w:p w:rsidR="00366FC7" w:rsidRDefault="00366FC7">
      <w:pPr>
        <w:pStyle w:val="EndnoteText"/>
      </w:pPr>
      <w:r>
        <w:rPr>
          <w:rStyle w:val="EndnoteReference"/>
        </w:rPr>
        <w:endnoteRef/>
      </w:r>
      <w:r>
        <w:t xml:space="preserve"> </w:t>
      </w:r>
      <w:r>
        <w:fldChar w:fldCharType="begin"/>
      </w:r>
      <w:r>
        <w:instrText xml:space="preserve"> ADDIN ZOTERO_ITEM CSL_CITATION {"citationID":"LF3zzP5I","properties":{"formattedCitation":"David A. Livermore, {\\i{}Cultural Intelligence: Improving Your CQ to Engage Our Multicultural World Youth, Family, and Culture} (Grand Rapids, MI: Baker Academic, 2009), 29.","plainCitation":"David A. Livermore, Cultural Intelligence: Improving Your CQ to Engage Our Multicultural World Youth, Family, and Culture (Grand Rapids, MI: Baker Academic, 2009), 29.","noteIndex":15},"citationItems":[{"id":158,"uris":["http://zotero.org/users/7016628/items/BY25Y583"],"itemData":{"id":158,"type":"book","event-place":"Grand Rapids, MI","publisher":"Baker Academic","publisher-place":"Grand Rapids, MI","title":"Cultural Intelligence: Improving Your CQ to Engage Our Multicultural World Youth, Family, and Culture","title-short":"Cultural Intelligence","author":[{"family":"Livermore","given":"David A."}],"issued":{"date-parts":[["2009"]]}},"locator":"29","label":"page"}],"schema":"https://github.com/citation-style-language/schema/raw/master/csl-citation.json"} </w:instrText>
      </w:r>
      <w:r>
        <w:fldChar w:fldCharType="separate"/>
      </w:r>
      <w:r w:rsidRPr="003904C5">
        <w:rPr>
          <w:rFonts w:ascii="Calibri" w:hAnsi="Calibri" w:cs="Calibri"/>
          <w:szCs w:val="24"/>
        </w:rPr>
        <w:t xml:space="preserve">David A. Livermore, </w:t>
      </w:r>
      <w:r w:rsidRPr="003904C5">
        <w:rPr>
          <w:rFonts w:ascii="Calibri" w:hAnsi="Calibri" w:cs="Calibri"/>
          <w:i/>
          <w:iCs/>
          <w:szCs w:val="24"/>
        </w:rPr>
        <w:t>Cultural Intelligence: Improving Your CQ to Engage Our Multicultural World Youth, Family, and Culture</w:t>
      </w:r>
      <w:r w:rsidRPr="003904C5">
        <w:rPr>
          <w:rFonts w:ascii="Calibri" w:hAnsi="Calibri" w:cs="Calibri"/>
          <w:szCs w:val="24"/>
        </w:rPr>
        <w:t xml:space="preserve"> (Grand Rapids, MI: Baker Academic, 2009), 29.</w:t>
      </w:r>
      <w:r>
        <w:fldChar w:fldCharType="end"/>
      </w:r>
    </w:p>
  </w:endnote>
  <w:endnote w:id="16">
    <w:p w:rsidR="00366FC7" w:rsidRDefault="00366FC7" w:rsidP="00A26770">
      <w:pPr>
        <w:pStyle w:val="EndnoteText"/>
      </w:pPr>
      <w:r w:rsidRPr="00E811E8">
        <w:rPr>
          <w:rStyle w:val="EndnoteReference"/>
        </w:rPr>
        <w:endnoteRef/>
      </w:r>
      <w:r>
        <w:t xml:space="preserve"> </w:t>
      </w:r>
      <w:r>
        <w:fldChar w:fldCharType="begin"/>
      </w:r>
      <w:r>
        <w:instrText xml:space="preserve"> ADDIN ZOTERO_ITEM CSL_CITATION {"citationID":"0Q5qyhPd","properties":{"formattedCitation":"Barna Group, {\\i{}Gen Z Volume 2: Caring for Young Souls and Cultivating Resilience} (Barna Group and Impact 360 Institute, 2021), 56.","plainCitation":"Barna Group, Gen Z Volume 2: Caring for Young Souls and Cultivating Resilience (Barna Group and Impact 360 Institute, 2021), 56.","noteIndex":16},"citationItems":[{"id":493,"uris":["http://zotero.org/users/7016628/items/TCYHLBZ3",["http://zotero.org/users/7016628/items/TCYHLBZ3"]],"itemData":{"id":493,"type":"book","publisher":"Barna Group and Impact 360 Institute","title":"Gen Z Volume 2: Caring for Young Souls and Cultivating Resilience","author":[{"family":"Barna Group","given":""}],"issued":{"date-parts":[["2021"]]}},"locator":"56","label":"page"}],"schema":"https://github.com/citation-style-language/schema/raw/master/csl-citation.json"} </w:instrText>
      </w:r>
      <w:r>
        <w:fldChar w:fldCharType="separate"/>
      </w:r>
      <w:r w:rsidRPr="003904C5">
        <w:rPr>
          <w:rFonts w:ascii="Calibri" w:hAnsi="Calibri" w:cs="Calibri"/>
          <w:szCs w:val="24"/>
        </w:rPr>
        <w:t xml:space="preserve">Barna Group, </w:t>
      </w:r>
      <w:r w:rsidRPr="003904C5">
        <w:rPr>
          <w:rFonts w:ascii="Calibri" w:hAnsi="Calibri" w:cs="Calibri"/>
          <w:i/>
          <w:iCs/>
          <w:szCs w:val="24"/>
        </w:rPr>
        <w:t>Gen Z Volume 2: Caring for Young Souls and Cultivating Resilience</w:t>
      </w:r>
      <w:r w:rsidRPr="003904C5">
        <w:rPr>
          <w:rFonts w:ascii="Calibri" w:hAnsi="Calibri" w:cs="Calibri"/>
          <w:szCs w:val="24"/>
        </w:rPr>
        <w:t xml:space="preserve"> (Barna Group and Impact 360 Institute, 2021), 56.</w:t>
      </w:r>
      <w:r>
        <w:fldChar w:fldCharType="end"/>
      </w:r>
    </w:p>
  </w:endnote>
  <w:endnote w:id="17">
    <w:p w:rsidR="00366FC7" w:rsidRDefault="00366FC7">
      <w:pPr>
        <w:pStyle w:val="EndnoteText"/>
      </w:pPr>
      <w:r>
        <w:rPr>
          <w:rStyle w:val="EndnoteReference"/>
        </w:rPr>
        <w:endnoteRef/>
      </w:r>
      <w:r>
        <w:t xml:space="preserve"> </w:t>
      </w:r>
      <w:r>
        <w:fldChar w:fldCharType="begin"/>
      </w:r>
      <w:r w:rsidR="00480F5F">
        <w:instrText xml:space="preserve"> ADDIN ZOTERO_ITEM CSL_CITATION {"citationID":"fzIri9YS","properties":{"formattedCitation":"Michael Dimock, \\uc0\\u8220{}Defining Generations: Where Millennials End and Generation Z Begins,\\uc0\\u8221{} {\\i{}Pew Research Center} (blog), January 17, 2019, https://www.pewresearch.org/short-reads/2019/01/17/where-millennials-end-and-generation-z-begins/.","plainCitation":"Michael Dimock, “Defining Generations: Where Millennials End and Generation Z Begins,” Pew Research Center (blog), January 17, 2019, https://www.pewresearch.org/short-reads/2019/01/17/where-millennials-end-and-generation-z-begins/.","noteIndex":17},"citationItems":[{"id":868,"uris":["http://zotero.org/users/7016628/items/LL9622MF"],"itemData":{"id":868,"type":"post-weblog","abstract":"Pew Research Center now uses 1996 as the last birth year for Millennials in our work. President Michael Dimock explains why.","container-title":"Pew Research Center","language":"en-US","title":"Defining generations: Where Millennials end and Generation Z begins","title-short":"Defining generations","URL":"https://www.pewresearch.org/short-reads/2019/01/17/where-millennials-end-and-generation-z-begins/","author":[{"family":"Dimock","given":"Michael"}],"accessed":{"date-parts":[["2025",3,23]]},"issued":{"date-parts":[["2019",1,17]]}}}],"schema":"https://github.com/citation-style-language/schema/raw/master/csl-citation.json"} </w:instrText>
      </w:r>
      <w:r>
        <w:fldChar w:fldCharType="separate"/>
      </w:r>
      <w:r w:rsidRPr="003904C5">
        <w:rPr>
          <w:rFonts w:ascii="Times New Roman" w:hAnsi="Times New Roman" w:cs="Times New Roman"/>
          <w:szCs w:val="24"/>
        </w:rPr>
        <w:t xml:space="preserve">Michael Dimock, “Defining Generations: Where Millennials End and Generation Z Begins,” </w:t>
      </w:r>
      <w:r w:rsidRPr="003904C5">
        <w:rPr>
          <w:rFonts w:ascii="Times New Roman" w:hAnsi="Times New Roman" w:cs="Times New Roman"/>
          <w:i/>
          <w:iCs/>
          <w:szCs w:val="24"/>
        </w:rPr>
        <w:t>Pew Research Center</w:t>
      </w:r>
      <w:r w:rsidRPr="003904C5">
        <w:rPr>
          <w:rFonts w:ascii="Times New Roman" w:hAnsi="Times New Roman" w:cs="Times New Roman"/>
          <w:szCs w:val="24"/>
        </w:rPr>
        <w:t xml:space="preserve"> (blog), January 17, 2019, https://www.pewresearch.org/short-reads/2019/01/17/where-millennials-end-and-generation-z-begins/.</w:t>
      </w:r>
      <w:r>
        <w:fldChar w:fldCharType="end"/>
      </w:r>
    </w:p>
  </w:endnote>
  <w:endnote w:id="18">
    <w:p w:rsidR="00366FC7" w:rsidRDefault="00366FC7">
      <w:pPr>
        <w:pStyle w:val="EndnoteText"/>
      </w:pPr>
      <w:r>
        <w:rPr>
          <w:rStyle w:val="EndnoteReference"/>
        </w:rPr>
        <w:endnoteRef/>
      </w:r>
      <w:r>
        <w:t xml:space="preserve"> </w:t>
      </w:r>
      <w:r>
        <w:fldChar w:fldCharType="begin"/>
      </w:r>
      <w:r w:rsidR="00480F5F">
        <w:instrText xml:space="preserve"> ADDIN ZOTERO_ITEM CSL_CITATION {"citationID":"CeW8f1y0","properties":{"formattedCitation":"\\uc0\\u8220{}World Population Prospects,\\uc0\\u8221{} accessed March 24, 2025, https://population.un.org/wpp/graphs?loc=900&amp;type=Demographic%20Profiles&amp;category=Population%20Pyramids&amp;year=2025.","plainCitation":"“World Population Prospects,” accessed March 24, 2025, https://population.un.org/wpp/graphs?loc=900&amp;type=Demographic%20Profiles&amp;category=Population%20Pyramids&amp;year=2025.","noteIndex":18},"citationItems":[{"id":870,"uris":["http://zotero.org/users/7016628/items/93BIKUSB"],"itemData":{"id":870,"type":"webpage","title":"World Population Prospects","URL":"https://population.un.org/wpp/graphs?loc=900&amp;type=Demographic%20Profiles&amp;category=Population%20Pyramids&amp;year=2025","accessed":{"date-parts":[["2025",3,24]]}}}],"schema":"https://github.com/citation-style-language/schema/raw/master/csl-citation.json"} </w:instrText>
      </w:r>
      <w:r>
        <w:fldChar w:fldCharType="separate"/>
      </w:r>
      <w:r w:rsidRPr="00B2053E">
        <w:rPr>
          <w:rFonts w:ascii="Calibri" w:hAnsi="Calibri" w:cs="Calibri"/>
          <w:szCs w:val="24"/>
        </w:rPr>
        <w:t>“World Population Prospects,” accessed March 24, 2025, https://population.un.org/wpp/graphs?loc=900&amp;type=Demographic%20Profiles&amp;category=Population%20Pyramids&amp;year=2025.</w:t>
      </w:r>
      <w:r>
        <w:fldChar w:fldCharType="end"/>
      </w:r>
    </w:p>
  </w:endnote>
  <w:endnote w:id="19">
    <w:p w:rsidR="00366FC7" w:rsidRDefault="00366FC7" w:rsidP="00F82F5D">
      <w:pPr>
        <w:pStyle w:val="EndnoteText"/>
        <w:ind w:firstLine="720"/>
      </w:pPr>
      <w:r>
        <w:rPr>
          <w:rStyle w:val="EndnoteReference"/>
        </w:rPr>
        <w:endnoteRef/>
      </w:r>
      <w:r>
        <w:t xml:space="preserve"> </w:t>
      </w:r>
      <w:r>
        <w:fldChar w:fldCharType="begin"/>
      </w:r>
      <w:r>
        <w:instrText xml:space="preserve"> ADDIN ZOTERO_ITEM CSL_CITATION {"citationID":"2We9MIK6","properties":{"formattedCitation":"Monica Anderson and JingJing Jiang, \\uc0\\u8220{}Teens, Social Media &amp; Technology 2018,\\uc0\\u8221{} {\\i{}Pew Research Center: Internet, Science &amp; Tech} (blog), May 31, 2018, https://www.pewresearch.org/internet/2018/05/31/teens-social-media-technology-2018/.","plainCitation":"Monica Anderson and JingJing Jiang, “Teens, Social Media &amp; Technology 2018,” Pew Research Center: Internet, Science &amp; Tech (blog), May 31, 2018, https://www.pewresearch.org/internet/2018/05/31/teens-social-media-technology-2018/.","noteIndex":19},"citationItems":[{"id":125,"uris":["http://zotero.org/users/7016628/items/38HQGHXJ"],"itemData":{"id":125,"type":"post-weblog","abstract":"YouTube, Instagram and Snapchat are the most popular online platforms among teenagers.","container-title":"Pew Research Center: Internet, Science &amp; Tech","language":"en-US","note":"source: www.pewresearch.org\nsection: Publications","title":"Teens, Social Media &amp; Technology 2018","URL":"https://www.pewresearch.org/internet/2018/05/31/teens-social-media-technology-2018/","author":[{"family":"Anderson","given":"Monica"},{"family":"Jiang","given":"JingJing"}],"accessed":{"date-parts":[["2020",4,12]]},"issued":{"date-parts":[["2018",5,31]]}}}],"schema":"https://github.com/citation-style-language/schema/raw/master/csl-citation.json"} </w:instrText>
      </w:r>
      <w:r>
        <w:fldChar w:fldCharType="separate"/>
      </w:r>
      <w:r w:rsidRPr="003904C5">
        <w:rPr>
          <w:rFonts w:ascii="Calibri" w:hAnsi="Calibri" w:cs="Calibri"/>
          <w:szCs w:val="24"/>
        </w:rPr>
        <w:t xml:space="preserve">Monica Anderson and JingJing Jiang, “Teens, Social Media &amp; Technology 2018,” </w:t>
      </w:r>
      <w:r w:rsidRPr="003904C5">
        <w:rPr>
          <w:rFonts w:ascii="Calibri" w:hAnsi="Calibri" w:cs="Calibri"/>
          <w:i/>
          <w:iCs/>
          <w:szCs w:val="24"/>
        </w:rPr>
        <w:t>Pew Research Center: Internet, Science &amp; Tech</w:t>
      </w:r>
      <w:r w:rsidRPr="003904C5">
        <w:rPr>
          <w:rFonts w:ascii="Calibri" w:hAnsi="Calibri" w:cs="Calibri"/>
          <w:szCs w:val="24"/>
        </w:rPr>
        <w:t xml:space="preserve"> (blog), May 31, 2018, https://www.pewresearch.org/internet/2018/05/31/teens-social-media-technology-2018/.</w:t>
      </w:r>
      <w:r>
        <w:fldChar w:fldCharType="end"/>
      </w:r>
    </w:p>
  </w:endnote>
  <w:endnote w:id="20">
    <w:p w:rsidR="00366FC7" w:rsidRDefault="00366FC7">
      <w:pPr>
        <w:pStyle w:val="EndnoteText"/>
      </w:pPr>
      <w:r>
        <w:rPr>
          <w:rStyle w:val="EndnoteReference"/>
        </w:rPr>
        <w:endnoteRef/>
      </w:r>
      <w:r>
        <w:t xml:space="preserve"> </w:t>
      </w:r>
      <w:r>
        <w:fldChar w:fldCharType="begin"/>
      </w:r>
      <w:r>
        <w:instrText xml:space="preserve"> ADDIN ZOTERO_ITEM CSL_CITATION {"citationID":"qqM36NDA","properties":{"formattedCitation":"Jean M. Twenge, \\uc0\\u8220{}Have Smartphones Destroyed a Generation? - The Atlantic,\\uc0\\u8221{} September 2017, https://www.theatlantic.com/magazine/archive/2017/09/has-the-smartphone-destroyed-a-generation/534198/.","plainCitation":"Jean M. Twenge, “Have Smartphones Destroyed a Generation? - The Atlantic,” September 2017, https://www.theatlantic.com/magazine/archive/2017/09/has-the-smartphone-destroyed-a-generation/534198/.","noteIndex":20},"citationItems":[{"id":103,"uris":["http://zotero.org/users/7016628/items/C2374AJ3"],"itemData":{"id":103,"type":"webpage","title":"Have Smartphones Destroyed a Generation? - The Atlantic","URL":"https://www.theatlantic.com/magazine/archive/2017/09/has-the-smartphone-destroyed-a-generation/534198/","author":[{"family":"Twenge","given":"Jean M."}],"accessed":{"date-parts":[["2020",2,16]]},"issued":{"date-parts":[["2017",9]]}}}],"schema":"https://github.com/citation-style-language/schema/raw/master/csl-citation.json"} </w:instrText>
      </w:r>
      <w:r>
        <w:fldChar w:fldCharType="separate"/>
      </w:r>
      <w:r w:rsidRPr="003904C5">
        <w:rPr>
          <w:rFonts w:ascii="Times New Roman" w:hAnsi="Times New Roman" w:cs="Times New Roman"/>
          <w:szCs w:val="24"/>
        </w:rPr>
        <w:t>Jean M. Twenge, “Have Smartphones Destroyed a Generation? - The Atlantic,” September 2017, https://www.theatlantic.com/magazine/archive/2017/09/has-the-smartphone-destroyed-a-generation/534198/.</w:t>
      </w:r>
      <w:r>
        <w:fldChar w:fldCharType="end"/>
      </w:r>
    </w:p>
  </w:endnote>
  <w:endnote w:id="21">
    <w:p w:rsidR="00366FC7" w:rsidRDefault="00366FC7">
      <w:pPr>
        <w:pStyle w:val="EndnoteText"/>
      </w:pPr>
      <w:r>
        <w:rPr>
          <w:rStyle w:val="EndnoteReference"/>
        </w:rPr>
        <w:endnoteRef/>
      </w:r>
      <w:r>
        <w:t xml:space="preserve"> </w:t>
      </w:r>
      <w:r>
        <w:fldChar w:fldCharType="begin"/>
      </w:r>
      <w:r>
        <w:instrText xml:space="preserve"> ADDIN ZOTERO_ITEM CSL_CITATION {"citationID":"xrPZtPtC","properties":{"formattedCitation":"Jean M. Twenge et al., \\uc0\\u8220{}Worldwide Increases in Adolescent Loneliness,\\uc0\\u8221{} {\\i{}Journal of Adolescence} 93 (December 1, 2021): 257\\uc0\\u8211{}69, https://doi.org/10.1016/j.adolescence.2021.06.006; Jean M. Twenge, {\\i{}Generations: The Real Differences Between Gen Z, Millennials, Gen X, Boomers, and Silents-and What They Mean for America\\uc0\\u8217{}s Future} (New York: Atria Books, 2023); Sally C Curtin and Melonie Heron, \\uc0\\u8220{}Death Rates Due to Suicide and Homicide Among Persons Aged 10\\uc0\\u8211{}24: United States, 2000\\uc0\\u8211{}2017,\\uc0\\u8221{} {\\i{}National Center for Health Statistics}, no. 352 (2019): 8; Assistant Secretary for Public Affairs (ASPA), \\uc0\\u8220{}HHS, SAMHSA Release 2022 National Survey on Drug Use and Health Data,\\uc0\\u8221{} Text, November 13, 2023, https://www.hhs.gov/about/news/2023/11/13/hhs-samhsa-release-2022-national-survey-drug-use-health-data.html.","plainCitation":"Jean M. Twenge et al., “Worldwide Increases in Adolescent Loneliness,” Journal of Adolescence 93 (December 1, 2021): 257–69, https://doi.org/10.1016/j.adolescence.2021.06.006; Jean M. Twenge, Generations: The Real Differences Between Gen Z, Millennials, Gen X, Boomers, and Silents-and What They Mean for America’s Future (New York: Atria Books, 2023); Sally C Curtin and Melonie Heron, “Death Rates Due to Suicide and Homicide Among Persons Aged 10–24: United States, 2000–2017,” National Center for Health Statistics, no. 352 (2019): 8; Assistant Secretary for Public Affairs (ASPA), “HHS, SAMHSA Release 2022 National Survey on Drug Use and Health Data,” Text, November 13, 2023, https://www.hhs.gov/about/news/2023/11/13/hhs-samhsa-release-2022-national-survey-drug-use-health-data.html.","noteIndex":21},"citationItems":[{"id":561,"uris":["http://zotero.org/users/7016628/items/Y2CGGI84"],"itemData":{"id":561,"type":"article-journal","abstract":"Introduction\nSeveral studies have documented increases in adolescent loneliness and depression in the U.S., UK, and Canada after 2012, but it is unknown whether these trends appear worldwide or whether they are linked to factors such as economic conditions, technology use, or changes in family size.\nMethods\nThe Programme for International Student Assessment (PISA) survey of 15- and 16-year-old students around the world included a 6-item measure of school loneliness in 2000, 2003, 2012, 2015, and 2018 (n = 1,049,784, 51% female) across 37 countries.\nResults\nSchool loneliness increased 2012–2018 in 36 out of 37 countries. Worldwide, nearly twice as many adolescents in 2018 (vs. 2012) had elevated levels of school loneliness. Increases in loneliness were larger among girls than among boys and in countries with full measurement invariance. In multi-level modeling analyses, school loneliness was high when smartphone access and internet use were high. In contrast, higher unemployment rates predicted lower school loneliness. Income inequality, GDP, and total fertility rate (family size) were not significantly related to school loneliness when matched by year. School loneliness was positively correlated with negative affect and negatively correlated with positive affect and life satisfaction, suggesting the measure has broad implications for adolescent well-being.\nConclusions\nThe psychological well-being of adolescents around the world began to decline after 2012, in conjunction with the rise of smartphone access and increased internet use, though causation cannot be proven and more years of data will provide a more complete picture.","container-title":"Journal of Adolescence","DOI":"10.1016/j.adolescence.2021.06.006","ISSN":"0140-1971","journalAbbreviation":"Journal of Adolescence","page":"257-269","source":"ScienceDirect","title":"Worldwide increases in adolescent loneliness","volume":"93","author":[{"family":"Twenge","given":"Jean M."},{"family":"Haidt","given":"Jonathan"},{"family":"Blake","given":"Andrew B."},{"family":"McAllister","given":"Cooper"},{"family":"Lemon","given":"Hannah"},{"family":"Le Roy","given":"Astrid"}],"issued":{"date-parts":[["2021",12,1]]}}},{"id":532,"uris":["http://zotero.org/users/7016628/items/GNU8IC34"],"itemData":{"id":532,"type":"book","event-place":"New York","publisher":"Atria Books","publisher-place":"New York","title":"Generations: The Real Differences Between Gen Z, Millennials, Gen X, Boomers, and Silents-and What They Mean for America's Future","author":[{"literal":"Jean M. Twenge"}],"issued":{"date-parts":[["2023"]]}}},{"id":173,"uris":["http://zotero.org/users/7016628/items/55PV8XVJ"],"itemData":{"id":173,"type":"article-journal","abstract":"In 2017, suicide and homicide were the second and third leading causes of death for persons aged 15–19 and 20–24 and ranked second and fifth among persons aged 10–14 (4). After a stable period from 2000 to 2007, suicide and homicide death rates for persons aged 10–24 increased recently during the time period, since 2007 for suicide, and since 2014 for homicide. For persons aged 10–14, suicide rates began increasing in 2010, whereas the homicide rate declined during the 2000–2017 period. In contrast, recent increases were observed for both suicide and homicide death rates among persons aged 15–19 and 20–24, with the increases for suicide rates beginning earlier than for homicide rates. In addition, for persons aged 15–19 and 20–24, suicide rates surpassed homicide rates during the latter part of the period.","container-title":"National Center for Health Statistics","issue":"352","language":"en","page":"8","source":"Zotero","title":"Death Rates Due to Suicide and Homicide Among Persons Aged 10–24: United States, 2000–2017","author":[{"family":"Curtin","given":"Sally C"},{"family":"Heron","given":"Melonie"}],"issued":{"date-parts":[["2019"]]}}},{"id":556,"uris":["http://zotero.org/users/7016628/items/FTR6UDZC"],"itemData":{"id":556,"type":"webpage","abstract":"HHS, SAMHSA Release 2022 National Survey on Drug Use and Health Data","genre":"Text","language":"en","note":"Last Modified: 2023-11-13T16:00:13-0500","title":"HHS, SAMHSA Release 2022 National Survey on Drug Use and Health Data","URL":"https://www.hhs.gov/about/news/2023/11/13/hhs-samhsa-release-2022-national-survey-drug-use-health-data.html","author":[{"family":"Affairs (ASPA)","given":"Assistant Secretary for Public"}],"accessed":{"date-parts":[["2024",3,28]]},"issued":{"date-parts":[["2023",11,13]]}}}],"schema":"https://github.com/citation-style-language/schema/raw/master/csl-citation.json"} </w:instrText>
      </w:r>
      <w:r>
        <w:fldChar w:fldCharType="separate"/>
      </w:r>
      <w:r w:rsidRPr="00B2053E">
        <w:rPr>
          <w:rFonts w:ascii="Calibri" w:hAnsi="Calibri" w:cs="Calibri"/>
          <w:szCs w:val="24"/>
        </w:rPr>
        <w:t xml:space="preserve">Jean M. Twenge et al., “Worldwide Increases in Adolescent Loneliness,” </w:t>
      </w:r>
      <w:r w:rsidRPr="00B2053E">
        <w:rPr>
          <w:rFonts w:ascii="Calibri" w:hAnsi="Calibri" w:cs="Calibri"/>
          <w:i/>
          <w:iCs/>
          <w:szCs w:val="24"/>
        </w:rPr>
        <w:t>Journal of Adolescence</w:t>
      </w:r>
      <w:r w:rsidRPr="00B2053E">
        <w:rPr>
          <w:rFonts w:ascii="Calibri" w:hAnsi="Calibri" w:cs="Calibri"/>
          <w:szCs w:val="24"/>
        </w:rPr>
        <w:t xml:space="preserve"> 93 (December 1, 2021): 257–69, https://doi.org/10.1016/j.adolescence.2021.06.006; Jean M. Twenge, </w:t>
      </w:r>
      <w:r w:rsidRPr="00B2053E">
        <w:rPr>
          <w:rFonts w:ascii="Calibri" w:hAnsi="Calibri" w:cs="Calibri"/>
          <w:i/>
          <w:iCs/>
          <w:szCs w:val="24"/>
        </w:rPr>
        <w:t>Generations: The Real Differences Between Gen Z, Millennials, Gen X, Boomers, and Silents-and What They Mean for America’s Future</w:t>
      </w:r>
      <w:r w:rsidRPr="00B2053E">
        <w:rPr>
          <w:rFonts w:ascii="Calibri" w:hAnsi="Calibri" w:cs="Calibri"/>
          <w:szCs w:val="24"/>
        </w:rPr>
        <w:t xml:space="preserve"> (New York: Atria Books, 2023); Sally C Curtin and Melonie Heron, “Death Rates Due to Suicide and Homicide Among Persons Aged 10–24: United States, 2000–2017,” </w:t>
      </w:r>
      <w:r w:rsidRPr="00B2053E">
        <w:rPr>
          <w:rFonts w:ascii="Calibri" w:hAnsi="Calibri" w:cs="Calibri"/>
          <w:i/>
          <w:iCs/>
          <w:szCs w:val="24"/>
        </w:rPr>
        <w:t>National Center for Health Statistics</w:t>
      </w:r>
      <w:r w:rsidRPr="00B2053E">
        <w:rPr>
          <w:rFonts w:ascii="Calibri" w:hAnsi="Calibri" w:cs="Calibri"/>
          <w:szCs w:val="24"/>
        </w:rPr>
        <w:t>, no. 352 (2019): 8; Assistant Secretary for Public Affairs (ASPA), “HHS, SAMHSA Release 2022 National Survey on Drug Use and Health Data,” Text, November 13, 2023, https://www.hhs.gov/about/news/2023/11/13/hhs-samhsa-release-2022-national-survey-drug-use-health-data.html.</w:t>
      </w:r>
      <w:r>
        <w:fldChar w:fldCharType="end"/>
      </w:r>
    </w:p>
  </w:endnote>
  <w:endnote w:id="22">
    <w:p w:rsidR="00366FC7" w:rsidRDefault="00366FC7">
      <w:pPr>
        <w:pStyle w:val="EndnoteText"/>
      </w:pPr>
      <w:r>
        <w:rPr>
          <w:rStyle w:val="EndnoteReference"/>
        </w:rPr>
        <w:endnoteRef/>
      </w:r>
      <w:r>
        <w:t xml:space="preserve"> </w:t>
      </w:r>
      <w:r>
        <w:fldChar w:fldCharType="begin"/>
      </w:r>
      <w:r>
        <w:instrText xml:space="preserve"> ADDIN ZOTERO_ITEM CSL_CITATION {"citationID":"p3Ifs7Cp","properties":{"formattedCitation":"Twenge, \\uc0\\u8220{}Have Smartphones Destroyed a Generation? - The Atlantic\\uc0\\u8221{}; Cecilie Schou Andreassen et al., \\uc0\\u8220{}The Relationship Between Addictive Use of Social Media and Video Games and Symptoms of Psychiatric Disorders: A Large-Scale Cross-Sectional Study,\\uc0\\u8221{} {\\i{}Psychology of Addictive Behaviors} 30, no. 2 (March 2016): 252\\uc0\\u8211{}62, https://doi.org/10.1037/adb0000160.","plainCitation":"Twenge, “Have Smartphones Destroyed a Generation? - The Atlantic”; Cecilie Schou Andreassen et al., “The Relationship Between Addictive Use of Social Media and Video Games and Symptoms of Psychiatric Disorders: A Large-Scale Cross-Sectional Study,” Psychology of Addictive Behaviors 30, no. 2 (March 2016): 252–62, https://doi.org/10.1037/adb0000160.","noteIndex":22},"citationItems":[{"id":103,"uris":["http://zotero.org/users/7016628/items/C2374AJ3"],"itemData":{"id":103,"type":"webpage","title":"Have Smartphones Destroyed a Generation? - The Atlantic","URL":"https://www.theatlantic.com/magazine/archive/2017/09/has-the-smartphone-destroyed-a-generation/534198/","author":[{"family":"Twenge","given":"Jean M."}],"accessed":{"date-parts":[["2020",2,16]]},"issued":{"date-parts":[["2017",9]]}}},{"id":132,"uris":["http://zotero.org/users/7016628/items/5FLND8MD"],"itemData":{"id":132,"type":"article-journal","abstract":"Over the last decade, research into 'addictive technological behaviors' has substantially increased. Research has also demonstrated strong associations between addictive use of technology and comorbid psychiatric disorders. In the present study, 23,533 adults (mean age 35.8 years, ranging from 16 to 88 years) participated in an online cross-sectional survey examining whether demographic variables, symptoms of attention-deficit/hyperactivity disorder (ADHD), obsessive-compulsive disorder (OCD), anxiety, and depression could explain variance in addictive use (i.e., compulsive and excessive use associated with negative outcomes) of two types of modern online technologies: social media and video games. Correlations between symptoms of addictive technology use and mental disorder symptoms were all positive and significant, including the weak interrelationship between the two addictive technological behaviors. Age appeared to be inversely related to the addictive use of these technologies. Being male was significantly associated with addictive use of video games, whereas being female was significantly associated with addictive use of social media. Being single was positively related to both addictive social networking and video gaming. Hierarchical regression analyses showed that demographic factors explained between 11 and 12% of the variance in addictive technology use. The mental health variables explained between 7 and 15% of the variance. The study significantly adds to our understanding of mental health symptoms and their role in addictive use of modern technology, and suggests that the concept of Internet use disorder (i.e., 'Internet addiction') as a unified construct is not warranted. (PsycINFO Database Record (c) 2020 APA, all rights reserved)","archive_location":"2016-13379-006","container-title":"Psychology of Addictive Behaviors","DOI":"10.1037/adb0000160","ISSN":"0893-164X","issue":"2","journalAbbreviation":"Psychology of Addictive Behaviors","note":"publisher: American Psychological Association","page":"252-262","source":"EBSCOhost","title":"The Relationship Between Addictive Use of Social Media and Video Games and Symptoms of Psychiatric Disorders: A Large-Scale Cross-Sectional Study","title-short":"Addictive Ue of Social Media and Video Games","volume":"30","author":[{"family":"Andreassen","given":"Cecilie Schou"},{"family":"Billieux","given":"Joël"},{"family":"Griffiths","given":"Mark D."},{"family":"Kuss","given":"Daria J."},{"family":"Demetrovics","given":"Zsolt"},{"family":"Mazzoni","given":"Elvis"},{"family":"Pallesen","given":"Ståle"}],"issued":{"date-parts":[["2016",3]]}}}],"schema":"https://github.com/citation-style-language/schema/raw/master/csl-citation.json"} </w:instrText>
      </w:r>
      <w:r>
        <w:fldChar w:fldCharType="separate"/>
      </w:r>
      <w:r w:rsidRPr="005E150E">
        <w:rPr>
          <w:rFonts w:ascii="Calibri" w:hAnsi="Calibri" w:cs="Calibri"/>
          <w:szCs w:val="24"/>
        </w:rPr>
        <w:t xml:space="preserve">Twenge, “Have Smartphones Destroyed a Generation? - The Atlantic”; Cecilie Schou Andreassen et al., “The Relationship Between Addictive Use of Social Media and Video Games and Symptoms of Psychiatric Disorders: A Large-Scale Cross-Sectional Study,” </w:t>
      </w:r>
      <w:r w:rsidRPr="005E150E">
        <w:rPr>
          <w:rFonts w:ascii="Calibri" w:hAnsi="Calibri" w:cs="Calibri"/>
          <w:i/>
          <w:iCs/>
          <w:szCs w:val="24"/>
        </w:rPr>
        <w:t>Psychology of Addictive Behaviors</w:t>
      </w:r>
      <w:r w:rsidRPr="005E150E">
        <w:rPr>
          <w:rFonts w:ascii="Calibri" w:hAnsi="Calibri" w:cs="Calibri"/>
          <w:szCs w:val="24"/>
        </w:rPr>
        <w:t xml:space="preserve"> 30, no. 2 (March 2016): 252–62, https://doi.org/10.1037/adb0000160.</w:t>
      </w:r>
      <w:r>
        <w:fldChar w:fldCharType="end"/>
      </w:r>
    </w:p>
  </w:endnote>
  <w:endnote w:id="23">
    <w:p w:rsidR="00366FC7" w:rsidRDefault="00366FC7">
      <w:pPr>
        <w:pStyle w:val="EndnoteText"/>
      </w:pPr>
      <w:r>
        <w:rPr>
          <w:rStyle w:val="EndnoteReference"/>
        </w:rPr>
        <w:endnoteRef/>
      </w:r>
      <w:r>
        <w:t xml:space="preserve"> </w:t>
      </w:r>
      <w:r>
        <w:fldChar w:fldCharType="begin"/>
      </w:r>
      <w:r>
        <w:instrText xml:space="preserve"> ADDIN ZOTERO_ITEM CSL_CITATION {"citationID":"pLX4PyUq","properties":{"formattedCitation":"Ellie Polack, \\uc0\\u8220{}New Cigna Study Reveals Loneliness at Epidemic Levels in America,\\uc0\\u8221{} {\\i{}Cigna Newsroom}, May 1, 2018, https://www.cigna.com/newsroom/news-releases/2018/new-cigna-study-reveals-loneliness-at-epidemic-levels-in-america.","plainCitation":"Ellie Polack, “New Cigna Study Reveals Loneliness at Epidemic Levels in America,” Cigna Newsroom, May 1, 2018, https://www.cigna.com/newsroom/news-releases/2018/new-cigna-study-reveals-loneliness-at-epidemic-levels-in-america.","noteIndex":23},"citationItems":[{"id":122,"uris":["http://zotero.org/users/7016628/items/MID3HTVW"],"itemData":{"id":122,"type":"article-magazine","container-title":"Cigna Newsroom","language":"en","source":"www.cigna.com","title":"New Cigna Study Reveals Loneliness at Epidemic Levels in America","URL":"https://www.cigna.com/newsroom/news-releases/2018/new-cigna-study-reveals-loneliness-at-epidemic-levels-in-america","author":[{"family":"Polack","given":"Ellie"}],"accessed":{"date-parts":[["2020",4,15]]},"issued":{"date-parts":[["2018",5,1]]}}}],"schema":"https://github.com/citation-style-language/schema/raw/master/csl-citation.json"} </w:instrText>
      </w:r>
      <w:r>
        <w:fldChar w:fldCharType="separate"/>
      </w:r>
      <w:r w:rsidRPr="005E150E">
        <w:rPr>
          <w:rFonts w:ascii="Calibri" w:hAnsi="Calibri" w:cs="Calibri"/>
          <w:szCs w:val="24"/>
        </w:rPr>
        <w:t xml:space="preserve">Ellie Polack, “New Cigna Study Reveals Loneliness at Epidemic Levels in America,” </w:t>
      </w:r>
      <w:r w:rsidRPr="005E150E">
        <w:rPr>
          <w:rFonts w:ascii="Calibri" w:hAnsi="Calibri" w:cs="Calibri"/>
          <w:i/>
          <w:iCs/>
          <w:szCs w:val="24"/>
        </w:rPr>
        <w:t>Cigna Newsroom</w:t>
      </w:r>
      <w:r w:rsidRPr="005E150E">
        <w:rPr>
          <w:rFonts w:ascii="Calibri" w:hAnsi="Calibri" w:cs="Calibri"/>
          <w:szCs w:val="24"/>
        </w:rPr>
        <w:t>, May 1, 2018, https://www.cigna.com/newsroom/news-releases/2018/new-cigna-study-reveals-loneliness-at-epidemic-levels-in-america.</w:t>
      </w:r>
      <w:r>
        <w:fldChar w:fldCharType="end"/>
      </w:r>
    </w:p>
  </w:endnote>
  <w:endnote w:id="24">
    <w:p w:rsidR="00366FC7" w:rsidRDefault="00366FC7">
      <w:pPr>
        <w:pStyle w:val="EndnoteText"/>
      </w:pPr>
      <w:r>
        <w:rPr>
          <w:rStyle w:val="EndnoteReference"/>
        </w:rPr>
        <w:endnoteRef/>
      </w:r>
      <w:r>
        <w:t xml:space="preserve"> </w:t>
      </w:r>
      <w:r>
        <w:fldChar w:fldCharType="begin"/>
      </w:r>
      <w:r>
        <w:instrText xml:space="preserve"> ADDIN ZOTERO_ITEM CSL_CITATION {"citationID":"YA6j9MLT","properties":{"formattedCitation":"\\uc0\\u8220{}The Cigna Group Newsroom - Vitality in America 2023,\\uc0\\u8221{} The Cigna Group Newsroom, accessed April 27, 2024, https://newsroom.thecignagroup.com/state-of-vitality-gen-z.","plainCitation":"“The Cigna Group Newsroom - Vitality in America 2023,” The Cigna Group Newsroom, accessed April 27, 2024, https://newsroom.thecignagroup.com/state-of-vitality-gen-z.","noteIndex":24},"citationItems":[{"id":576,"uris":["http://zotero.org/users/7016628/items/MD5W6RW2"],"itemData":{"id":576,"type":"webpage","abstract":"The state of vitality among Gen Z adults in the U.S. The second annual Vitality in America study, commissioned by The Cigna Group, explores the state of vitality in the United States along with...","container-title":"The Cigna Group Newsroom","language":"en","title":"The Cigna Group Newsroom - Vitality in America 2023","URL":"https://newsroom.thecignagroup.com/state-of-vitality-gen-z","accessed":{"date-parts":[["2024",4,27]]}}}],"schema":"https://github.com/citation-style-language/schema/raw/master/csl-citation.json"} </w:instrText>
      </w:r>
      <w:r>
        <w:fldChar w:fldCharType="separate"/>
      </w:r>
      <w:r w:rsidRPr="005E150E">
        <w:rPr>
          <w:rFonts w:ascii="Calibri" w:hAnsi="Calibri" w:cs="Calibri"/>
          <w:szCs w:val="24"/>
        </w:rPr>
        <w:t>“The Cigna Group Newsroom - Vitality in America 2023,” The Cigna Group Newsroom, accessed April 27, 2024, https://newsroom.thecignagroup.com/state-of-vitality-gen-z.</w:t>
      </w:r>
      <w:r>
        <w:fldChar w:fldCharType="end"/>
      </w:r>
    </w:p>
  </w:endnote>
  <w:endnote w:id="25">
    <w:p w:rsidR="00366FC7" w:rsidRDefault="00366FC7">
      <w:pPr>
        <w:pStyle w:val="EndnoteText"/>
      </w:pPr>
      <w:r>
        <w:rPr>
          <w:rStyle w:val="EndnoteReference"/>
        </w:rPr>
        <w:endnoteRef/>
      </w:r>
      <w:r>
        <w:t xml:space="preserve"> </w:t>
      </w:r>
      <w:r>
        <w:fldChar w:fldCharType="begin"/>
      </w:r>
      <w:r>
        <w:instrText xml:space="preserve"> ADDIN ZOTERO_ITEM CSL_CITATION {"citationID":"avaYei3z","properties":{"formattedCitation":"Greg Lukianoff and Jonathan Haidt, {\\i{}The Coddling of the American Mind: How Good Intentions and Bad Ideas Are Setting Up a Generation for Failure} (New York: Penguin Press, 2018), 13; Barna Group, {\\i{}Gen Z}, 41.","plainCitation":"Greg Lukianoff and Jonathan Haidt, The Coddling of the American Mind: How Good Intentions and Bad Ideas Are Setting Up a Generation for Failure (New York: Penguin Press, 2018), 13; Barna Group, Gen Z, 41.","noteIndex":25},"citationItems":[{"id":180,"uris":["http://zotero.org/users/7016628/items/HT9NNMMR",["http://zotero.org/users/7016628/items/HT9NNMMR"]],"itemData":{"id":180,"type":"book","abstract":"\"Something has been going wrong on many college campuses in the last few years. Speakers are shouted down. Students and professors say they are walking on eggshells and are afraid to speak honestly. Rates of anxiety, depression, and suicide are rising--on campus as well as nationally. How did this happen? First Amendment expert Greg Lukianoff and social psychologist Jonathan Haidt show how the new problems on campus have their origins in three terrible ideas that have become increasingly woven into American childhood and education: What doesn't kill you makes you weaker; always trust your feelings; and life is a battle between good people and evil people. These three Great Untruths contradict basic psychological principles about well-being and ancient wisdom from many cultures. Embracing these untruths--and the resulting culture of safetyism--interferes with young people's social, emotional, and intellectual development. It makes it harder for them to become autonomous adults who are able to navigate the bumpy road of life. Lukianoff and Haidt investigate the many social trends that have intersected to promote the spread of these untruths. They explore changes in childhood such as the rise of fearful parenting, the decline of unsupervised, child-directed play, and the new world of social media that has engulfed teenagers in the last decade. They examine changes on campus, including the corporatization of universities and the emergence of new ideas about identity and justice. They situate the conflicts on campus within the context of America's rapidly rising political polarization and dysfunction. This is a book for anyone who is confused by what is happening on college campuses today, or has children, or is concerned about the growing inability of Americans to live, work, and cooperate across party lines\"--","event-place":"New York","ISBN":"978-0-7352-2491-9","language":"English","note":"OCLC: 1107670353","publisher":"Penguin Press","publisher-place":"New York","source":"Open WorldCat","title":"The Coddling of the American Mind: How Good Intentions and Bad Ideas are Setting Up a Generation for Failure","title-short":"Coddling of the American Mind","author":[{"family":"Lukianoff","given":"Greg"},{"family":"Haidt","given":"Jonathan"}],"issued":{"date-parts":[["2018"]]}},"locator":"13","label":"page"},{"id":191,"uris":["http://zotero.org/users/7016628/items/G3AKE64B",["http://zotero.org/users/7016628/items/G3AKE64B"]],"itemData":{"id":191,"type":"book","event-place":"Ventura, CA","publisher":"Barna Group","publisher-place":"Ventura, CA","title":"Gen Z: The Culture, Beliefs and Motivations Shaping the Next Generation","title-short":"Gen Z","author":[{"family":"Barna Group","given":""}],"accessed":{"date-parts":[["2020",1,15]]},"issued":{"date-parts":[["2018"]]}},"locator":"41","label":"page"}],"schema":"https://github.com/citation-style-language/schema/raw/master/csl-citation.json"} </w:instrText>
      </w:r>
      <w:r>
        <w:fldChar w:fldCharType="separate"/>
      </w:r>
      <w:r w:rsidRPr="00B2053E">
        <w:rPr>
          <w:rFonts w:ascii="Calibri" w:hAnsi="Calibri" w:cs="Calibri"/>
          <w:szCs w:val="24"/>
        </w:rPr>
        <w:t xml:space="preserve">Greg Lukianoff and Jonathan Haidt, </w:t>
      </w:r>
      <w:r w:rsidRPr="00B2053E">
        <w:rPr>
          <w:rFonts w:ascii="Calibri" w:hAnsi="Calibri" w:cs="Calibri"/>
          <w:i/>
          <w:iCs/>
          <w:szCs w:val="24"/>
        </w:rPr>
        <w:t>The Coddling of the American Mind: How Good Intentions and Bad Ideas Are Setting Up a Generation for Failure</w:t>
      </w:r>
      <w:r w:rsidRPr="00B2053E">
        <w:rPr>
          <w:rFonts w:ascii="Calibri" w:hAnsi="Calibri" w:cs="Calibri"/>
          <w:szCs w:val="24"/>
        </w:rPr>
        <w:t xml:space="preserve"> (New York: Penguin Press, 2018), 13; Barna Group, </w:t>
      </w:r>
      <w:r w:rsidRPr="00B2053E">
        <w:rPr>
          <w:rFonts w:ascii="Calibri" w:hAnsi="Calibri" w:cs="Calibri"/>
          <w:i/>
          <w:iCs/>
          <w:szCs w:val="24"/>
        </w:rPr>
        <w:t>Gen Z</w:t>
      </w:r>
      <w:r w:rsidRPr="00B2053E">
        <w:rPr>
          <w:rFonts w:ascii="Calibri" w:hAnsi="Calibri" w:cs="Calibri"/>
          <w:szCs w:val="24"/>
        </w:rPr>
        <w:t>, 41.</w:t>
      </w:r>
      <w:r>
        <w:fldChar w:fldCharType="end"/>
      </w:r>
    </w:p>
  </w:endnote>
  <w:endnote w:id="26">
    <w:p w:rsidR="00366FC7" w:rsidRDefault="00366FC7">
      <w:pPr>
        <w:pStyle w:val="EndnoteText"/>
      </w:pPr>
      <w:r>
        <w:rPr>
          <w:rStyle w:val="EndnoteReference"/>
        </w:rPr>
        <w:endnoteRef/>
      </w:r>
      <w:r>
        <w:t xml:space="preserve"> </w:t>
      </w:r>
      <w:r>
        <w:fldChar w:fldCharType="begin"/>
      </w:r>
      <w:r w:rsidR="00480F5F">
        <w:instrText xml:space="preserve"> ADDIN ZOTERO_ITEM CSL_CITATION {"citationID":"0FSKWUZ2","properties":{"formattedCitation":"American Psychological Association, \\uc0\\u8220{}Stress in America\\super TM\\nosupersub{} Generation Z,\\uc0\\u8221{} 2018, https://www.apa.org/news/press/releases/stress/2018/stress-gen-z.pdf.","plainCitation":"American Psychological Association, “Stress in AmericaTM Generation Z,” 2018, https://www.apa.org/news/press/releases/stress/2018/stress-gen-z.pdf.","noteIndex":26},"citationItems":[{"id":169,"uris":["http://zotero.org/users/7016628/items/QZKRA6NA"],"itemData":{"id":169,"type":"report","language":"en","page":"11","source":"Zotero","title":"Stress in America™ Generation Z","title-short":"Stress in America","URL":"https://www.apa.org/news/press/releases/stress/2018/stress-gen-z.pdf","author":[{"family":"American Psychological Association","given":""}],"issued":{"date-parts":[["2018"]]}}}],"schema":"https://github.com/citation-style-language/schema/raw/master/csl-citation.json"} </w:instrText>
      </w:r>
      <w:r>
        <w:fldChar w:fldCharType="separate"/>
      </w:r>
      <w:r w:rsidRPr="005E150E">
        <w:rPr>
          <w:rFonts w:ascii="Calibri" w:hAnsi="Calibri" w:cs="Calibri"/>
          <w:szCs w:val="24"/>
        </w:rPr>
        <w:t>American Psychological Association, “Stress in America</w:t>
      </w:r>
      <w:r w:rsidRPr="005E150E">
        <w:rPr>
          <w:rFonts w:ascii="Calibri" w:hAnsi="Calibri" w:cs="Calibri"/>
          <w:szCs w:val="24"/>
          <w:vertAlign w:val="superscript"/>
        </w:rPr>
        <w:t>TM</w:t>
      </w:r>
      <w:r w:rsidRPr="005E150E">
        <w:rPr>
          <w:rFonts w:ascii="Calibri" w:hAnsi="Calibri" w:cs="Calibri"/>
          <w:szCs w:val="24"/>
        </w:rPr>
        <w:t xml:space="preserve"> Generation Z,” 2018, https://www.apa.org/news/press/releases/stress/2018/stress-gen-z.pdf.</w:t>
      </w:r>
      <w:r>
        <w:fldChar w:fldCharType="end"/>
      </w:r>
    </w:p>
  </w:endnote>
  <w:endnote w:id="27">
    <w:p w:rsidR="00366FC7" w:rsidRDefault="00366FC7">
      <w:pPr>
        <w:pStyle w:val="EndnoteText"/>
      </w:pPr>
      <w:r>
        <w:rPr>
          <w:rStyle w:val="EndnoteReference"/>
        </w:rPr>
        <w:endnoteRef/>
      </w:r>
      <w:r>
        <w:t xml:space="preserve"> </w:t>
      </w:r>
      <w:r>
        <w:fldChar w:fldCharType="begin"/>
      </w:r>
      <w:r w:rsidR="00480F5F">
        <w:instrText xml:space="preserve"> ADDIN ZOTERO_ITEM CSL_CITATION {"citationID":"XfTPMiOz","properties":{"formattedCitation":"Monica Anderson Park Michelle Faverio and Eugenie, \\uc0\\u8220{}How Teens and Parents Approach Screen Time,\\uc0\\u8221{} {\\i{}Pew Research Center} (blog), March 11, 2024, https://www.pewresearch.org/internet/2024/03/11/how-teens-and-parents-approach-screen-time/.","plainCitation":"Monica Anderson Park Michelle Faverio and Eugenie, “How Teens and Parents Approach Screen Time,” Pew Research Center (blog), March 11, 2024, https://www.pewresearch.org/internet/2024/03/11/how-teens-and-parents-approach-screen-time/.","noteIndex":27},"citationItems":[{"id":872,"uris":["http://zotero.org/users/7016628/items/WPN2QS5Z"],"itemData":{"id":872,"type":"post-weblog","abstract":"Most teens at least sometimes feel happy and peaceful when they don’t have their phone, but 44% say this makes them anxious.","container-title":"Pew Research Center","language":"en-US","title":"How Teens and Parents Approach Screen Time","URL":"https://www.pewresearch.org/internet/2024/03/11/how-teens-and-parents-approach-screen-time/","author":[{"family":"Park","given":"Monica Anderson","suffix":"Michelle Faverio and Eugenie"}],"accessed":{"date-parts":[["2025",3,24]]},"issued":{"date-parts":[["2024",3,11]]}}}],"schema":"https://github.com/citation-style-language/schema/raw/master/csl-citation.json"} </w:instrText>
      </w:r>
      <w:r>
        <w:fldChar w:fldCharType="separate"/>
      </w:r>
      <w:r w:rsidRPr="00F31807">
        <w:rPr>
          <w:rFonts w:ascii="Calibri" w:hAnsi="Calibri" w:cs="Calibri"/>
          <w:szCs w:val="24"/>
        </w:rPr>
        <w:t xml:space="preserve">Monica Anderson Park Michelle Faverio and Eugenie, “How Teens and Parents Approach Screen Time,” </w:t>
      </w:r>
      <w:r w:rsidRPr="00F31807">
        <w:rPr>
          <w:rFonts w:ascii="Calibri" w:hAnsi="Calibri" w:cs="Calibri"/>
          <w:i/>
          <w:iCs/>
          <w:szCs w:val="24"/>
        </w:rPr>
        <w:t>Pew Research Center</w:t>
      </w:r>
      <w:r w:rsidRPr="00F31807">
        <w:rPr>
          <w:rFonts w:ascii="Calibri" w:hAnsi="Calibri" w:cs="Calibri"/>
          <w:szCs w:val="24"/>
        </w:rPr>
        <w:t xml:space="preserve"> (blog), March 11, 2024, https://www.pewresearch.org/internet/2024/03/11/how-teens-and-parents-approach-screen-time/.</w:t>
      </w:r>
      <w:r>
        <w:fldChar w:fldCharType="end"/>
      </w:r>
    </w:p>
  </w:endnote>
  <w:endnote w:id="28">
    <w:p w:rsidR="00366FC7" w:rsidRDefault="00366FC7">
      <w:pPr>
        <w:pStyle w:val="EndnoteText"/>
      </w:pPr>
      <w:r>
        <w:rPr>
          <w:rStyle w:val="EndnoteReference"/>
        </w:rPr>
        <w:endnoteRef/>
      </w:r>
      <w:r>
        <w:t xml:space="preserve"> </w:t>
      </w:r>
      <w:r>
        <w:fldChar w:fldCharType="begin"/>
      </w:r>
      <w:r>
        <w:instrText xml:space="preserve"> ADDIN ZOTERO_ITEM CSL_CITATION {"citationID":"eOC9gIPg","properties":{"formattedCitation":"James White, {\\i{}Meet Generation Z: Understanding and Reaching the New Post-Christian World} (Grand Rapids, MI: Baker Books, 2017), 49.","plainCitation":"James White, Meet Generation Z: Understanding and Reaching the New Post-Christian World (Grand Rapids, MI: Baker Books, 2017), 49.","noteIndex":28},"citationItems":[{"id":244,"uris":["http://zotero.org/users/7016628/items/YTXCBWR6",["http://zotero.org/users/7016628/items/YTXCBWR6"]],"itemData":{"id":244,"type":"book","event-place":"Grand Rapids, MI","publisher":"Baker Books","publisher-place":"Grand Rapids, MI","title":"Meet Generation Z: Understanding and Reaching the New Post-Christian World","title-short":"Meet Generation Z","author":[{"family":"White","given":"James"}],"issued":{"date-parts":[["2017"]]}},"locator":"49","label":"page"}],"schema":"https://github.com/citation-style-language/schema/raw/master/csl-citation.json"} </w:instrText>
      </w:r>
      <w:r>
        <w:fldChar w:fldCharType="separate"/>
      </w:r>
      <w:r w:rsidRPr="00B94008">
        <w:rPr>
          <w:rFonts w:ascii="Calibri" w:hAnsi="Calibri" w:cs="Calibri"/>
          <w:szCs w:val="24"/>
        </w:rPr>
        <w:t xml:space="preserve">James White, </w:t>
      </w:r>
      <w:r w:rsidRPr="00B94008">
        <w:rPr>
          <w:rFonts w:ascii="Calibri" w:hAnsi="Calibri" w:cs="Calibri"/>
          <w:i/>
          <w:iCs/>
          <w:szCs w:val="24"/>
        </w:rPr>
        <w:t>Meet Generation Z: Understanding and Reaching the New Post-Christian World</w:t>
      </w:r>
      <w:r w:rsidRPr="00B94008">
        <w:rPr>
          <w:rFonts w:ascii="Calibri" w:hAnsi="Calibri" w:cs="Calibri"/>
          <w:szCs w:val="24"/>
        </w:rPr>
        <w:t xml:space="preserve"> (Grand Rapids, MI: Baker Books, 2017), 49.</w:t>
      </w:r>
      <w:r>
        <w:fldChar w:fldCharType="end"/>
      </w:r>
    </w:p>
  </w:endnote>
  <w:endnote w:id="29">
    <w:p w:rsidR="00366FC7" w:rsidRDefault="00366FC7">
      <w:pPr>
        <w:pStyle w:val="EndnoteText"/>
      </w:pPr>
      <w:r>
        <w:rPr>
          <w:rStyle w:val="EndnoteReference"/>
        </w:rPr>
        <w:endnoteRef/>
      </w:r>
      <w:r>
        <w:t xml:space="preserve"> </w:t>
      </w:r>
      <w:r>
        <w:fldChar w:fldCharType="begin"/>
      </w:r>
      <w:r w:rsidR="00480F5F">
        <w:instrText xml:space="preserve"> ADDIN ZOTERO_ITEM CSL_CITATION {"citationID":"6HBL2U5u","properties":{"formattedCitation":"Paulus Widjaja, \\uc0\\u8220{}Teaching Christian Character and Ethics to Generation Z,\\uc0\\u8221{} {\\i{}The Conrad Grebel Review} 35, no. 1 (2017): 78.","plainCitation":"Paulus Widjaja, “Teaching Christian Character and Ethics to Generation Z,” The Conrad Grebel Review 35, no. 1 (2017): 78.","noteIndex":29},"citationItems":[{"id":236,"uris":["http://zotero.org/users/7016628/items/HDEYQNPH"],"itemData":{"id":236,"type":"article-journal","container-title":"The Conrad Grebel Review","issue":"1","page":"72-82","title":"Teaching Christian Character and Ethics to Generation Z","title-short":"Teaching Ethics","volume":"35","author":[{"family":"Widjaja","given":"Paulus"}],"issued":{"date-parts":[["2017"]]}},"locator":"78","label":"page"}],"schema":"https://github.com/citation-style-language/schema/raw/master/csl-citation.json"} </w:instrText>
      </w:r>
      <w:r>
        <w:fldChar w:fldCharType="separate"/>
      </w:r>
      <w:r w:rsidRPr="00B94008">
        <w:rPr>
          <w:rFonts w:ascii="Calibri" w:hAnsi="Calibri" w:cs="Calibri"/>
          <w:szCs w:val="24"/>
        </w:rPr>
        <w:t xml:space="preserve">Paulus Widjaja, “Teaching Christian Character and Ethics to Generation Z,” </w:t>
      </w:r>
      <w:r w:rsidRPr="00B94008">
        <w:rPr>
          <w:rFonts w:ascii="Calibri" w:hAnsi="Calibri" w:cs="Calibri"/>
          <w:i/>
          <w:iCs/>
          <w:szCs w:val="24"/>
        </w:rPr>
        <w:t>The Conrad Grebel Review</w:t>
      </w:r>
      <w:r w:rsidRPr="00B94008">
        <w:rPr>
          <w:rFonts w:ascii="Calibri" w:hAnsi="Calibri" w:cs="Calibri"/>
          <w:szCs w:val="24"/>
        </w:rPr>
        <w:t xml:space="preserve"> 35, no. 1 (2017): 78.</w:t>
      </w:r>
      <w:r>
        <w:fldChar w:fldCharType="end"/>
      </w:r>
    </w:p>
  </w:endnote>
  <w:endnote w:id="30">
    <w:p w:rsidR="00366FC7" w:rsidRPr="00674C40" w:rsidRDefault="00366FC7" w:rsidP="00A246C7">
      <w:pPr>
        <w:pStyle w:val="EndnoteText"/>
      </w:pPr>
      <w:r w:rsidRPr="00E811E8">
        <w:rPr>
          <w:rStyle w:val="EndnoteReference"/>
        </w:rPr>
        <w:endnoteRef/>
      </w:r>
      <w:r w:rsidRPr="00674C40">
        <w:t xml:space="preserve"> </w:t>
      </w:r>
      <w:r w:rsidRPr="00674C40">
        <w:fldChar w:fldCharType="begin"/>
      </w:r>
      <w:r w:rsidR="00480F5F">
        <w:instrText xml:space="preserve"> ADDIN ZOTERO_ITEM CSL_CITATION {"citationID":"oOh7w3Or","properties":{"formattedCitation":"Esqueda, \\uc0\\u8220{}What Every Church Needs to Know About Generation Z,\\uc0\\u8221{} n.p.","plainCitation":"Esqueda, “What Every Church Needs to Know About Generation Z,” n.p.","noteIndex":30},"citationItems":[{"id":88,"uris":["http://zotero.org/users/7016628/items/RD3DZXJQ",["http://zotero.org/users/7016628/items/RD3DZXJQ"]],"itemData":{"id":88,"type":"webpage","abstract":"You’ve heard all about millennials. But what about the generation coming right behind them? Gen Z, born between 1999 and 2015, is beginning to reach college and high school, and in many ways, they&amp;#39;re vastly different from their millennial predecessors — less religious, more success-oriented, more diverse, more captivated...","container-title":"Talbot Magazine - Biola University Blogs","language":"en-us","note":"source: www.biola.edu","title":"What Every Church Needs to Know About Generation Z","URL":"https://www.biola.edu/blogs/talbot-magazine/2018/what-every-church-needs-to-know-about-generation-z","author":[{"family":"Esqueda","given":"Octavia"}],"accessed":{"date-parts":[["2020",6,17]]},"issued":{"date-parts":[["2018",11,14]]}},"locator":"n.p."}],"schema":"https://github.com/citation-style-language/schema/raw/master/csl-citation.json"} </w:instrText>
      </w:r>
      <w:r w:rsidRPr="00674C40">
        <w:fldChar w:fldCharType="separate"/>
      </w:r>
      <w:r w:rsidRPr="003904C5">
        <w:rPr>
          <w:rFonts w:ascii="Calibri" w:hAnsi="Calibri" w:cs="Calibri"/>
          <w:szCs w:val="24"/>
        </w:rPr>
        <w:t>Esqueda, “What Every Church Needs to Know About Generation Z,” n.p.</w:t>
      </w:r>
      <w:r w:rsidRPr="00674C40">
        <w:fldChar w:fldCharType="end"/>
      </w:r>
    </w:p>
  </w:endnote>
  <w:endnote w:id="31">
    <w:p w:rsidR="00366FC7" w:rsidRDefault="00366FC7">
      <w:pPr>
        <w:pStyle w:val="EndnoteText"/>
      </w:pPr>
      <w:r>
        <w:rPr>
          <w:rStyle w:val="EndnoteReference"/>
        </w:rPr>
        <w:endnoteRef/>
      </w:r>
      <w:r>
        <w:t xml:space="preserve"> </w:t>
      </w:r>
      <w:r>
        <w:fldChar w:fldCharType="begin"/>
      </w:r>
      <w:r w:rsidR="00480F5F">
        <w:instrText xml:space="preserve"> ADDIN ZOTERO_ITEM CSL_CITATION {"citationID":"fOHLYfee","properties":{"formattedCitation":"Angela Williams Gorrell, {\\i{}Always On: Practicing Faith in a New Media Landscape} (Grand Rapids, MI: Baker Academic, 2019), 19.","plainCitation":"Angela Williams Gorrell, Always On: Practicing Faith in a New Media Landscape (Grand Rapids, MI: Baker Academic, 2019), 19.","noteIndex":31},"citationItems":[{"id":852,"uris":["http://zotero.org/users/7016628/items/7C2C3XJZ"],"itemData":{"id":852,"type":"book","event-place":"Grand Rapids, MI","publisher":"Baker Academic","publisher-place":"Grand Rapids, MI","title":"Always On: Practicing Faith in a New Media Landscape","author":[{"literal":"Angela Williams Gorrell"}],"issued":{"date-parts":[["2019"]]}},"locator":"19","label":"page"}],"schema":"https://github.com/citation-style-language/schema/raw/master/csl-citation.json"} </w:instrText>
      </w:r>
      <w:r>
        <w:fldChar w:fldCharType="separate"/>
      </w:r>
      <w:r w:rsidRPr="003904C5">
        <w:rPr>
          <w:rFonts w:ascii="Calibri" w:hAnsi="Calibri" w:cs="Calibri"/>
          <w:szCs w:val="24"/>
        </w:rPr>
        <w:t xml:space="preserve">Angela Williams Gorrell, </w:t>
      </w:r>
      <w:r w:rsidRPr="003904C5">
        <w:rPr>
          <w:rFonts w:ascii="Calibri" w:hAnsi="Calibri" w:cs="Calibri"/>
          <w:i/>
          <w:iCs/>
          <w:szCs w:val="24"/>
        </w:rPr>
        <w:t>Always On: Practicing Faith in a New Media Landscape</w:t>
      </w:r>
      <w:r w:rsidRPr="003904C5">
        <w:rPr>
          <w:rFonts w:ascii="Calibri" w:hAnsi="Calibri" w:cs="Calibri"/>
          <w:szCs w:val="24"/>
        </w:rPr>
        <w:t xml:space="preserve"> (Grand Rapids, MI: Baker Academic, 2019), 19.</w:t>
      </w:r>
      <w:r>
        <w:fldChar w:fldCharType="end"/>
      </w:r>
    </w:p>
  </w:endnote>
  <w:endnote w:id="32">
    <w:p w:rsidR="00366FC7" w:rsidRDefault="00366FC7">
      <w:pPr>
        <w:pStyle w:val="EndnoteText"/>
      </w:pPr>
      <w:r>
        <w:rPr>
          <w:rStyle w:val="EndnoteReference"/>
        </w:rPr>
        <w:endnoteRef/>
      </w:r>
      <w:r>
        <w:t xml:space="preserve"> </w:t>
      </w:r>
      <w:r>
        <w:fldChar w:fldCharType="begin"/>
      </w:r>
      <w:r>
        <w:instrText xml:space="preserve"> ADDIN ZOTERO_ITEM CSL_CITATION {"citationID":"kugiOSpt","properties":{"formattedCitation":"Barna Group, {\\i{}Gen Z Volume 2: Caring for Young Souls and Cultivating Resilience}, 41.","plainCitation":"Barna Group, Gen Z Volume 2: Caring for Young Souls and Cultivating Resilience, 41.","noteIndex":32},"citationItems":[{"id":493,"uris":["http://zotero.org/users/7016628/items/TCYHLBZ3",["http://zotero.org/users/7016628/items/TCYHLBZ3"]],"itemData":{"id":493,"type":"book","publisher":"Barna Group and Impact 360 Institute","title":"Gen Z Volume 2: Caring for Young Souls and Cultivating Resilience","author":[{"family":"Barna Group","given":""}],"issued":{"date-parts":[["2021"]]}},"locator":"41","label":"page"}],"schema":"https://github.com/citation-style-language/schema/raw/master/csl-citation.json"} </w:instrText>
      </w:r>
      <w:r>
        <w:fldChar w:fldCharType="separate"/>
      </w:r>
      <w:r w:rsidRPr="009D6321">
        <w:rPr>
          <w:rFonts w:ascii="Calibri" w:hAnsi="Calibri" w:cs="Calibri"/>
          <w:szCs w:val="24"/>
        </w:rPr>
        <w:t xml:space="preserve">Barna Group, </w:t>
      </w:r>
      <w:r w:rsidRPr="009D6321">
        <w:rPr>
          <w:rFonts w:ascii="Calibri" w:hAnsi="Calibri" w:cs="Calibri"/>
          <w:i/>
          <w:iCs/>
          <w:szCs w:val="24"/>
        </w:rPr>
        <w:t>Gen Z Volume 2: Caring for Young Souls and Cultivating Resilience</w:t>
      </w:r>
      <w:r w:rsidRPr="009D6321">
        <w:rPr>
          <w:rFonts w:ascii="Calibri" w:hAnsi="Calibri" w:cs="Calibri"/>
          <w:szCs w:val="24"/>
        </w:rPr>
        <w:t>, 41.</w:t>
      </w:r>
      <w:r>
        <w:fldChar w:fldCharType="end"/>
      </w:r>
    </w:p>
  </w:endnote>
  <w:endnote w:id="33">
    <w:p w:rsidR="00366FC7" w:rsidRDefault="00366FC7">
      <w:pPr>
        <w:pStyle w:val="EndnoteText"/>
      </w:pPr>
      <w:r>
        <w:rPr>
          <w:rStyle w:val="EndnoteReference"/>
        </w:rPr>
        <w:endnoteRef/>
      </w:r>
      <w:r>
        <w:t xml:space="preserve"> </w:t>
      </w:r>
      <w:r>
        <w:fldChar w:fldCharType="begin"/>
      </w:r>
      <w:r w:rsidR="00480F5F">
        <w:instrText xml:space="preserve"> ADDIN ZOTERO_ITEM CSL_CITATION {"citationID":"HjfE7HqC","properties":{"formattedCitation":"Springtide Research Institute, {\\i{}The State of Religion and Young People\\uc0\\u8239{}: Mental Health\\uc0\\u8239{}: What Faith Leaders Need to Know} (Winona, MN: Springtide Research Institute, 2022), 11.","plainCitation":"Springtide Research Institute, The State of Religion and Young People : Mental Health : What Faith Leaders Need to Know (Winona, MN: Springtide Research Institute, 2022), 11.","noteIndex":33},"citationItems":[{"id":558,"uris":["http://zotero.org/users/7016628/items/S9N73P4D"],"itemData":{"id":558,"type":"book","event-place":"Winona, MN","publisher":"Springtide Research Institute","publisher-place":"Winona, MN","title":"The State of Religion and Young People : Mental Health : What Faith Leaders Need to Know","author":[{"literal":"Springtide Research Institute"}],"issued":{"date-parts":[["2022"]]}},"locator":"11","label":"page"}],"schema":"https://github.com/citation-style-language/schema/raw/master/csl-citation.json"} </w:instrText>
      </w:r>
      <w:r>
        <w:fldChar w:fldCharType="separate"/>
      </w:r>
      <w:r w:rsidRPr="003904C5">
        <w:rPr>
          <w:rFonts w:ascii="Calibri" w:hAnsi="Calibri" w:cs="Calibri"/>
          <w:szCs w:val="24"/>
        </w:rPr>
        <w:t xml:space="preserve">Springtide Research Institute, </w:t>
      </w:r>
      <w:r w:rsidRPr="003904C5">
        <w:rPr>
          <w:rFonts w:ascii="Calibri" w:hAnsi="Calibri" w:cs="Calibri"/>
          <w:i/>
          <w:iCs/>
          <w:szCs w:val="24"/>
        </w:rPr>
        <w:t>The State of Religion and Young People : Mental Health : What Faith Leaders Need to Know</w:t>
      </w:r>
      <w:r w:rsidRPr="003904C5">
        <w:rPr>
          <w:rFonts w:ascii="Calibri" w:hAnsi="Calibri" w:cs="Calibri"/>
          <w:szCs w:val="24"/>
        </w:rPr>
        <w:t xml:space="preserve"> (Winona, MN: Springtide Research Institute, 2022), 11.</w:t>
      </w:r>
      <w:r>
        <w:fldChar w:fldCharType="end"/>
      </w:r>
    </w:p>
  </w:endnote>
  <w:endnote w:id="34">
    <w:p w:rsidR="00366FC7" w:rsidRDefault="00366FC7">
      <w:pPr>
        <w:pStyle w:val="EndnoteText"/>
      </w:pPr>
      <w:r>
        <w:rPr>
          <w:rStyle w:val="EndnoteReference"/>
        </w:rPr>
        <w:endnoteRef/>
      </w:r>
      <w:r>
        <w:t xml:space="preserve"> </w:t>
      </w:r>
      <w:r>
        <w:fldChar w:fldCharType="begin"/>
      </w:r>
      <w:r>
        <w:instrText xml:space="preserve"> ADDIN ZOTERO_ITEM CSL_CITATION {"citationID":"I119hwbC","properties":{"formattedCitation":"Curtin and Heron, \\uc0\\u8220{}Death Rates Due to Suicide and Homicide Among Persons Aged 10\\uc0\\u8211{}24: United States, 2000\\uc0\\u8211{}2017.\\uc0\\u8221{}","plainCitation":"Curtin and Heron, “Death Rates Due to Suicide and Homicide Among Persons Aged 10–24: United States, 2000–2017.”","noteIndex":34},"citationItems":[{"id":173,"uris":["http://zotero.org/users/7016628/items/55PV8XVJ"],"itemData":{"id":173,"type":"article-journal","abstract":"In 2017, suicide and homicide were the second and third leading causes of death for persons aged 15–19 and 20–24 and ranked second and fifth among persons aged 10–14 (4). After a stable period from 2000 to 2007, suicide and homicide death rates for persons aged 10–24 increased recently during the time period, since 2007 for suicide, and since 2014 for homicide. For persons aged 10–14, suicide rates began increasing in 2010, whereas the homicide rate declined during the 2000–2017 period. In contrast, recent increases were observed for both suicide and homicide death rates among persons aged 15–19 and 20–24, with the increases for suicide rates beginning earlier than for homicide rates. In addition, for persons aged 15–19 and 20–24, suicide rates surpassed homicide rates during the latter part of the period.","container-title":"National Center for Health Statistics","issue":"352","language":"en","page":"8","source":"Zotero","title":"Death Rates Due to Suicide and Homicide Among Persons Aged 10–24: United States, 2000–2017","author":[{"family":"Curtin","given":"Sally C"},{"family":"Heron","given":"Melonie"}],"issued":{"date-parts":[["2019"]]}}}],"schema":"https://github.com/citation-style-language/schema/raw/master/csl-citation.json"} </w:instrText>
      </w:r>
      <w:r>
        <w:fldChar w:fldCharType="separate"/>
      </w:r>
      <w:r w:rsidRPr="00B2053E">
        <w:rPr>
          <w:rFonts w:ascii="Calibri" w:hAnsi="Calibri" w:cs="Calibri"/>
          <w:szCs w:val="24"/>
        </w:rPr>
        <w:t>Curtin and Heron, “Death Rates Due to Suicide and Homicide Among Persons Aged 10–24: United States, 2000–2017.”</w:t>
      </w:r>
      <w:r>
        <w:fldChar w:fldCharType="end"/>
      </w:r>
    </w:p>
  </w:endnote>
  <w:endnote w:id="35">
    <w:p w:rsidR="00366FC7" w:rsidRDefault="00366FC7" w:rsidP="00A246C7">
      <w:pPr>
        <w:pStyle w:val="EndnoteText"/>
      </w:pPr>
      <w:r>
        <w:rPr>
          <w:rStyle w:val="EndnoteReference"/>
        </w:rPr>
        <w:endnoteRef/>
      </w:r>
      <w:r>
        <w:t xml:space="preserve"> </w:t>
      </w:r>
      <w:r>
        <w:fldChar w:fldCharType="begin"/>
      </w:r>
      <w:r>
        <w:instrText xml:space="preserve"> ADDIN ZOTERO_ITEM CSL_CITATION {"citationID":"rEEV8xSv","properties":{"formattedCitation":"Jeffery Fulks et al., {\\i{}State of the Bible USA 2024} (Philadelphia, PA: American Bible Society, 2024), 109.","plainCitation":"Jeffery Fulks et al., State of the Bible USA 2024 (Philadelphia, PA: American Bible Society, 2024), 109.","noteIndex":35},"citationItems":[{"id":754,"uris":["http://zotero.org/users/7016628/items/LN68C273"],"itemData":{"id":754,"type":"book","event-place":"Philadelphia, PA","publisher":"American Bible Society","publisher-place":"Philadelphia, PA","title":"State of the Bible USA 2024","author":[{"literal":"Jeffery Fulks"},{"literal":"Angel Mann"},{"literal":"Randy Petersen"},{"literal":"John Farquhar Plake"}],"issued":{"date-parts":[["2024"]]}},"locator":"109","label":"page"}],"schema":"https://github.com/citation-style-language/schema/raw/master/csl-citation.json"} </w:instrText>
      </w:r>
      <w:r>
        <w:fldChar w:fldCharType="separate"/>
      </w:r>
      <w:r w:rsidRPr="003904C5">
        <w:rPr>
          <w:rFonts w:ascii="Calibri" w:hAnsi="Calibri" w:cs="Calibri"/>
          <w:szCs w:val="24"/>
        </w:rPr>
        <w:t xml:space="preserve">Jeffery Fulks et al., </w:t>
      </w:r>
      <w:r w:rsidRPr="003904C5">
        <w:rPr>
          <w:rFonts w:ascii="Calibri" w:hAnsi="Calibri" w:cs="Calibri"/>
          <w:i/>
          <w:iCs/>
          <w:szCs w:val="24"/>
        </w:rPr>
        <w:t>State of the Bible USA 2024</w:t>
      </w:r>
      <w:r w:rsidRPr="003904C5">
        <w:rPr>
          <w:rFonts w:ascii="Calibri" w:hAnsi="Calibri" w:cs="Calibri"/>
          <w:szCs w:val="24"/>
        </w:rPr>
        <w:t xml:space="preserve"> (Philadelphia, PA: American Bible Society, 2024), 109.</w:t>
      </w:r>
      <w:r>
        <w:fldChar w:fldCharType="end"/>
      </w:r>
    </w:p>
  </w:endnote>
  <w:endnote w:id="36">
    <w:p w:rsidR="00366FC7" w:rsidRDefault="00366FC7">
      <w:pPr>
        <w:pStyle w:val="EndnoteText"/>
      </w:pPr>
      <w:r>
        <w:rPr>
          <w:rStyle w:val="EndnoteReference"/>
        </w:rPr>
        <w:endnoteRef/>
      </w:r>
      <w:r>
        <w:t xml:space="preserve"> </w:t>
      </w:r>
      <w:r>
        <w:fldChar w:fldCharType="begin"/>
      </w:r>
      <w:r w:rsidR="00480F5F">
        <w:instrText xml:space="preserve"> ADDIN ZOTERO_ITEM CSL_CITATION {"citationID":"nmo260Kf","properties":{"formattedCitation":"Powell and Griffin, {\\i{}3 Big Questions That Change Every Teenager: Making the Most of Your Conversations and Connections}, 21.","plainCitation":"Powell and Griffin, 3 Big Questions That Change Every Teenager: Making the Most of Your Conversations and Connections, 21.","noteIndex":36},"citationItems":[{"id":628,"uris":["http://zotero.org/users/7016628/items/EJELUH7R"],"itemData":{"id":628,"type":"book","event-place":"Grand Rapids, MI","publisher":"Baker Books","publisher-place":"Grand Rapids, MI","title":"3 Big Questions That Change Every Teenager: Making the most of your conversations and connections","author":[{"family":"Powell","given":"Kara"},{"family":"Griffin","given":"Brad M."}],"issued":{"date-parts":[["2021"]]}},"locator":"21","label":"page"}],"schema":"https://github.com/citation-style-language/schema/raw/master/csl-citation.json"} </w:instrText>
      </w:r>
      <w:r>
        <w:fldChar w:fldCharType="separate"/>
      </w:r>
      <w:r w:rsidRPr="003904C5">
        <w:rPr>
          <w:rFonts w:ascii="Calibri" w:hAnsi="Calibri" w:cs="Calibri"/>
          <w:szCs w:val="24"/>
        </w:rPr>
        <w:t xml:space="preserve">Powell and Griffin, </w:t>
      </w:r>
      <w:r w:rsidRPr="003904C5">
        <w:rPr>
          <w:rFonts w:ascii="Calibri" w:hAnsi="Calibri" w:cs="Calibri"/>
          <w:i/>
          <w:iCs/>
          <w:szCs w:val="24"/>
        </w:rPr>
        <w:t>3 Big Questions That Change Every Teenager: Making the Most of Your Conversations and Connections</w:t>
      </w:r>
      <w:r w:rsidRPr="003904C5">
        <w:rPr>
          <w:rFonts w:ascii="Calibri" w:hAnsi="Calibri" w:cs="Calibri"/>
          <w:szCs w:val="24"/>
        </w:rPr>
        <w:t>, 21.</w:t>
      </w:r>
      <w:r>
        <w:fldChar w:fldCharType="end"/>
      </w:r>
    </w:p>
  </w:endnote>
  <w:endnote w:id="37">
    <w:p w:rsidR="00366FC7" w:rsidRDefault="00366FC7">
      <w:pPr>
        <w:pStyle w:val="EndnoteText"/>
      </w:pPr>
      <w:r>
        <w:rPr>
          <w:rStyle w:val="EndnoteReference"/>
        </w:rPr>
        <w:endnoteRef/>
      </w:r>
      <w:r>
        <w:t xml:space="preserve"> </w:t>
      </w:r>
      <w:r>
        <w:fldChar w:fldCharType="begin"/>
      </w:r>
      <w:r>
        <w:instrText xml:space="preserve"> ADDIN ZOTERO_ITEM CSL_CITATION {"citationID":"yiYF4LVg","properties":{"formattedCitation":"Rachel Dodd, \\uc0\\u8220{}Serving Today\\uc0\\u8217{}s Anxious Generation; 5 Ministry Perspectives,\\uc0\\u8221{} Fuller Youth Institute, accessed February 20, 2020, https://fulleryouthinstitute.org/blog/serving-todays-anxious-generation.","plainCitation":"Rachel Dodd, “Serving Today’s Anxious Generation; 5 Ministry Perspectives,” Fuller Youth Institute, accessed February 20, 2020, https://fulleryouthinstitute.org/blog/serving-todays-anxious-generation.","noteIndex":37},"citationItems":[{"id":139,"uris":["http://zotero.org/users/7016628/items/862N2LZS",["http://zotero.org/users/7016628/items/862N2LZS"]],"itemData":{"id":139,"type":"webpage","abstract":"What does it look like to minister to and serve today’s anxious generation? Before we created Faith in an Anxious World, we knew wanted to make a practical resource for ministry leaders like you. So we consulted with several hands-on youth practitioners. Today we’d like to introduce you to five of our curriculum contributors, who each took a moment to share insight, experience, and an inside look at some of the realities facing the young people in their vibrant ministries.","container-title":"Fuller Youth Institute","language":"en","title":"Serving Today’s Anxious Generation; 5 Ministry Perspectives","title-short":"Serving Anxious Generation","URL":"https://fulleryouthinstitute.org/blog/serving-todays-anxious-generation","author":[{"family":"Dodd","given":"Rachel"}],"accessed":{"date-parts":[["2020",2,20]]}}}],"schema":"https://github.com/citation-style-language/schema/raw/master/csl-citation.json"} </w:instrText>
      </w:r>
      <w:r>
        <w:fldChar w:fldCharType="separate"/>
      </w:r>
      <w:r w:rsidRPr="009D6321">
        <w:rPr>
          <w:rFonts w:ascii="Calibri" w:hAnsi="Calibri" w:cs="Calibri"/>
          <w:szCs w:val="24"/>
        </w:rPr>
        <w:t>Rachel Dodd, “Serving Today’s Anxious Generation; 5 Ministry Perspectives,” Fuller Youth Institute, accessed February 20, 2020, https://fulleryouthinstitute.org/blog/serving-todays-anxious-generation.</w:t>
      </w:r>
      <w:r>
        <w:fldChar w:fldCharType="end"/>
      </w:r>
    </w:p>
  </w:endnote>
  <w:endnote w:id="38">
    <w:p w:rsidR="00366FC7" w:rsidRDefault="00366FC7">
      <w:pPr>
        <w:pStyle w:val="EndnoteText"/>
      </w:pPr>
      <w:r>
        <w:rPr>
          <w:rStyle w:val="EndnoteReference"/>
        </w:rPr>
        <w:endnoteRef/>
      </w:r>
      <w:r>
        <w:t xml:space="preserve"> </w:t>
      </w:r>
      <w:r>
        <w:fldChar w:fldCharType="begin"/>
      </w:r>
      <w:r w:rsidR="00480F5F">
        <w:instrText xml:space="preserve"> ADDIN ZOTERO_ITEM CSL_CITATION {"citationID":"exSD5y8T","properties":{"formattedCitation":"\\uc0\\u8220{}Relate: Knowing and Believing in the Next Generation\\uc0\\u8221{} (Young Life, 2024), 40, relate.younglife.org.","plainCitation":"“Relate: Knowing and Believing in the Next Generation” (Young Life, 2024), 40, relate.younglife.org.","noteIndex":38},"citationItems":[{"id":706,"uris":["http://zotero.org/users/7016628/items/I5YGGZR7"],"itemData":{"id":706,"type":"report","publisher":"Young Life","title":"Relate: Knowing and Believing in the Next Generation","URL":"relate.younglife.org","issued":{"date-parts":[["2024"]]}},"locator":"40","label":"page"}],"schema":"https://github.com/citation-style-language/schema/raw/master/csl-citation.json"} </w:instrText>
      </w:r>
      <w:r>
        <w:fldChar w:fldCharType="separate"/>
      </w:r>
      <w:r w:rsidRPr="003904C5">
        <w:rPr>
          <w:rFonts w:ascii="Calibri" w:hAnsi="Calibri" w:cs="Calibri"/>
          <w:szCs w:val="24"/>
        </w:rPr>
        <w:t>“Relate: Knowing and Believing in the Next Generation” (Young Life, 2024), 40, relate.younglife.org.</w:t>
      </w:r>
      <w:r>
        <w:fldChar w:fldCharType="end"/>
      </w:r>
    </w:p>
  </w:endnote>
  <w:endnote w:id="39">
    <w:p w:rsidR="00366FC7" w:rsidRDefault="00366FC7">
      <w:pPr>
        <w:pStyle w:val="EndnoteText"/>
      </w:pPr>
      <w:r>
        <w:rPr>
          <w:rStyle w:val="EndnoteReference"/>
        </w:rPr>
        <w:endnoteRef/>
      </w:r>
      <w:r>
        <w:t xml:space="preserve"> </w:t>
      </w:r>
      <w:r>
        <w:fldChar w:fldCharType="begin"/>
      </w:r>
      <w:r w:rsidR="00480F5F">
        <w:instrText xml:space="preserve"> ADDIN ZOTERO_ITEM CSL_CITATION {"citationID":"QqOL2hFM","properties":{"formattedCitation":"Tanita Maddox, \\uc0\\u8220{}How to Talk To Gen Z,\\uc0\\u8221{} {\\i{}The Relationships Journal}, no. 1 (Spring 2023): 13\\uc0\\u8211{}14.","plainCitation":"Tanita Maddox, “How to Talk To Gen Z,” The Relationships Journal, no. 1 (Spring 2023): 13–14.","noteIndex":39},"citationItems":[{"id":853,"uris":["http://zotero.org/users/7016628/items/WLKQAMF8"],"itemData":{"id":853,"type":"article-journal","container-title":"The Relationships Journal","issue":"1","page":"12-15","title":"How to Talk To Gen Z","author":[{"literal":"Tanita Maddox"}],"issued":{"date-parts":[["2023"]],"season":"Spring"}},"locator":"13-14","label":"page"}],"schema":"https://github.com/citation-style-language/schema/raw/master/csl-citation.json"} </w:instrText>
      </w:r>
      <w:r>
        <w:fldChar w:fldCharType="separate"/>
      </w:r>
      <w:r w:rsidRPr="003904C5">
        <w:rPr>
          <w:rFonts w:ascii="Calibri" w:hAnsi="Calibri" w:cs="Calibri"/>
          <w:szCs w:val="24"/>
        </w:rPr>
        <w:t xml:space="preserve">Tanita Maddox, “How to Talk To Gen Z,” </w:t>
      </w:r>
      <w:r w:rsidRPr="003904C5">
        <w:rPr>
          <w:rFonts w:ascii="Calibri" w:hAnsi="Calibri" w:cs="Calibri"/>
          <w:i/>
          <w:iCs/>
          <w:szCs w:val="24"/>
        </w:rPr>
        <w:t>The Relationships Journal</w:t>
      </w:r>
      <w:r w:rsidRPr="003904C5">
        <w:rPr>
          <w:rFonts w:ascii="Calibri" w:hAnsi="Calibri" w:cs="Calibri"/>
          <w:szCs w:val="24"/>
        </w:rPr>
        <w:t>, no. 1 (Spring 2023): 13–14.</w:t>
      </w:r>
      <w:r>
        <w:fldChar w:fldCharType="end"/>
      </w:r>
    </w:p>
  </w:endnote>
  <w:endnote w:id="40">
    <w:p w:rsidR="00366FC7" w:rsidRPr="00674C40" w:rsidRDefault="00366FC7" w:rsidP="00F149F5">
      <w:pPr>
        <w:pStyle w:val="EndnoteText"/>
      </w:pPr>
      <w:r w:rsidRPr="00E811E8">
        <w:rPr>
          <w:rStyle w:val="EndnoteReference"/>
        </w:rPr>
        <w:endnoteRef/>
      </w:r>
      <w:r w:rsidRPr="00674C40">
        <w:t xml:space="preserve"> </w:t>
      </w:r>
      <w:r w:rsidRPr="00674C40">
        <w:fldChar w:fldCharType="begin"/>
      </w:r>
      <w:r w:rsidR="00480F5F">
        <w:instrText xml:space="preserve"> ADDIN ZOTERO_ITEM CSL_CITATION {"citationID":"CJ1gb3hL","properties":{"formattedCitation":"Barna Group, {\\i{}Gen Z}, 41.","plainCitation":"Barna Group, Gen Z, 41.","noteIndex":40},"citationItems":[{"id":191,"uris":["http://zotero.org/users/7016628/items/G3AKE64B",["http://zotero.org/users/7016628/items/G3AKE64B"]],"itemData":{"id":191,"type":"book","event-place":"Ventura, CA","publisher":"Barna Group","publisher-place":"Ventura, CA","title":"Gen Z: The Culture, Beliefs and Motivations Shaping the Next Generation","title-short":"Gen Z","author":[{"family":"Barna Group","given":""}],"accessed":{"date-parts":[["2020",1,15]]},"issued":{"date-parts":[["2018"]]}},"locator":"41"}],"schema":"https://github.com/citation-style-language/schema/raw/master/csl-citation.json"} </w:instrText>
      </w:r>
      <w:r w:rsidRPr="00674C40">
        <w:fldChar w:fldCharType="separate"/>
      </w:r>
      <w:r w:rsidRPr="003904C5">
        <w:rPr>
          <w:rFonts w:ascii="Calibri" w:hAnsi="Calibri" w:cs="Calibri"/>
          <w:szCs w:val="24"/>
        </w:rPr>
        <w:t xml:space="preserve">Barna Group, </w:t>
      </w:r>
      <w:r w:rsidRPr="003904C5">
        <w:rPr>
          <w:rFonts w:ascii="Calibri" w:hAnsi="Calibri" w:cs="Calibri"/>
          <w:i/>
          <w:iCs/>
          <w:szCs w:val="24"/>
        </w:rPr>
        <w:t>Gen Z</w:t>
      </w:r>
      <w:r w:rsidRPr="003904C5">
        <w:rPr>
          <w:rFonts w:ascii="Calibri" w:hAnsi="Calibri" w:cs="Calibri"/>
          <w:szCs w:val="24"/>
        </w:rPr>
        <w:t>, 41.</w:t>
      </w:r>
      <w:r w:rsidRPr="00674C40">
        <w:fldChar w:fldCharType="end"/>
      </w:r>
    </w:p>
  </w:endnote>
  <w:endnote w:id="41">
    <w:p w:rsidR="00366FC7" w:rsidRDefault="00366FC7">
      <w:pPr>
        <w:pStyle w:val="EndnoteText"/>
      </w:pPr>
      <w:r>
        <w:rPr>
          <w:rStyle w:val="EndnoteReference"/>
        </w:rPr>
        <w:endnoteRef/>
      </w:r>
      <w:r>
        <w:t xml:space="preserve"> </w:t>
      </w:r>
      <w:r>
        <w:fldChar w:fldCharType="begin"/>
      </w:r>
      <w:r w:rsidR="00480F5F">
        <w:instrText xml:space="preserve"> ADDIN ZOTERO_ITEM CSL_CITATION {"citationID":"d7rFPTgr","properties":{"formattedCitation":"\\uc0\\u8220{}Are the Kids All Right?: The Internet | CBS Reports - CBS News,\\uc0\\u8221{} accessed October 5, 2024, https://www.cbsnews.com/video/are-the-kids-all-right-the-internet-cbs-reports/.","plainCitation":"“Are the Kids All Right?: The Internet | CBS Reports - CBS News,” accessed October 5, 2024, https://www.cbsnews.com/video/are-the-kids-all-right-the-internet-cbs-reports/.","noteIndex":41},"citationItems":[{"id":660,"uris":["http://zotero.org/users/7016628/items/H5UUNXE6"],"itemData":{"id":660,"type":"webpage","abstract":"Gen Z is the first generation to go from birth through adolescence completely connected. This episode of the CBS Reports documentary series &amp;quot;Are the Kids All Right?&amp;quot; reveals the toll the online world is taking on kids’ self-esteem and self-control, as well as how some intrepid teens are trying to reshape their generation&amp;#039;s relationship with technology.","language":"en-US","title":"Are the Kids All Right?: The Internet | CBS Reports - CBS News","title-short":"Are the Kids All Right?","URL":"https://www.cbsnews.com/video/are-the-kids-all-right-the-internet-cbs-reports/","accessed":{"date-parts":[["2024",10,5]]}},"label":"page"}],"schema":"https://github.com/citation-style-language/schema/raw/master/csl-citation.json"} </w:instrText>
      </w:r>
      <w:r>
        <w:fldChar w:fldCharType="separate"/>
      </w:r>
      <w:r w:rsidRPr="003904C5">
        <w:rPr>
          <w:rFonts w:ascii="Calibri" w:hAnsi="Calibri" w:cs="Calibri"/>
          <w:szCs w:val="24"/>
        </w:rPr>
        <w:t>“Are the Kids All Right?: The Internet | CBS Reports - CBS News,” accessed October 5, 2024, https://www.cbsnews.com/video/are-the-kids-all-right-the-internet-cbs-reports/.</w:t>
      </w:r>
      <w:r>
        <w:fldChar w:fldCharType="end"/>
      </w:r>
    </w:p>
  </w:endnote>
  <w:endnote w:id="42">
    <w:p w:rsidR="00366FC7" w:rsidRDefault="00366FC7" w:rsidP="005548CA">
      <w:pPr>
        <w:pStyle w:val="EndnoteText"/>
      </w:pPr>
      <w:r w:rsidRPr="00E811E8">
        <w:rPr>
          <w:rStyle w:val="EndnoteReference"/>
        </w:rPr>
        <w:endnoteRef/>
      </w:r>
      <w:r>
        <w:t xml:space="preserve"> </w:t>
      </w:r>
      <w:r>
        <w:fldChar w:fldCharType="begin"/>
      </w:r>
      <w:r>
        <w:instrText xml:space="preserve"> ADDIN ZOTERO_ITEM CSL_CITATION {"citationID":"n7xTBvb0","properties":{"formattedCitation":"Emily Weinstein and Carrie James, {\\i{}Behind Their Screens: What Teens Are Facing (and Adults Are Missing)} (Cambridge, MA: MIT Press, 2022), 152.","plainCitation":"Emily Weinstein and Carrie James, Behind Their Screens: What Teens Are Facing (and Adults Are Missing) (Cambridge, MA: MIT Press, 2022), 152.","noteIndex":42},"citationItems":[{"id":523,"uris":["http://zotero.org/users/7016628/items/PQJHDXSG"],"itemData":{"id":523,"type":"book","event-place":"Cambridge, MA","publisher":"MIT Press","publisher-place":"Cambridge, MA","title":"Behind Their Screens: What Teens are Facing (and Adults are Missing)","author":[{"literal":"Emily Weinstein"},{"literal":"Carrie James"}],"issued":{"date-parts":[["2022"]]}},"locator":"152","label":"page"}],"schema":"https://github.com/citation-style-language/schema/raw/master/csl-citation.json"} </w:instrText>
      </w:r>
      <w:r>
        <w:fldChar w:fldCharType="separate"/>
      </w:r>
      <w:r w:rsidRPr="003904C5">
        <w:rPr>
          <w:rFonts w:ascii="Calibri" w:hAnsi="Calibri" w:cs="Calibri"/>
          <w:szCs w:val="24"/>
        </w:rPr>
        <w:t xml:space="preserve">Emily Weinstein and Carrie James, </w:t>
      </w:r>
      <w:r w:rsidRPr="003904C5">
        <w:rPr>
          <w:rFonts w:ascii="Calibri" w:hAnsi="Calibri" w:cs="Calibri"/>
          <w:i/>
          <w:iCs/>
          <w:szCs w:val="24"/>
        </w:rPr>
        <w:t>Behind Their Screens: What Teens Are Facing (and Adults Are Missing)</w:t>
      </w:r>
      <w:r w:rsidRPr="003904C5">
        <w:rPr>
          <w:rFonts w:ascii="Calibri" w:hAnsi="Calibri" w:cs="Calibri"/>
          <w:szCs w:val="24"/>
        </w:rPr>
        <w:t xml:space="preserve"> (Cambridge, MA: MIT Press, 2022), 152.</w:t>
      </w:r>
      <w:r>
        <w:fldChar w:fldCharType="end"/>
      </w:r>
    </w:p>
  </w:endnote>
  <w:endnote w:id="43">
    <w:p w:rsidR="00366FC7" w:rsidRPr="00674C40" w:rsidRDefault="00366FC7" w:rsidP="00641352">
      <w:pPr>
        <w:pStyle w:val="EndnoteText"/>
      </w:pPr>
      <w:r w:rsidRPr="00E811E8">
        <w:rPr>
          <w:rStyle w:val="EndnoteReference"/>
        </w:rPr>
        <w:endnoteRef/>
      </w:r>
      <w:r w:rsidRPr="00674C40">
        <w:t xml:space="preserve"> </w:t>
      </w:r>
      <w:r w:rsidRPr="00674C40">
        <w:fldChar w:fldCharType="begin"/>
      </w:r>
      <w:r w:rsidR="00480F5F">
        <w:instrText xml:space="preserve"> ADDIN ZOTERO_ITEM CSL_CITATION {"citationID":"MFoWWaJB","properties":{"formattedCitation":"Paul A Soukup, \\uc0\\u8220{}iGods: How Technology Shapes Our Spiritual and Social Lives,\\uc0\\u8221{} {\\i{}Interpretation} 70, no. 4 (October 2016): 511.","plainCitation":"Paul A Soukup, “iGods: How Technology Shapes Our Spiritual and Social Lives,” Interpretation 70, no. 4 (October 2016): 511.","noteIndex":43},"citationItems":[{"id":179,"uris":["http://zotero.org/users/7016628/items/JHSIUI4N",["http://zotero.org/users/7016628/items/JHSIUI4N"]],"itemData":{"id":179,"type":"article-journal","container-title":"Interpretation","ISSN":"0020-9643","issue":"4","journalAbbreviation":"Interpretation","note":"publisher-place: Grand Rapids","page":"511","source":"EBSCOhost","title":"iGods: How Technology Shapes Our Spiritual and Social Lives","title-short":"iGods","volume":"70","author":[{"family":"Soukup","given":"Paul A"}],"issued":{"date-parts":[["2016",10]]}},"locator":"511"}],"schema":"https://github.com/citation-style-language/schema/raw/master/csl-citation.json"} </w:instrText>
      </w:r>
      <w:r w:rsidRPr="00674C40">
        <w:fldChar w:fldCharType="separate"/>
      </w:r>
      <w:r w:rsidRPr="003904C5">
        <w:rPr>
          <w:rFonts w:ascii="Calibri" w:hAnsi="Calibri" w:cs="Calibri"/>
          <w:szCs w:val="24"/>
        </w:rPr>
        <w:t xml:space="preserve">Paul A Soukup, “iGods: How Technology Shapes Our Spiritual and Social Lives,” </w:t>
      </w:r>
      <w:r w:rsidRPr="003904C5">
        <w:rPr>
          <w:rFonts w:ascii="Calibri" w:hAnsi="Calibri" w:cs="Calibri"/>
          <w:i/>
          <w:iCs/>
          <w:szCs w:val="24"/>
        </w:rPr>
        <w:t>Interpretation</w:t>
      </w:r>
      <w:r w:rsidRPr="003904C5">
        <w:rPr>
          <w:rFonts w:ascii="Calibri" w:hAnsi="Calibri" w:cs="Calibri"/>
          <w:szCs w:val="24"/>
        </w:rPr>
        <w:t xml:space="preserve"> 70, no. 4 (October 2016): 511.</w:t>
      </w:r>
      <w:r w:rsidRPr="00674C40">
        <w:fldChar w:fldCharType="end"/>
      </w:r>
    </w:p>
  </w:endnote>
  <w:endnote w:id="44">
    <w:p w:rsidR="00366FC7" w:rsidRDefault="00366FC7" w:rsidP="007A1984">
      <w:pPr>
        <w:pStyle w:val="EndnoteText"/>
      </w:pPr>
      <w:r w:rsidRPr="00E811E8">
        <w:rPr>
          <w:rStyle w:val="EndnoteReference"/>
        </w:rPr>
        <w:endnoteRef/>
      </w:r>
      <w:r>
        <w:t xml:space="preserve"> </w:t>
      </w:r>
      <w:r>
        <w:fldChar w:fldCharType="begin"/>
      </w:r>
      <w:r>
        <w:instrText xml:space="preserve"> ADDIN ZOTERO_ITEM CSL_CITATION {"citationID":"fZHDURJS","properties":{"formattedCitation":"Emily Weinstein and Carrie James, {\\i{}Behind Their Screens: What Teens Are Facing (and Adults Are Missing)}, 41\\uc0\\u8211{}43.","plainCitation":"Emily Weinstein and Carrie James, Behind Their Screens: What Teens Are Facing (and Adults Are Missing), 41–43.","noteIndex":44},"citationItems":[{"id":523,"uris":["http://zotero.org/users/7016628/items/PQJHDXSG"],"itemData":{"id":523,"type":"book","event-place":"Cambridge, MA","publisher":"MIT Press","publisher-place":"Cambridge, MA","title":"Behind Their Screens: What Teens are Facing (and Adults are Missing)","author":[{"literal":"Emily Weinstein"},{"literal":"Carrie James"}],"issued":{"date-parts":[["2022"]]}},"locator":"41-43","label":"page"}],"schema":"https://github.com/citation-style-language/schema/raw/master/csl-citation.json"} </w:instrText>
      </w:r>
      <w:r>
        <w:fldChar w:fldCharType="separate"/>
      </w:r>
      <w:r w:rsidRPr="003904C5">
        <w:rPr>
          <w:rFonts w:ascii="Calibri" w:hAnsi="Calibri" w:cs="Calibri"/>
          <w:szCs w:val="24"/>
        </w:rPr>
        <w:t xml:space="preserve">Emily Weinstein and Carrie James, </w:t>
      </w:r>
      <w:r w:rsidRPr="003904C5">
        <w:rPr>
          <w:rFonts w:ascii="Calibri" w:hAnsi="Calibri" w:cs="Calibri"/>
          <w:i/>
          <w:iCs/>
          <w:szCs w:val="24"/>
        </w:rPr>
        <w:t>Behind Their Screens: What Teens Are Facing (and Adults Are Missing)</w:t>
      </w:r>
      <w:r w:rsidRPr="003904C5">
        <w:rPr>
          <w:rFonts w:ascii="Calibri" w:hAnsi="Calibri" w:cs="Calibri"/>
          <w:szCs w:val="24"/>
        </w:rPr>
        <w:t>, 41–43.</w:t>
      </w:r>
      <w:r>
        <w:fldChar w:fldCharType="end"/>
      </w:r>
    </w:p>
  </w:endnote>
  <w:endnote w:id="45">
    <w:p w:rsidR="00366FC7" w:rsidRDefault="00366FC7" w:rsidP="00EF19D6">
      <w:pPr>
        <w:pStyle w:val="EndnoteText"/>
      </w:pPr>
      <w:r>
        <w:rPr>
          <w:rStyle w:val="EndnoteReference"/>
        </w:rPr>
        <w:endnoteRef/>
      </w:r>
      <w:r>
        <w:t xml:space="preserve"> </w:t>
      </w:r>
      <w:r>
        <w:fldChar w:fldCharType="begin"/>
      </w:r>
      <w:r w:rsidR="00480F5F">
        <w:instrText xml:space="preserve"> ADDIN ZOTERO_ITEM CSL_CITATION {"citationID":"WtyAtEYa","properties":{"formattedCitation":"Melanie Curtin, \\uc0\\u8220{}3 Ways Millennials Differ from Generation Z in 2019 Trends,\\uc0\\u8221{} Inc.com, January 29, 2019, https://www.inc.com/melanie-curtin/3-ways-millennials-differ-from-generation-z-in-2019-trends.html.","plainCitation":"Melanie Curtin, “3 Ways Millennials Differ from Generation Z in 2019 Trends,” Inc.com, January 29, 2019, https://www.inc.com/melanie-curtin/3-ways-millennials-differ-from-generation-z-in-2019-trends.html.","noteIndex":45},"citationItems":[{"id":3,"uris":["http://zotero.org/users/7016628/items/9KXIADI4"],"itemData":{"id":3,"type":"webpage","abstract":"Millennials and Gen Z (the generation after Millennials) differ in more than just age. Trends in marketing, ecommerce, and more will shift with them.","container-title":"Inc.com","note":"source: www.inc.com\nsection: Creativity","title":"3 Ways Millennials Differ from Generation Z in 2019 Trends","title-short":"3 Ways Millenials Differ from Generation Z","URL":"https://www.inc.com/melanie-curtin/3-ways-millennials-differ-from-generation-z-in-2019-trends.html","author":[{"family":"Curtin","given":"Melanie"}],"accessed":{"date-parts":[["2020",4,4]]},"issued":{"date-parts":[["2019",1,29]]}}}],"schema":"https://github.com/citation-style-language/schema/raw/master/csl-citation.json"} </w:instrText>
      </w:r>
      <w:r>
        <w:fldChar w:fldCharType="separate"/>
      </w:r>
      <w:r w:rsidRPr="003904C5">
        <w:rPr>
          <w:rFonts w:ascii="Calibri" w:hAnsi="Calibri" w:cs="Calibri"/>
          <w:szCs w:val="24"/>
        </w:rPr>
        <w:t>Melanie Curtin, “3 Ways Millennials Differ from Generation Z in 2019 Trends,” Inc.com, January 29, 2019, https://www.inc.com/melanie-curtin/3-ways-millennials-differ-from-generation-z-in-2019-trends.html.</w:t>
      </w:r>
      <w:r>
        <w:fldChar w:fldCharType="end"/>
      </w:r>
    </w:p>
  </w:endnote>
  <w:endnote w:id="46">
    <w:p w:rsidR="00366FC7" w:rsidRDefault="00366FC7" w:rsidP="00EF19D6">
      <w:pPr>
        <w:pStyle w:val="EndnoteText"/>
      </w:pPr>
      <w:r>
        <w:rPr>
          <w:rStyle w:val="EndnoteReference"/>
        </w:rPr>
        <w:endnoteRef/>
      </w:r>
      <w:r>
        <w:t xml:space="preserve"> </w:t>
      </w:r>
      <w:r>
        <w:fldChar w:fldCharType="begin"/>
      </w:r>
      <w:r w:rsidR="00480F5F">
        <w:instrText xml:space="preserve"> ADDIN ZOTERO_ITEM CSL_CITATION {"citationID":"aZafvNwR","properties":{"formattedCitation":"Mora A. Reinka, Stephenie R. Chaudoir, and Diane M. Quinn, \\uc0\\u8220{}Millennials versus Gen Z: Have Perceptions and Outcomes of Concealable Stigmatized Identities Changed over Time?,\\uc0\\u8221{} {\\i{}Stigma and Health}, February 15, 2024, https://doi.org/10.1037/sah0000515.","plainCitation":"Mora A. Reinka, Stephenie R. Chaudoir, and Diane M. Quinn, “Millennials versus Gen Z: Have Perceptions and Outcomes of Concealable Stigmatized Identities Changed over Time?,” Stigma and Health, February 15, 2024, https://doi.org/10.1037/sah0000515.","noteIndex":46},"citationItems":[{"id":613,"uris":["http://zotero.org/users/7016628/items/M8B5UTVU"],"itemData":{"id":613,"type":"article-journal","abstract":"Stigma experiences are robustly connected to poor health outcomes. However, stigma itself is contextually dependent. Comparing recent data (collected in 2022–2023) to a previous data set (collected 2004–2005), we examined changes in cultural and anticipated stigma for 13 concealable stigmatized identities (CSIs). Moreover, we tested if the relationship between anticipated stigma and poor mental health had changed over time. By comparing viewpoints from a single community, a generation apart, we take a historical perspective to investigate if—and for whom—stigma has improved. Results show that both cultural and anticipated stigma have gotten better and that neither are as strongly associated with distress as they once were. These improvements, however, are not enjoyed equally among all identities. Moreover, distress levels have not changed for people with CSIs, indicating that other factors are contributing to poor mental health. Potential reasons for these changes are discussed. (PsycInfo Database Record (c) 2024 APA, all rights reserved)","archive_location":"2024-53561-001","container-title":"Stigma and Health","DOI":"10.1037/sah0000515","ISSN":"2376-6972","journalAbbreviation":"Stigma and Health","note":"publisher: Educational Publishing Foundation","source":"EBSCOhost","title":"Millennials versus Gen Z: Have perceptions and outcomes of concealable stigmatized identities changed over time?","title-short":"Millennials versus Gen Z","URL":"https://search.ebscohost.com/login.aspx?direct=true&amp;AuthType=sso&amp;db=pdh&amp;AN=2024-53561-001&amp;site=eds-live&amp;custid=s1384900","author":[{"family":"Reinka","given":"Mora A."},{"family":"Chaudoir","given":"Stephenie R."},{"family":"Quinn","given":"Diane M."}],"accessed":{"date-parts":[["2024",9,24]]},"issued":{"date-parts":[["2024",2,15]]}},"label":"page"}],"schema":"https://github.com/citation-style-language/schema/raw/master/csl-citation.json"} </w:instrText>
      </w:r>
      <w:r>
        <w:fldChar w:fldCharType="separate"/>
      </w:r>
      <w:r w:rsidRPr="00EF19D6">
        <w:rPr>
          <w:rFonts w:ascii="Calibri" w:hAnsi="Calibri" w:cs="Times New Roman"/>
          <w:szCs w:val="24"/>
        </w:rPr>
        <w:t xml:space="preserve">Mora A. Reinka, Stephenie R. Chaudoir, and Diane M. Quinn, “Millennials versus Gen Z: Have Perceptions and Outcomes of Concealable Stigmatized Identities Changed over Time?,” </w:t>
      </w:r>
      <w:r w:rsidRPr="00EF19D6">
        <w:rPr>
          <w:rFonts w:ascii="Calibri" w:hAnsi="Calibri" w:cs="Times New Roman"/>
          <w:i/>
          <w:iCs/>
          <w:szCs w:val="24"/>
        </w:rPr>
        <w:t>Stigma and Health</w:t>
      </w:r>
      <w:r w:rsidRPr="00EF19D6">
        <w:rPr>
          <w:rFonts w:ascii="Calibri" w:hAnsi="Calibri" w:cs="Times New Roman"/>
          <w:szCs w:val="24"/>
        </w:rPr>
        <w:t>, February 15, 2024, https://doi.org/10.1037/sah0000515.</w:t>
      </w:r>
      <w:r>
        <w:fldChar w:fldCharType="end"/>
      </w:r>
    </w:p>
  </w:endnote>
  <w:endnote w:id="47">
    <w:p w:rsidR="00366FC7" w:rsidRPr="00674C40" w:rsidRDefault="00366FC7" w:rsidP="00641352">
      <w:pPr>
        <w:pStyle w:val="EndnoteText"/>
      </w:pPr>
      <w:r w:rsidRPr="00E811E8">
        <w:rPr>
          <w:rStyle w:val="EndnoteReference"/>
        </w:rPr>
        <w:endnoteRef/>
      </w:r>
      <w:r w:rsidRPr="00674C40">
        <w:t xml:space="preserve"> </w:t>
      </w:r>
      <w:r w:rsidRPr="00674C40">
        <w:fldChar w:fldCharType="begin"/>
      </w:r>
      <w:r w:rsidR="00480F5F">
        <w:instrText xml:space="preserve"> ADDIN ZOTERO_ITEM CSL_CITATION {"citationID":"cEQMTfgE","properties":{"formattedCitation":"Megan G. Brown, \\uc0\\u8220{}The Impact of Adolescent Experiences on Emerging Adult Church-Based Retention,\\uc0\\u8221{} {\\i{}The Journal of Youth Ministry} 13, no. 1 (2014): 11.","plainCitation":"Megan G. Brown, “The Impact of Adolescent Experiences on Emerging Adult Church-Based Retention,” The Journal of Youth Ministry 13, no. 1 (2014): 11.","noteIndex":47},"citationItems":[{"id":190,"uris":["http://zotero.org/users/7016628/items/J8J6A97R",["http://zotero.org/users/7016628/items/J8J6A97R"]],"itemData":{"id":190,"type":"article-journal","container-title":"The Journal of Youth Ministry","issue":"1","page":"5-16","title":"The Impact of Adolescent Experiences on Emerging Adult Church-Based Retention","title-short":"Adolescent Experiences","volume":"13","author":[{"family":"Brown","given":"Megan G."}],"issued":{"date-parts":[["2014"]]}},"locator":"11"}],"schema":"https://github.com/citation-style-language/schema/raw/master/csl-citation.json"} </w:instrText>
      </w:r>
      <w:r w:rsidRPr="00674C40">
        <w:fldChar w:fldCharType="separate"/>
      </w:r>
      <w:r w:rsidRPr="003904C5">
        <w:rPr>
          <w:rFonts w:ascii="Calibri" w:hAnsi="Calibri" w:cs="Calibri"/>
          <w:szCs w:val="24"/>
        </w:rPr>
        <w:t xml:space="preserve">Megan G. Brown, “The Impact of Adolescent Experiences on Emerging Adult Church-Based Retention,” </w:t>
      </w:r>
      <w:r w:rsidRPr="003904C5">
        <w:rPr>
          <w:rFonts w:ascii="Calibri" w:hAnsi="Calibri" w:cs="Calibri"/>
          <w:i/>
          <w:iCs/>
          <w:szCs w:val="24"/>
        </w:rPr>
        <w:t>The Journal of Youth Ministry</w:t>
      </w:r>
      <w:r w:rsidRPr="003904C5">
        <w:rPr>
          <w:rFonts w:ascii="Calibri" w:hAnsi="Calibri" w:cs="Calibri"/>
          <w:szCs w:val="24"/>
        </w:rPr>
        <w:t xml:space="preserve"> 13, no. 1 (2014): 11.</w:t>
      </w:r>
      <w:r w:rsidRPr="00674C40">
        <w:fldChar w:fldCharType="end"/>
      </w:r>
    </w:p>
  </w:endnote>
  <w:endnote w:id="48">
    <w:p w:rsidR="00366FC7" w:rsidRDefault="00366FC7" w:rsidP="00641352">
      <w:pPr>
        <w:pStyle w:val="EndnoteText"/>
      </w:pPr>
      <w:r>
        <w:rPr>
          <w:rStyle w:val="EndnoteReference"/>
        </w:rPr>
        <w:endnoteRef/>
      </w:r>
      <w:r>
        <w:t xml:space="preserve"> </w:t>
      </w:r>
      <w:r>
        <w:fldChar w:fldCharType="begin"/>
      </w:r>
      <w:r>
        <w:instrText xml:space="preserve"> ADDIN ZOTERO_ITEM CSL_CITATION {"citationID":"NkgQNBnF","properties":{"formattedCitation":"Andrew Root, {\\i{}The End of Youth Ministry? Why Parents Don\\uc0\\u8217{}t Really Care about Youth Groups and What Youth Workers Should Do about It} (Grand Rapids, MI: Baker Academic, 2020), 88\\uc0\\u8211{}90.","plainCitation":"Andrew Root, The End of Youth Ministry? Why Parents Don’t Really Care about Youth Groups and What Youth Workers Should Do about It (Grand Rapids, MI: Baker Academic, 2020), 88–90.","noteIndex":48},"citationItems":[{"id":671,"uris":["http://zotero.org/users/7016628/items/GQJVPXM8"],"itemData":{"id":671,"type":"book","event-place":"Grand Rapids, MI","publisher":"Baker Academic","publisher-place":"Grand Rapids, MI","title":"The End of Youth Ministry? Why Parents Don't Really Care about Youth Groups and What Youth Workers Should Do about it","author":[{"family":"Root","given":"Andrew"}],"issued":{"date-parts":[["2020"]]}},"locator":"88-90","label":"page"}],"schema":"https://github.com/citation-style-language/schema/raw/master/csl-citation.json"} </w:instrText>
      </w:r>
      <w:r>
        <w:fldChar w:fldCharType="separate"/>
      </w:r>
      <w:r w:rsidRPr="003904C5">
        <w:rPr>
          <w:rFonts w:ascii="Calibri" w:hAnsi="Calibri" w:cs="Calibri"/>
          <w:szCs w:val="24"/>
        </w:rPr>
        <w:t xml:space="preserve">Andrew Root, </w:t>
      </w:r>
      <w:r w:rsidRPr="003904C5">
        <w:rPr>
          <w:rFonts w:ascii="Calibri" w:hAnsi="Calibri" w:cs="Calibri"/>
          <w:i/>
          <w:iCs/>
          <w:szCs w:val="24"/>
        </w:rPr>
        <w:t>The End of Youth Ministry? Why Parents Don’t Really Care about Youth Groups and What Youth Workers Should Do about It</w:t>
      </w:r>
      <w:r w:rsidRPr="003904C5">
        <w:rPr>
          <w:rFonts w:ascii="Calibri" w:hAnsi="Calibri" w:cs="Calibri"/>
          <w:szCs w:val="24"/>
        </w:rPr>
        <w:t xml:space="preserve"> (Grand Rapids, MI: Baker Academic, 2020), 88–90.</w:t>
      </w:r>
      <w:r>
        <w:fldChar w:fldCharType="end"/>
      </w:r>
    </w:p>
  </w:endnote>
  <w:endnote w:id="49">
    <w:p w:rsidR="00366FC7" w:rsidRDefault="00366FC7" w:rsidP="00EF19D6">
      <w:pPr>
        <w:pStyle w:val="EndnoteText"/>
      </w:pPr>
      <w:r>
        <w:rPr>
          <w:rStyle w:val="EndnoteReference"/>
        </w:rPr>
        <w:endnoteRef/>
      </w:r>
      <w:r>
        <w:t xml:space="preserve"> </w:t>
      </w:r>
      <w:r>
        <w:fldChar w:fldCharType="begin"/>
      </w:r>
      <w:r>
        <w:instrText xml:space="preserve"> ADDIN ZOTERO_ITEM CSL_CITATION {"citationID":"XNKNVKpJ","properties":{"formattedCitation":"Jolene Erlacher and Katy White, {\\i{}Mobilizing Gen Z: Challenges and Opportunities for the Global Age of Missions} (Littleton, CO: William Carey Publishing, 2022), 84.","plainCitation":"Jolene Erlacher and Katy White, Mobilizing Gen Z: Challenges and Opportunities for the Global Age of Missions (Littleton, CO: William Carey Publishing, 2022), 84.","noteIndex":49},"citationItems":[{"id":522,"uris":["http://zotero.org/users/7016628/items/63UDXBF7"],"itemData":{"id":522,"type":"book","event-place":"Littleton, CO","publisher":"William Carey Publishing","publisher-place":"Littleton, CO","title":"Mobilizing Gen Z: Challenges and Opportunities for the Global Age of Missions","author":[{"literal":"Jolene Erlacher"},{"literal":"Katy White"}],"issued":{"date-parts":[["2022"]]}},"locator":"84","label":"page"}],"schema":"https://github.com/citation-style-language/schema/raw/master/csl-citation.json"} </w:instrText>
      </w:r>
      <w:r>
        <w:fldChar w:fldCharType="separate"/>
      </w:r>
      <w:r w:rsidRPr="00641352">
        <w:rPr>
          <w:rFonts w:ascii="Calibri" w:hAnsi="Calibri" w:cs="Times New Roman"/>
          <w:szCs w:val="24"/>
        </w:rPr>
        <w:t xml:space="preserve">Jolene Erlacher and Katy White, </w:t>
      </w:r>
      <w:r w:rsidRPr="00641352">
        <w:rPr>
          <w:rFonts w:ascii="Calibri" w:hAnsi="Calibri" w:cs="Times New Roman"/>
          <w:i/>
          <w:iCs/>
          <w:szCs w:val="24"/>
        </w:rPr>
        <w:t>Mobilizing Gen Z: Challenges and Opportunities for the Global Age of Missions</w:t>
      </w:r>
      <w:r w:rsidRPr="00641352">
        <w:rPr>
          <w:rFonts w:ascii="Calibri" w:hAnsi="Calibri" w:cs="Times New Roman"/>
          <w:szCs w:val="24"/>
        </w:rPr>
        <w:t xml:space="preserve"> (Littleton, CO: William Carey Publishing, 2022), 84.</w:t>
      </w:r>
      <w:r>
        <w:fldChar w:fldCharType="end"/>
      </w:r>
    </w:p>
  </w:endnote>
  <w:endnote w:id="50">
    <w:p w:rsidR="00366FC7" w:rsidRDefault="00366FC7" w:rsidP="00641352">
      <w:pPr>
        <w:pStyle w:val="EndnoteText"/>
      </w:pPr>
      <w:r>
        <w:rPr>
          <w:rStyle w:val="EndnoteReference"/>
        </w:rPr>
        <w:endnoteRef/>
      </w:r>
      <w:r>
        <w:t xml:space="preserve"> </w:t>
      </w:r>
      <w:r>
        <w:fldChar w:fldCharType="begin"/>
      </w:r>
      <w:r>
        <w:instrText xml:space="preserve"> ADDIN ZOTERO_ITEM CSL_CITATION {"citationID":"UTqhESHo","properties":{"formattedCitation":"Root, {\\i{}The End of Youth Ministry? Why Parents Don\\uc0\\u8217{}t Really Care about Youth Groups and What Youth Workers Should Do about It}, 56.","plainCitation":"Root, The End of Youth Ministry? Why Parents Don’t Really Care about Youth Groups and What Youth Workers Should Do about It, 56.","noteIndex":50},"citationItems":[{"id":671,"uris":["http://zotero.org/users/7016628/items/GQJVPXM8"],"itemData":{"id":671,"type":"book","event-place":"Grand Rapids, MI","publisher":"Baker Academic","publisher-place":"Grand Rapids, MI","title":"The End of Youth Ministry? Why Parents Don't Really Care about Youth Groups and What Youth Workers Should Do about it","author":[{"family":"Root","given":"Andrew"}],"issued":{"date-parts":[["2020"]]}},"locator":"56","label":"page"}],"schema":"https://github.com/citation-style-language/schema/raw/master/csl-citation.json"} </w:instrText>
      </w:r>
      <w:r>
        <w:fldChar w:fldCharType="separate"/>
      </w:r>
      <w:r w:rsidRPr="00EF19D6">
        <w:rPr>
          <w:rFonts w:ascii="Calibri" w:hAnsi="Calibri" w:cs="Times New Roman"/>
          <w:szCs w:val="24"/>
        </w:rPr>
        <w:t xml:space="preserve">Root, </w:t>
      </w:r>
      <w:r w:rsidRPr="00EF19D6">
        <w:rPr>
          <w:rFonts w:ascii="Calibri" w:hAnsi="Calibri" w:cs="Times New Roman"/>
          <w:i/>
          <w:iCs/>
          <w:szCs w:val="24"/>
        </w:rPr>
        <w:t>The End of Youth Ministry? Why Parents Don’t Really Care about Youth Groups and What Youth Workers Should Do about It</w:t>
      </w:r>
      <w:r w:rsidRPr="00EF19D6">
        <w:rPr>
          <w:rFonts w:ascii="Calibri" w:hAnsi="Calibri" w:cs="Times New Roman"/>
          <w:szCs w:val="24"/>
        </w:rPr>
        <w:t>, 56.</w:t>
      </w:r>
      <w:r>
        <w:fldChar w:fldCharType="end"/>
      </w:r>
    </w:p>
  </w:endnote>
  <w:endnote w:id="51">
    <w:p w:rsidR="00366FC7" w:rsidRDefault="00366FC7" w:rsidP="005548CA">
      <w:pPr>
        <w:pStyle w:val="EndnoteText"/>
      </w:pPr>
      <w:r>
        <w:rPr>
          <w:rStyle w:val="EndnoteReference"/>
        </w:rPr>
        <w:endnoteRef/>
      </w:r>
      <w:r>
        <w:t xml:space="preserve"> </w:t>
      </w:r>
      <w:r>
        <w:fldChar w:fldCharType="begin"/>
      </w:r>
      <w:r w:rsidR="00480F5F">
        <w:instrText xml:space="preserve"> ADDIN ZOTERO_ITEM CSL_CITATION {"citationID":"Suyjd89n","properties":{"formattedCitation":"Jeffery Fulks et al., {\\i{}State of the Bible USA 2024}, 115, 117.","plainCitation":"Jeffery Fulks et al., State of the Bible USA 2024, 115, 117.","noteIndex":51},"citationItems":[{"id":754,"uris":["http://zotero.org/users/7016628/items/LN68C273"],"itemData":{"id":754,"type":"book","event-place":"Philadelphia, PA","publisher":"American Bible Society","publisher-place":"Philadelphia, PA","title":"State of the Bible USA 2024","author":[{"literal":"Jeffery Fulks"},{"literal":"Angel Mann"},{"literal":"Randy Petersen"},{"literal":"John Farquhar Plake"}],"issued":{"date-parts":[["2024"]]}},"locator":"115, 117","label":"page"}],"schema":"https://github.com/citation-style-language/schema/raw/master/csl-citation.json"} </w:instrText>
      </w:r>
      <w:r>
        <w:fldChar w:fldCharType="separate"/>
      </w:r>
      <w:r w:rsidRPr="003904C5">
        <w:rPr>
          <w:rFonts w:ascii="Calibri" w:hAnsi="Calibri" w:cs="Calibri"/>
          <w:szCs w:val="24"/>
        </w:rPr>
        <w:t xml:space="preserve">Jeffery Fulks et al., </w:t>
      </w:r>
      <w:r w:rsidRPr="003904C5">
        <w:rPr>
          <w:rFonts w:ascii="Calibri" w:hAnsi="Calibri" w:cs="Calibri"/>
          <w:i/>
          <w:iCs/>
          <w:szCs w:val="24"/>
        </w:rPr>
        <w:t>State of the Bible USA 2024</w:t>
      </w:r>
      <w:r w:rsidRPr="003904C5">
        <w:rPr>
          <w:rFonts w:ascii="Calibri" w:hAnsi="Calibri" w:cs="Calibri"/>
          <w:szCs w:val="24"/>
        </w:rPr>
        <w:t>, 115, 117.</w:t>
      </w:r>
      <w:r>
        <w:fldChar w:fldCharType="end"/>
      </w:r>
    </w:p>
  </w:endnote>
  <w:endnote w:id="52">
    <w:p w:rsidR="00366FC7" w:rsidRPr="00674C40" w:rsidRDefault="00366FC7" w:rsidP="00EF19D6">
      <w:pPr>
        <w:pStyle w:val="EndnoteText"/>
      </w:pPr>
      <w:r w:rsidRPr="00E811E8">
        <w:rPr>
          <w:rStyle w:val="EndnoteReference"/>
        </w:rPr>
        <w:endnoteRef/>
      </w:r>
      <w:r w:rsidRPr="00674C40">
        <w:t xml:space="preserve"> </w:t>
      </w:r>
      <w:r w:rsidRPr="00674C40">
        <w:fldChar w:fldCharType="begin"/>
      </w:r>
      <w:r w:rsidR="00480F5F">
        <w:instrText xml:space="preserve"> ADDIN ZOTERO_ITEM CSL_CITATION {"citationID":"VienBhdf","properties":{"formattedCitation":"Sparks and Honey, \\uc0\\u8220{}Meet Generation Z: Forget Everything You Learned About Millennials,\\uc0\\u8221{} 92, https://www.slideshare.net/sparksandhoney/generation-z-final-june-17.","plainCitation":"Sparks and Honey, “Meet Generation Z: Forget Everything You Learned About Millennials,” 92, https://www.slideshare.net/sparksandhoney/generation-z-final-june-17.","noteIndex":52},"citationItems":[{"id":229,"uris":["http://zotero.org/users/7016628/items/8AWNKRLG",["http://zotero.org/users/7016628/items/8AWNKRLG"]],"itemData":{"id":229,"type":"speech","abstract":"Marketers have been focused on Gen Y (a.k.a. Millennials) for more than a","event-title":"Meet Generation Z","genre":"Lifestyle","license":"License: CC Attribution License","note":"source: SlideShare","title":"Meet Generation Z: Forget Everything You Learned About Millennials","title-short":"Meet Generation Z: Forget Everything","URL":"https://www.slideshare.net/sparksandhoney/generation-z-final-june-17","author":[{"family":"Sparks and Honey","given":""}],"accessed":{"date-parts":[["2020",3,29]]},"issued":{"literal":"08:51:36 UTC"}},"locator":"92"}],"schema":"https://github.com/citation-style-language/schema/raw/master/csl-citation.json"} </w:instrText>
      </w:r>
      <w:r w:rsidRPr="00674C40">
        <w:fldChar w:fldCharType="separate"/>
      </w:r>
      <w:r w:rsidRPr="003904C5">
        <w:rPr>
          <w:rFonts w:ascii="Calibri" w:hAnsi="Calibri" w:cs="Calibri"/>
          <w:szCs w:val="24"/>
        </w:rPr>
        <w:t>Sparks and Honey, “Meet Generation Z: Forget Everything You Learned About Millennials,” 92, https://www.slideshare.net/sparksandhoney/generation-z-final-june-17.</w:t>
      </w:r>
      <w:r w:rsidRPr="00674C40">
        <w:fldChar w:fldCharType="end"/>
      </w:r>
    </w:p>
  </w:endnote>
  <w:endnote w:id="53">
    <w:p w:rsidR="00366FC7" w:rsidRDefault="00366FC7" w:rsidP="00D93013">
      <w:pPr>
        <w:pStyle w:val="EndnoteText"/>
      </w:pPr>
      <w:r w:rsidRPr="00E811E8">
        <w:rPr>
          <w:rStyle w:val="EndnoteReference"/>
        </w:rPr>
        <w:endnoteRef/>
      </w:r>
      <w:r>
        <w:t xml:space="preserve"> </w:t>
      </w:r>
      <w:r>
        <w:fldChar w:fldCharType="begin"/>
      </w:r>
      <w:r w:rsidR="00480F5F">
        <w:instrText xml:space="preserve"> ADDIN ZOTERO_ITEM CSL_CITATION {"citationID":"8SfGfAll","properties":{"formattedCitation":"David Kinnaman and Aly Hawkins, {\\i{}You Lost Me: Why Young Christians Are Leaving Church and Rethinking Faith} (Grand Rapids, MI: Baker Books, 2011), 93.","plainCitation":"David Kinnaman and Aly Hawkins, You Lost Me: Why Young Christians Are Leaving Church and Rethinking Faith (Grand Rapids, MI: Baker Books, 2011), 93.","noteIndex":53},"citationItems":[{"id":123,"uris":["http://zotero.org/users/7016628/items/HBD63FLN",["http://zotero.org/users/7016628/items/HBD63FLN"]],"itemData":{"id":123,"type":"book","abstract":"Close to 60 percent of young people who went to church as teens drop out after high school. Now the bestselling author of unChristian trains his researcher's eye on these young believers. Where Kinnaman's first book unChristian showed the world what outsiders aged 16-29 think of Christianity, You Lost Me shows why younger Christians aged 16-29 are leaving the church and rethinking their faith.Based on new research, You Lost Me shows pastors, church leaders, and parents how we have failed to equip young people to live \"in but not of\" the world and how this has serious long-term consequences. More importantly, Kinnaman offers ideas on how to help young people develop and maintain a vibrant faith that they embrace over a lifetime.","event-place":"Grand Rapids, MI","ISBN":"978-1-4412-1308-2","language":"en","number-of-pages":"257","publisher":"Baker Books","publisher-place":"Grand Rapids, MI","title":"You Lost Me: Why Young Christians Are Leaving Church and Rethinking Faith","title-short":"You Lost Me","author":[{"family":"Kinnaman","given":"David"},{"family":"Hawkins","given":"Aly"}],"issued":{"date-parts":[["2011"]]}},"locator":"93"}],"schema":"https://github.com/citation-style-language/schema/raw/master/csl-citation.json"} </w:instrText>
      </w:r>
      <w:r>
        <w:fldChar w:fldCharType="separate"/>
      </w:r>
      <w:r w:rsidRPr="003904C5">
        <w:rPr>
          <w:rFonts w:ascii="Calibri" w:hAnsi="Calibri" w:cs="Calibri"/>
          <w:szCs w:val="24"/>
        </w:rPr>
        <w:t xml:space="preserve">David Kinnaman and Aly Hawkins, </w:t>
      </w:r>
      <w:r w:rsidRPr="003904C5">
        <w:rPr>
          <w:rFonts w:ascii="Calibri" w:hAnsi="Calibri" w:cs="Calibri"/>
          <w:i/>
          <w:iCs/>
          <w:szCs w:val="24"/>
        </w:rPr>
        <w:t>You Lost Me: Why Young Christians Are Leaving Church and Rethinking Faith</w:t>
      </w:r>
      <w:r w:rsidRPr="003904C5">
        <w:rPr>
          <w:rFonts w:ascii="Calibri" w:hAnsi="Calibri" w:cs="Calibri"/>
          <w:szCs w:val="24"/>
        </w:rPr>
        <w:t xml:space="preserve"> (Grand Rapids, MI: Baker Books, 2011), 93.</w:t>
      </w:r>
      <w:r>
        <w:fldChar w:fldCharType="end"/>
      </w:r>
    </w:p>
  </w:endnote>
  <w:endnote w:id="54">
    <w:p w:rsidR="00366FC7" w:rsidRDefault="00366FC7" w:rsidP="00D93013">
      <w:pPr>
        <w:pStyle w:val="EndnoteText"/>
      </w:pPr>
      <w:r w:rsidRPr="00E811E8">
        <w:rPr>
          <w:rStyle w:val="EndnoteReference"/>
        </w:rPr>
        <w:endnoteRef/>
      </w:r>
      <w:r>
        <w:t xml:space="preserve"> </w:t>
      </w:r>
      <w:r>
        <w:fldChar w:fldCharType="begin"/>
      </w:r>
      <w:r w:rsidR="00480F5F">
        <w:instrText xml:space="preserve"> ADDIN ZOTERO_ITEM CSL_CITATION {"citationID":"GoJLSSVS","properties":{"formattedCitation":"White, {\\i{}Meet Generation Z}, 92.","plainCitation":"White, Meet Generation Z, 92.","noteIndex":54},"citationItems":[{"id":244,"uris":["http://zotero.org/users/7016628/items/YTXCBWR6",["http://zotero.org/users/7016628/items/YTXCBWR6"]],"itemData":{"id":244,"type":"book","event-place":"Grand Rapids, MI","publisher":"Baker Books","publisher-place":"Grand Rapids, MI","title":"Meet Generation Z: Understanding and Reaching the New Post-Christian World","title-short":"Meet Generation Z","author":[{"family":"White","given":"James"}],"issued":{"date-parts":[["2017"]]}},"locator":"92"}],"schema":"https://github.com/citation-style-language/schema/raw/master/csl-citation.json"} </w:instrText>
      </w:r>
      <w:r>
        <w:fldChar w:fldCharType="separate"/>
      </w:r>
      <w:r w:rsidRPr="00B94008">
        <w:rPr>
          <w:rFonts w:ascii="Calibri" w:hAnsi="Calibri" w:cs="Calibri"/>
          <w:szCs w:val="24"/>
        </w:rPr>
        <w:t xml:space="preserve">White, </w:t>
      </w:r>
      <w:r w:rsidRPr="00B94008">
        <w:rPr>
          <w:rFonts w:ascii="Calibri" w:hAnsi="Calibri" w:cs="Calibri"/>
          <w:i/>
          <w:iCs/>
          <w:szCs w:val="24"/>
        </w:rPr>
        <w:t>Meet Generation Z</w:t>
      </w:r>
      <w:r w:rsidRPr="00B94008">
        <w:rPr>
          <w:rFonts w:ascii="Calibri" w:hAnsi="Calibri" w:cs="Calibri"/>
          <w:szCs w:val="24"/>
        </w:rPr>
        <w:t>, 92.</w:t>
      </w:r>
      <w:r>
        <w:fldChar w:fldCharType="end"/>
      </w:r>
    </w:p>
  </w:endnote>
  <w:endnote w:id="55">
    <w:p w:rsidR="00366FC7" w:rsidRDefault="00366FC7" w:rsidP="00D93013">
      <w:pPr>
        <w:pStyle w:val="EndnoteText"/>
      </w:pPr>
      <w:r w:rsidRPr="00E811E8">
        <w:rPr>
          <w:rStyle w:val="EndnoteReference"/>
        </w:rPr>
        <w:endnoteRef/>
      </w:r>
      <w:r>
        <w:t xml:space="preserve"> </w:t>
      </w:r>
      <w:r>
        <w:fldChar w:fldCharType="begin"/>
      </w:r>
      <w:r w:rsidR="00480F5F">
        <w:instrText xml:space="preserve"> ADDIN ZOTERO_ITEM CSL_CITATION {"citationID":"n4fPlUh1","properties":{"formattedCitation":"Sarah Weise, {\\i{}Instabrain: The New Rules for Marketing to Generation Z} (Sarah Weise, 2019), 24, https://read.amazon.com/.","plainCitation":"Sarah Weise, Instabrain: The New Rules for Marketing to Generation Z (Sarah Weise, 2019), 24, https://read.amazon.com/.","noteIndex":55},"citationItems":[{"id":234,"uris":["http://zotero.org/users/7016628/items/RXSKHBK6",["http://zotero.org/users/7016628/items/RXSKHBK6"]],"itemData":{"id":234,"type":"book","publisher":"Sarah Weise","title":"Instabrain: The New Rules for Marketing to Generation Z","title-short":"New Rules","URL":"https://read.amazon.com/","author":[{"family":"Weise","given":"Sarah"}],"accessed":{"date-parts":[["2020",6,16]]},"issued":{"date-parts":[["2019"]]}},"locator":"24"}],"schema":"https://github.com/citation-style-language/schema/raw/master/csl-citation.json"} </w:instrText>
      </w:r>
      <w:r>
        <w:fldChar w:fldCharType="separate"/>
      </w:r>
      <w:r w:rsidRPr="003904C5">
        <w:rPr>
          <w:rFonts w:ascii="Calibri" w:hAnsi="Calibri" w:cs="Calibri"/>
          <w:szCs w:val="24"/>
        </w:rPr>
        <w:t xml:space="preserve">Sarah Weise, </w:t>
      </w:r>
      <w:r w:rsidRPr="003904C5">
        <w:rPr>
          <w:rFonts w:ascii="Calibri" w:hAnsi="Calibri" w:cs="Calibri"/>
          <w:i/>
          <w:iCs/>
          <w:szCs w:val="24"/>
        </w:rPr>
        <w:t>Instabrain: The New Rules for Marketing to Generation Z</w:t>
      </w:r>
      <w:r w:rsidRPr="003904C5">
        <w:rPr>
          <w:rFonts w:ascii="Calibri" w:hAnsi="Calibri" w:cs="Calibri"/>
          <w:szCs w:val="24"/>
        </w:rPr>
        <w:t xml:space="preserve"> (Sarah Weise, 2019), 24, https://read.amazon.com/.</w:t>
      </w:r>
      <w:r>
        <w:fldChar w:fldCharType="end"/>
      </w:r>
    </w:p>
  </w:endnote>
  <w:endnote w:id="56">
    <w:p w:rsidR="00366FC7" w:rsidRDefault="00366FC7" w:rsidP="00D93013">
      <w:pPr>
        <w:pStyle w:val="EndnoteText"/>
      </w:pPr>
      <w:r w:rsidRPr="00E811E8">
        <w:rPr>
          <w:rStyle w:val="EndnoteReference"/>
        </w:rPr>
        <w:endnoteRef/>
      </w:r>
      <w:r>
        <w:t xml:space="preserve"> </w:t>
      </w:r>
      <w:r>
        <w:fldChar w:fldCharType="begin"/>
      </w:r>
      <w:r w:rsidR="00480F5F">
        <w:instrText xml:space="preserve"> ADDIN ZOTERO_ITEM CSL_CITATION {"citationID":"8XPHz05n","properties":{"formattedCitation":"Kinnaman, {\\i{}UnChristian}, 135.","plainCitation":"Kinnaman, UnChristian, 135.","noteIndex":56},"citationItems":[{"id":104,"uris":["http://zotero.org/users/7016628/items/MLBB9L9P",["http://zotero.org/users/7016628/items/MLBB9L9P"]],"itemData":{"id":104,"type":"book","event-place":"Grand Rapids, MI","publisher":"Baker Books","publisher-place":"Grand Rapids, MI","title":"UnChristian: What a New Generation Really Thinks about Christianity and Why It Matters","title-short":"UnChristian","author":[{"family":"Kinnaman","given":"David"}],"issued":{"date-parts":[["2007"]]}},"locator":"135"}],"schema":"https://github.com/citation-style-language/schema/raw/master/csl-citation.json"} </w:instrText>
      </w:r>
      <w:r>
        <w:fldChar w:fldCharType="separate"/>
      </w:r>
      <w:r w:rsidRPr="003904C5">
        <w:rPr>
          <w:rFonts w:ascii="Calibri" w:hAnsi="Calibri" w:cs="Calibri"/>
          <w:szCs w:val="24"/>
        </w:rPr>
        <w:t xml:space="preserve">Kinnaman, </w:t>
      </w:r>
      <w:r w:rsidRPr="003904C5">
        <w:rPr>
          <w:rFonts w:ascii="Calibri" w:hAnsi="Calibri" w:cs="Calibri"/>
          <w:i/>
          <w:iCs/>
          <w:szCs w:val="24"/>
        </w:rPr>
        <w:t>UnChristian</w:t>
      </w:r>
      <w:r w:rsidRPr="003904C5">
        <w:rPr>
          <w:rFonts w:ascii="Calibri" w:hAnsi="Calibri" w:cs="Calibri"/>
          <w:szCs w:val="24"/>
        </w:rPr>
        <w:t>, 135.</w:t>
      </w:r>
      <w:r>
        <w:fldChar w:fldCharType="end"/>
      </w:r>
    </w:p>
  </w:endnote>
  <w:endnote w:id="57">
    <w:p w:rsidR="00366FC7" w:rsidRDefault="00366FC7" w:rsidP="00D93013">
      <w:pPr>
        <w:pStyle w:val="EndnoteText"/>
      </w:pPr>
      <w:r w:rsidRPr="00E811E8">
        <w:rPr>
          <w:rStyle w:val="EndnoteReference"/>
        </w:rPr>
        <w:endnoteRef/>
      </w:r>
      <w:r>
        <w:t xml:space="preserve"> </w:t>
      </w:r>
      <w:r>
        <w:fldChar w:fldCharType="begin"/>
      </w:r>
      <w:r w:rsidR="00480F5F">
        <w:instrText xml:space="preserve"> ADDIN ZOTERO_ITEM CSL_CITATION {"citationID":"5CzPNqmG","properties":{"formattedCitation":"Kinnaman, 39.","plainCitation":"Kinnaman, 39.","noteIndex":57},"citationItems":[{"id":104,"uris":["http://zotero.org/users/7016628/items/MLBB9L9P",["http://zotero.org/users/7016628/items/MLBB9L9P"]],"itemData":{"id":104,"type":"book","event-place":"Grand Rapids, MI","publisher":"Baker Books","publisher-place":"Grand Rapids, MI","title":"UnChristian: What a New Generation Really Thinks about Christianity and Why It Matters","title-short":"UnChristian","author":[{"family":"Kinnaman","given":"David"}],"issued":{"date-parts":[["2007"]]}},"locator":"39"}],"schema":"https://github.com/citation-style-language/schema/raw/master/csl-citation.json"} </w:instrText>
      </w:r>
      <w:r>
        <w:fldChar w:fldCharType="separate"/>
      </w:r>
      <w:r w:rsidRPr="003904C5">
        <w:rPr>
          <w:rFonts w:ascii="Calibri" w:hAnsi="Calibri" w:cs="Calibri"/>
        </w:rPr>
        <w:t>Kinnaman, 39.</w:t>
      </w:r>
      <w:r>
        <w:fldChar w:fldCharType="end"/>
      </w:r>
    </w:p>
  </w:endnote>
  <w:endnote w:id="58">
    <w:p w:rsidR="00366FC7" w:rsidRDefault="00366FC7" w:rsidP="00D93013">
      <w:pPr>
        <w:pStyle w:val="EndnoteText"/>
      </w:pPr>
      <w:r w:rsidRPr="00E811E8">
        <w:rPr>
          <w:rStyle w:val="EndnoteReference"/>
        </w:rPr>
        <w:endnoteRef/>
      </w:r>
      <w:r>
        <w:t xml:space="preserve"> </w:t>
      </w:r>
      <w:r>
        <w:fldChar w:fldCharType="begin"/>
      </w:r>
      <w:r w:rsidR="00480F5F">
        <w:instrText xml:space="preserve"> ADDIN ZOTERO_ITEM CSL_CITATION {"citationID":"V2O7TWLd","properties":{"formattedCitation":"Barna Group, {\\i{}Gen Z}, 29.","plainCitation":"Barna Group, Gen Z, 29.","noteIndex":58},"citationItems":[{"id":191,"uris":["http://zotero.org/users/7016628/items/G3AKE64B",["http://zotero.org/users/7016628/items/G3AKE64B"]],"itemData":{"id":191,"type":"book","event-place":"Ventura, CA","publisher":"Barna Group","publisher-place":"Ventura, CA","title":"Gen Z: The Culture, Beliefs and Motivations Shaping the Next Generation","title-short":"Gen Z","author":[{"family":"Barna Group","given":""}],"accessed":{"date-parts":[["2020",1,15]]},"issued":{"date-parts":[["2018"]]}},"locator":"29"}],"schema":"https://github.com/citation-style-language/schema/raw/master/csl-citation.json"} </w:instrText>
      </w:r>
      <w:r>
        <w:fldChar w:fldCharType="separate"/>
      </w:r>
      <w:r w:rsidRPr="003904C5">
        <w:rPr>
          <w:rFonts w:ascii="Calibri" w:hAnsi="Calibri" w:cs="Calibri"/>
          <w:szCs w:val="24"/>
        </w:rPr>
        <w:t xml:space="preserve">Barna Group, </w:t>
      </w:r>
      <w:r w:rsidRPr="003904C5">
        <w:rPr>
          <w:rFonts w:ascii="Calibri" w:hAnsi="Calibri" w:cs="Calibri"/>
          <w:i/>
          <w:iCs/>
          <w:szCs w:val="24"/>
        </w:rPr>
        <w:t>Gen Z</w:t>
      </w:r>
      <w:r w:rsidRPr="003904C5">
        <w:rPr>
          <w:rFonts w:ascii="Calibri" w:hAnsi="Calibri" w:cs="Calibri"/>
          <w:szCs w:val="24"/>
        </w:rPr>
        <w:t>, 29.</w:t>
      </w:r>
      <w:r>
        <w:fldChar w:fldCharType="end"/>
      </w:r>
    </w:p>
  </w:endnote>
  <w:endnote w:id="59">
    <w:p w:rsidR="00366FC7" w:rsidRDefault="00366FC7">
      <w:pPr>
        <w:pStyle w:val="EndnoteText"/>
      </w:pPr>
      <w:r>
        <w:rPr>
          <w:rStyle w:val="EndnoteReference"/>
        </w:rPr>
        <w:endnoteRef/>
      </w:r>
      <w:r>
        <w:t xml:space="preserve"> </w:t>
      </w:r>
      <w:r>
        <w:fldChar w:fldCharType="begin"/>
      </w:r>
      <w:r>
        <w:instrText xml:space="preserve"> ADDIN ZOTERO_ITEM CSL_CITATION {"citationID":"SwkWee1I","properties":{"formattedCitation":"Almeda M. Wright, {\\i{}The Spiritual Lives of Young African Americans} (New York: Oxford University Press, 2017).","plainCitation":"Almeda M. Wright, The Spiritual Lives of Young African Americans (New York: Oxford University Press, 2017).","noteIndex":59},"citationItems":[{"id":569,"uris":["http://zotero.org/users/7016628/items/YUAV6YCU"],"itemData":{"id":569,"type":"book","event-place":"New York","publisher":"Oxford University Press","publisher-place":"New York","title":"The Spiritual Lives of Young African Americans","author":[{"literal":"Almeda M. Wright"}],"issued":{"date-parts":[["2017"]]}}}],"schema":"https://github.com/citation-style-language/schema/raw/master/csl-citation.json"} </w:instrText>
      </w:r>
      <w:r>
        <w:fldChar w:fldCharType="separate"/>
      </w:r>
      <w:r w:rsidRPr="00DA19BF">
        <w:rPr>
          <w:rFonts w:ascii="Calibri" w:hAnsi="Calibri" w:cs="Times New Roman"/>
          <w:szCs w:val="24"/>
        </w:rPr>
        <w:t xml:space="preserve">Almeda M. Wright, </w:t>
      </w:r>
      <w:r w:rsidRPr="00DA19BF">
        <w:rPr>
          <w:rFonts w:ascii="Calibri" w:hAnsi="Calibri" w:cs="Times New Roman"/>
          <w:i/>
          <w:iCs/>
          <w:szCs w:val="24"/>
        </w:rPr>
        <w:t>The Spiritual Lives of Young African Americans</w:t>
      </w:r>
      <w:r w:rsidRPr="00DA19BF">
        <w:rPr>
          <w:rFonts w:ascii="Calibri" w:hAnsi="Calibri" w:cs="Times New Roman"/>
          <w:szCs w:val="24"/>
        </w:rPr>
        <w:t xml:space="preserve"> (New York: Oxford University Press, 2017).</w:t>
      </w:r>
      <w:r>
        <w:fldChar w:fldCharType="end"/>
      </w:r>
    </w:p>
  </w:endnote>
  <w:endnote w:id="60">
    <w:p w:rsidR="00366FC7" w:rsidRDefault="00366FC7">
      <w:pPr>
        <w:pStyle w:val="EndnoteText"/>
      </w:pPr>
      <w:r>
        <w:rPr>
          <w:rStyle w:val="EndnoteReference"/>
        </w:rPr>
        <w:endnoteRef/>
      </w:r>
      <w:r>
        <w:t xml:space="preserve"> </w:t>
      </w:r>
      <w:r>
        <w:fldChar w:fldCharType="begin"/>
      </w:r>
      <w:r>
        <w:instrText xml:space="preserve"> ADDIN ZOTERO_ITEM CSL_CITATION {"citationID":"h2cZTzt7","properties":{"formattedCitation":"Almeda M. Wright, 63.","plainCitation":"Almeda M. Wright, 63.","noteIndex":60},"citationItems":[{"id":569,"uris":["http://zotero.org/users/7016628/items/YUAV6YCU"],"itemData":{"id":569,"type":"book","event-place":"New York","publisher":"Oxford University Press","publisher-place":"New York","title":"The Spiritual Lives of Young African Americans","author":[{"literal":"Almeda M. Wright"}],"issued":{"date-parts":[["2017"]]}},"locator":"63","label":"page"}],"schema":"https://github.com/citation-style-language/schema/raw/master/csl-citation.json"} </w:instrText>
      </w:r>
      <w:r>
        <w:fldChar w:fldCharType="separate"/>
      </w:r>
      <w:r w:rsidRPr="00DA19BF">
        <w:rPr>
          <w:rFonts w:ascii="Calibri" w:hAnsi="Calibri"/>
        </w:rPr>
        <w:t>Almeda M. Wright, 63.</w:t>
      </w:r>
      <w:r>
        <w:fldChar w:fldCharType="end"/>
      </w:r>
    </w:p>
  </w:endnote>
  <w:endnote w:id="61">
    <w:p w:rsidR="00366FC7" w:rsidRDefault="00366FC7">
      <w:pPr>
        <w:pStyle w:val="EndnoteText"/>
      </w:pPr>
      <w:r>
        <w:rPr>
          <w:rStyle w:val="EndnoteReference"/>
        </w:rPr>
        <w:endnoteRef/>
      </w:r>
      <w:r>
        <w:t xml:space="preserve"> </w:t>
      </w:r>
      <w:r>
        <w:fldChar w:fldCharType="begin"/>
      </w:r>
      <w:r w:rsidR="00480F5F">
        <w:instrText xml:space="preserve"> ADDIN ZOTERO_ITEM CSL_CITATION {"citationID":"9b7BB7u4","properties":{"formattedCitation":"\\uc0\\u8220{}Generation Z and the Future of Faith in America,\\uc0\\u8221{} accessed September 28, 2024, https://www.americansurveycenter.org/research/generation-z-future-of-faith/.","plainCitation":"“Generation Z and the Future of Faith in America,” accessed September 28, 2024, https://www.americansurveycenter.org/research/generation-z-future-of-faith/.","noteIndex":61},"citationItems":[{"id":640,"uris":["http://zotero.org/users/7016628/items/3MR95J4W"],"itemData":{"id":640,"type":"report","abstract":"The religious and social experiences of young adults today are entirely different than previous generations. New family dynamics and parenting choices are reshaping the religious experiences of young people, setting them on a very different trajectory than past generations and making Generation Z the least religious generation.","language":"en-US","title":"Generation Z and the Future of Faith in America","URL":"https://www.americansurveycenter.org/research/generation-z-future-of-faith/","accessed":{"date-parts":[["2024",9,28]]}}}],"schema":"https://github.com/citation-style-language/schema/raw/master/csl-citation.json"} </w:instrText>
      </w:r>
      <w:r>
        <w:fldChar w:fldCharType="separate"/>
      </w:r>
      <w:r w:rsidRPr="003904C5">
        <w:rPr>
          <w:rFonts w:ascii="Calibri" w:hAnsi="Calibri" w:cs="Calibri"/>
          <w:szCs w:val="24"/>
        </w:rPr>
        <w:t>“Generation Z and the Future of Faith in America,” accessed September 28, 2024, https://www.americansurveycenter.org/research/generation-z-future-of-faith/.</w:t>
      </w:r>
      <w:r>
        <w:fldChar w:fldCharType="end"/>
      </w:r>
    </w:p>
  </w:endnote>
  <w:endnote w:id="62">
    <w:p w:rsidR="00366FC7" w:rsidRDefault="00366FC7">
      <w:pPr>
        <w:pStyle w:val="EndnoteText"/>
      </w:pPr>
      <w:r>
        <w:rPr>
          <w:rStyle w:val="EndnoteReference"/>
        </w:rPr>
        <w:endnoteRef/>
      </w:r>
      <w:r>
        <w:t xml:space="preserve"> </w:t>
      </w:r>
      <w:r>
        <w:fldChar w:fldCharType="begin"/>
      </w:r>
      <w:r w:rsidR="00480F5F">
        <w:instrText xml:space="preserve"> ADDIN ZOTERO_ITEM CSL_CITATION {"citationID":"uaJlO6Sn","properties":{"formattedCitation":"Jaquelle Crowe Ferris, \\uc0\\u8220{}Gen Z, Let\\uc0\\u8217{}s Prioritize the Gospel as We Pursue Justice,\\uc0\\u8221{} The Gospel Coalition, May 7, 2018, https://www.thegospelcoalition.org/article/generation-z-social-justice-prioritize-gospel/.","plainCitation":"Jaquelle Crowe Ferris, “Gen Z, Let’s Prioritize the Gospel as We Pursue Justice,” The Gospel Coalition, May 7, 2018, https://www.thegospelcoalition.org/article/generation-z-social-justice-prioritize-gospel/.","noteIndex":62},"citationItems":[{"id":859,"uris":["http://zotero.org/users/7016628/items/SNNPAAD6"],"itemData":{"id":859,"type":"webpage","abstract":"When you pit justice and gospel against each other, you miss the point of the Bible and devalue God’s heart for both.","container-title":"The Gospel Coalition","language":"en-US","title":"Gen Z, Let’s Prioritize the Gospel as We Pursue Justice","URL":"https://www.thegospelcoalition.org/article/generation-z-social-justice-prioritize-gospel/","author":[{"family":"Ferris","given":"Jaquelle Crowe"}],"accessed":{"date-parts":[["2025",3,23]]},"issued":{"date-parts":[["2018",5,7]]}}}],"schema":"https://github.com/citation-style-language/schema/raw/master/csl-citation.json"} </w:instrText>
      </w:r>
      <w:r>
        <w:fldChar w:fldCharType="separate"/>
      </w:r>
      <w:r w:rsidRPr="003904C5">
        <w:rPr>
          <w:rFonts w:ascii="Calibri" w:hAnsi="Calibri" w:cs="Calibri"/>
          <w:szCs w:val="24"/>
        </w:rPr>
        <w:t>Jaquelle Crowe Ferris, “Gen Z, Let’s Prioritize the Gospel as We Pursue Justice,” The Gospel Coalition, May 7, 2018, https://www.thegospelcoalition.org/article/generation-z-social-justice-prioritize-gospel/.</w:t>
      </w:r>
      <w:r>
        <w:fldChar w:fldCharType="end"/>
      </w:r>
    </w:p>
  </w:endnote>
  <w:endnote w:id="63">
    <w:p w:rsidR="00366FC7" w:rsidRPr="00674C40" w:rsidRDefault="00366FC7" w:rsidP="00974C09">
      <w:pPr>
        <w:pStyle w:val="EndnoteText"/>
      </w:pPr>
      <w:r w:rsidRPr="00E811E8">
        <w:rPr>
          <w:rStyle w:val="EndnoteReference"/>
        </w:rPr>
        <w:endnoteRef/>
      </w:r>
      <w:r w:rsidRPr="00674C40">
        <w:t xml:space="preserve"> </w:t>
      </w:r>
      <w:r w:rsidRPr="00674C40">
        <w:fldChar w:fldCharType="begin"/>
      </w:r>
      <w:r w:rsidR="00480F5F">
        <w:instrText xml:space="preserve"> ADDIN ZOTERO_ITEM CSL_CITATION {"citationID":"g2KL61D6","properties":{"formattedCitation":"Dodd, \\uc0\\u8220{}Serving Anxious Generation,\\uc0\\u8221{} n.p.","plainCitation":"Dodd, “Serving Anxious Generation,” n.p.","noteIndex":63},"citationItems":[{"id":139,"uris":["http://zotero.org/users/7016628/items/862N2LZS",["http://zotero.org/users/7016628/items/862N2LZS"]],"itemData":{"id":139,"type":"webpage","abstract":"What does it look like to minister to and serve today’s anxious generation? Before we created Faith in an Anxious World, we knew wanted to make a practical resource for ministry leaders like you. So we consulted with several hands-on youth practitioners. Today we’d like to introduce you to five of our curriculum contributors, who each took a moment to share insight, experience, and an inside look at some of the realities facing the young people in their vibrant ministries.","container-title":"Fuller Youth Institute","language":"en","title":"Serving Today’s Anxious Generation; 5 Ministry Perspectives","title-short":"Serving Anxious Generation","URL":"https://fulleryouthinstitute.org/blog/serving-todays-anxious-generation","author":[{"family":"Dodd","given":"Rachel"}],"accessed":{"date-parts":[["2020",2,20]]}},"locator":"n.p."}],"schema":"https://github.com/citation-style-language/schema/raw/master/csl-citation.json"} </w:instrText>
      </w:r>
      <w:r w:rsidRPr="00674C40">
        <w:fldChar w:fldCharType="separate"/>
      </w:r>
      <w:r w:rsidRPr="009D6321">
        <w:rPr>
          <w:rFonts w:ascii="Calibri" w:hAnsi="Calibri" w:cs="Calibri"/>
          <w:szCs w:val="24"/>
        </w:rPr>
        <w:t>Dodd, “Serving Anxious Generation,” n.p.</w:t>
      </w:r>
      <w:r w:rsidRPr="00674C40">
        <w:fldChar w:fldCharType="end"/>
      </w:r>
    </w:p>
  </w:endnote>
  <w:endnote w:id="64">
    <w:p w:rsidR="00366FC7" w:rsidRDefault="00366FC7" w:rsidP="005519CB">
      <w:pPr>
        <w:pStyle w:val="EndnoteText"/>
      </w:pPr>
      <w:r w:rsidRPr="00E811E8">
        <w:rPr>
          <w:rStyle w:val="EndnoteReference"/>
        </w:rPr>
        <w:endnoteRef/>
      </w:r>
      <w:r>
        <w:t xml:space="preserve"> </w:t>
      </w:r>
      <w:r>
        <w:fldChar w:fldCharType="begin"/>
      </w:r>
      <w:r>
        <w:instrText xml:space="preserve"> ADDIN ZOTERO_ITEM CSL_CITATION {"citationID":"pWWS0QBF","properties":{"formattedCitation":"Gregg L. Witt and Derek E. Baird, {\\i{}The Gen Z Frequency} (London: Kogan Page Limited, 2018), 46\\uc0\\u8211{}47.","plainCitation":"Gregg L. Witt and Derek E. Baird, The Gen Z Frequency (London: Kogan Page Limited, 2018), 46–47.","noteIndex":64},"citationItems":[{"id":188,"uris":["http://zotero.org/users/7016628/items/TWDQE95S",["http://zotero.org/users/7016628/items/TWDQE95S"]],"itemData":{"id":188,"type":"book","event-place":"London","publisher":"Kogan Page Limited","publisher-place":"London","title":"The Gen Z Frequency","title-short":"Gen Z Frequency","author":[{"family":"Witt","given":"Gregg L."},{"family":"Baird","given":"Derek E."}],"issued":{"date-parts":[["2018"]]}},"locator":"46-47"}],"schema":"https://github.com/citation-style-language/schema/raw/master/csl-citation.json"} </w:instrText>
      </w:r>
      <w:r>
        <w:fldChar w:fldCharType="separate"/>
      </w:r>
      <w:r w:rsidRPr="003904C5">
        <w:rPr>
          <w:rFonts w:ascii="Calibri" w:hAnsi="Calibri" w:cs="Calibri"/>
          <w:szCs w:val="24"/>
        </w:rPr>
        <w:t xml:space="preserve">Gregg L. Witt and Derek E. Baird, </w:t>
      </w:r>
      <w:r w:rsidRPr="003904C5">
        <w:rPr>
          <w:rFonts w:ascii="Calibri" w:hAnsi="Calibri" w:cs="Calibri"/>
          <w:i/>
          <w:iCs/>
          <w:szCs w:val="24"/>
        </w:rPr>
        <w:t>The Gen Z Frequency</w:t>
      </w:r>
      <w:r w:rsidRPr="003904C5">
        <w:rPr>
          <w:rFonts w:ascii="Calibri" w:hAnsi="Calibri" w:cs="Calibri"/>
          <w:szCs w:val="24"/>
        </w:rPr>
        <w:t xml:space="preserve"> (London: Kogan Page Limited, 2018), 46–47.</w:t>
      </w:r>
      <w:r>
        <w:fldChar w:fldCharType="end"/>
      </w:r>
    </w:p>
  </w:endnote>
  <w:endnote w:id="65">
    <w:p w:rsidR="00366FC7" w:rsidRDefault="00366FC7" w:rsidP="00974C09">
      <w:pPr>
        <w:pStyle w:val="EndnoteText"/>
      </w:pPr>
      <w:r w:rsidRPr="00E811E8">
        <w:rPr>
          <w:rStyle w:val="EndnoteReference"/>
        </w:rPr>
        <w:endnoteRef/>
      </w:r>
      <w:r>
        <w:t xml:space="preserve"> </w:t>
      </w:r>
      <w:r>
        <w:fldChar w:fldCharType="begin"/>
      </w:r>
      <w:r>
        <w:instrText xml:space="preserve"> ADDIN ZOTERO_ITEM CSL_CITATION {"citationID":"7m3OBU0p","properties":{"formattedCitation":"Jean M. Twenge, {\\i{}iGen: Why Today\\uc0\\u8217{}s Super-Connected Kids Are Growing Up Less Rebellious, More Tolerant, Less Happy--and Completely Unprepared for Adulthood (and What This Means for the Rest of Us)} (New York: Simon and Schuster, 2018), 235.","plainCitation":"Jean M. Twenge, iGen: Why Today’s Super-Connected Kids Are Growing Up Less Rebellious, More Tolerant, Less Happy--and Completely Unprepared for Adulthood (and What This Means for the Rest of Us) (New York: Simon and Schuster, 2018), 235.","noteIndex":65},"citationItems":[{"id":151,"uris":["http://zotero.org/users/7016628/items/6CC9IHZ8",["http://zotero.org/users/7016628/items/6CC9IHZ8"]],"itemData":{"id":151,"type":"book","abstract":"Dr. Jean Twenge offers a portrait of a new generation that is growing up more slowly and more anxious -- but also more tolerant and more safe -- than any generation in history. They stay away from grown-up temptations like alcohol and sex, but they also avoid grown-up responsibilities, like learning to drive, moving out of the house, and gaining financial independence. They're open-minded, forward-thinking, and prudent in ways that previous generations of young people were not. The traits and trends of iGen can seem puzzling or even counterintuitive, but if we want to interact with them successfully -- to parent them, to teach them, to work with them, to market to them -- we need to understand who they are and why they behave in the ways that they do. With generational divides that are deeper and wider than ever, parents, educators, and employers have an urgent need to understand today's rising generation of teens and young adults who are just starting to enter the workforce. As social media and texting replace other recreational activities and ways of communicating, iGen'ers spend less time with their friends and loved ones in person -- which perhaps explains why they are experiencing unprecedented levels of anxiety, depression, and loneliness. But technology is not the only thing that makes iGen distinct. Through her research, interviews, and analysis of data drawn from more than 11 million respondents over multiple decades, Dr. Twenge demonstrates that iGen's uniqueness also lies in how they spend their time, how they behave, and in their surprising attitudes toward religion, sexuality, and politics. As this new group of young people grows into adulthood, we all need to understand them. Because where iGen goes, so goes our nation -- and the world.","archive":"/z-wcorg/","event-place":"New York","ISBN":"978-1-5011-5201-6","language":"English","publisher":"Simon and Schuster","publisher-place":"New York","source":"http://worldcat.org","title":"iGen: Why Today's Super-Connected Kids are Growing Up Less Rebellious, More Tolerant, Less Happy--and Completely Unprepared for Adulthood (and What This Means for the Rest of Us)","title-short":"iGen","author":[{"family":"Twenge","given":"Jean M.","suffix":""}],"issued":{"date-parts":[["2018"]]}},"locator":"235"}],"schema":"https://github.com/citation-style-language/schema/raw/master/csl-citation.json"} </w:instrText>
      </w:r>
      <w:r>
        <w:fldChar w:fldCharType="separate"/>
      </w:r>
      <w:r w:rsidRPr="003904C5">
        <w:rPr>
          <w:rFonts w:ascii="Calibri" w:hAnsi="Calibri" w:cs="Calibri"/>
          <w:szCs w:val="24"/>
        </w:rPr>
        <w:t xml:space="preserve">Jean M. Twenge, </w:t>
      </w:r>
      <w:r w:rsidRPr="003904C5">
        <w:rPr>
          <w:rFonts w:ascii="Calibri" w:hAnsi="Calibri" w:cs="Calibri"/>
          <w:i/>
          <w:iCs/>
          <w:szCs w:val="24"/>
        </w:rPr>
        <w:t>iGen: Why Today’s Super-Connected Kids Are Growing Up Less Rebellious, More Tolerant, Less Happy--and Completely Unprepared for Adulthood (and What This Means for the Rest of Us)</w:t>
      </w:r>
      <w:r w:rsidRPr="003904C5">
        <w:rPr>
          <w:rFonts w:ascii="Calibri" w:hAnsi="Calibri" w:cs="Calibri"/>
          <w:szCs w:val="24"/>
        </w:rPr>
        <w:t xml:space="preserve"> (New York: Simon and Schuster, 2018), 235.</w:t>
      </w:r>
      <w:r>
        <w:fldChar w:fldCharType="end"/>
      </w:r>
    </w:p>
  </w:endnote>
  <w:endnote w:id="66">
    <w:p w:rsidR="00366FC7" w:rsidRDefault="00366FC7" w:rsidP="005519CB">
      <w:pPr>
        <w:pStyle w:val="EndnoteText"/>
      </w:pPr>
      <w:r w:rsidRPr="00E811E8">
        <w:rPr>
          <w:rStyle w:val="EndnoteReference"/>
        </w:rPr>
        <w:endnoteRef/>
      </w:r>
      <w:r>
        <w:t xml:space="preserve"> </w:t>
      </w:r>
      <w:r>
        <w:fldChar w:fldCharType="begin"/>
      </w:r>
      <w:r>
        <w:instrText xml:space="preserve"> ADDIN ZOTERO_ITEM CSL_CITATION {"citationID":"tqJ4hjUK","properties":{"formattedCitation":"Witt and Baird, {\\i{}Gen Z Frequency}, 46.","plainCitation":"Witt and Baird, Gen Z Frequency, 46.","noteIndex":66},"citationItems":[{"id":188,"uris":["http://zotero.org/users/7016628/items/TWDQE95S",["http://zotero.org/users/7016628/items/TWDQE95S"]],"itemData":{"id":188,"type":"book","event-place":"London","publisher":"Kogan Page Limited","publisher-place":"London","title":"The Gen Z Frequency","title-short":"Gen Z Frequency","author":[{"family":"Witt","given":"Gregg L."},{"family":"Baird","given":"Derek E."}],"issued":{"date-parts":[["2018"]]}},"locator":"46"}],"schema":"https://github.com/citation-style-language/schema/raw/master/csl-citation.json"} </w:instrText>
      </w:r>
      <w:r>
        <w:fldChar w:fldCharType="separate"/>
      </w:r>
      <w:r w:rsidRPr="003904C5">
        <w:rPr>
          <w:rFonts w:ascii="Calibri" w:hAnsi="Calibri" w:cs="Calibri"/>
          <w:szCs w:val="24"/>
        </w:rPr>
        <w:t xml:space="preserve">Witt and Baird, </w:t>
      </w:r>
      <w:r w:rsidRPr="003904C5">
        <w:rPr>
          <w:rFonts w:ascii="Calibri" w:hAnsi="Calibri" w:cs="Calibri"/>
          <w:i/>
          <w:iCs/>
          <w:szCs w:val="24"/>
        </w:rPr>
        <w:t>Gen Z Frequency</w:t>
      </w:r>
      <w:r w:rsidRPr="003904C5">
        <w:rPr>
          <w:rFonts w:ascii="Calibri" w:hAnsi="Calibri" w:cs="Calibri"/>
          <w:szCs w:val="24"/>
        </w:rPr>
        <w:t>, 46.</w:t>
      </w:r>
      <w:r>
        <w:fldChar w:fldCharType="end"/>
      </w:r>
    </w:p>
  </w:endnote>
  <w:endnote w:id="67">
    <w:p w:rsidR="00366FC7" w:rsidRDefault="00366FC7">
      <w:pPr>
        <w:pStyle w:val="EndnoteText"/>
      </w:pPr>
      <w:r>
        <w:rPr>
          <w:rStyle w:val="EndnoteReference"/>
        </w:rPr>
        <w:endnoteRef/>
      </w:r>
      <w:r>
        <w:t xml:space="preserve"> </w:t>
      </w:r>
      <w:r>
        <w:fldChar w:fldCharType="begin"/>
      </w:r>
      <w:r w:rsidR="00480F5F">
        <w:instrText xml:space="preserve"> ADDIN ZOTERO_ITEM CSL_CITATION {"citationID":"CLP74ybB","properties":{"formattedCitation":"Stephanie Rivas-Lara et al., \\uc0\\u8220{}CSS Teens and Screens: Romans or Nomance\\uc0\\u8221{} (Center for Scholars and Storytellers, October 2024), https://www.scholarsandstorytellers.com/c ss-teens-and-screens-2023-report.","plainCitation":"Stephanie Rivas-Lara et al., “CSS Teens and Screens: Romans or Nomance” (Center for Scholars and Storytellers, October 2024), https://www.scholarsandstorytellers.com/c ss-teens-and-screens-2023-report.","noteIndex":67},"citationItems":[{"id":682,"uris":["http://zotero.org/users/7016628/items/FW9PJZIA"],"itemData":{"id":682,"type":"report","publisher":"Center for Scholars and Storytellers","title":"CSS Teens and Screens: Romans or Nomance","URL":"https://www.scholarsandstorytellers.com/c ss-teens-and-screens-2023-report","author":[{"family":"Rivas-Lara","given":"Stephanie"},{"family":"Kotecha","given":"Hiral"},{"family":"Pham","given":"Becky"},{"family":"Uhls","given":"Yalda T."}],"issued":{"date-parts":[["2024",10]]}}}],"schema":"https://github.com/citation-style-language/schema/raw/master/csl-citation.json"} </w:instrText>
      </w:r>
      <w:r>
        <w:fldChar w:fldCharType="separate"/>
      </w:r>
      <w:r w:rsidRPr="003904C5">
        <w:rPr>
          <w:rFonts w:ascii="Calibri" w:hAnsi="Calibri" w:cs="Calibri"/>
          <w:szCs w:val="24"/>
        </w:rPr>
        <w:t>Stephanie Rivas-Lara et al., “CSS Teens and Screens: Romans or Nomance” (Center for Scholars and Storytellers, October 2024), https://www.scholarsandstorytellers.com/c ss-teens-and-screens-2023-report.</w:t>
      </w:r>
      <w:r>
        <w:fldChar w:fldCharType="end"/>
      </w:r>
    </w:p>
  </w:endnote>
  <w:endnote w:id="68">
    <w:p w:rsidR="00366FC7" w:rsidRDefault="00366FC7">
      <w:pPr>
        <w:pStyle w:val="EndnoteText"/>
      </w:pPr>
      <w:r>
        <w:rPr>
          <w:rStyle w:val="EndnoteReference"/>
        </w:rPr>
        <w:endnoteRef/>
      </w:r>
      <w:r>
        <w:t xml:space="preserve"> </w:t>
      </w:r>
      <w:r>
        <w:fldChar w:fldCharType="begin"/>
      </w:r>
      <w:r w:rsidR="00480F5F">
        <w:instrText xml:space="preserve"> ADDIN ZOTERO_ITEM CSL_CITATION {"citationID":"ll0Vcklo","properties":{"formattedCitation":"Alex Mitchell, \\uc0\\u8220{}\\uc0\\u8216{}The Ultimate Waste:\\uc0\\u8217{} Gen Z Says No to TikTok, Social Media,\\uc0\\u8221{} April 18, 2022, https://nypost.com/2022/04/18/the-ultimate-waste-gen-z-says-no-to-tiktok-social-media/.","plainCitation":"Alex Mitchell, “‘The Ultimate Waste:’ Gen Z Says No to TikTok, Social Media,” April 18, 2022, https://nypost.com/2022/04/18/the-ultimate-waste-gen-z-says-no-to-tiktok-social-media/.","noteIndex":68},"citationItems":[{"id":861,"uris":["http://zotero.org/users/7016628/items/JDCF7MXD"],"itemData":{"id":861,"type":"post-weblog","abstract":"Young people are getting turned off from social media and are deleting their TikToks and Instagrams, saying the apps have become \"toxic,\" \"obsessive,\" and insufferably disingenuous.","language":"en-US","title":"'The ultimate waste:' Gen Z says no to TikTok, social media","title-short":"'The ultimate waste","URL":"https://nypost.com/2022/04/18/the-ultimate-waste-gen-z-says-no-to-tiktok-social-media/","author":[{"family":"Mitchell","given":"Alex"}],"accessed":{"date-parts":[["2025",3,23]]},"issued":{"date-parts":[["2022",4,18]]}}}],"schema":"https://github.com/citation-style-language/schema/raw/master/csl-citation.json"} </w:instrText>
      </w:r>
      <w:r>
        <w:fldChar w:fldCharType="separate"/>
      </w:r>
      <w:r w:rsidRPr="003904C5">
        <w:rPr>
          <w:rFonts w:ascii="Calibri" w:hAnsi="Calibri" w:cs="Calibri"/>
          <w:szCs w:val="24"/>
        </w:rPr>
        <w:t>Alex Mitchell, “‘The Ultimate Waste:’ Gen Z Says No to TikTok, Social Media,” April 18, 2022, https://nypost.com/2022/04/18/the-ultimate-waste-gen-z-says-no-to-tiktok-social-media/.</w:t>
      </w:r>
      <w:r>
        <w:fldChar w:fldCharType="end"/>
      </w:r>
    </w:p>
  </w:endnote>
  <w:endnote w:id="69">
    <w:p w:rsidR="00366FC7" w:rsidRDefault="00366FC7" w:rsidP="00165457">
      <w:pPr>
        <w:pStyle w:val="EndnoteText"/>
      </w:pPr>
      <w:r w:rsidRPr="00E811E8">
        <w:rPr>
          <w:rStyle w:val="EndnoteReference"/>
        </w:rPr>
        <w:endnoteRef/>
      </w:r>
      <w:r>
        <w:t xml:space="preserve"> </w:t>
      </w:r>
      <w:r>
        <w:fldChar w:fldCharType="begin"/>
      </w:r>
      <w:r w:rsidR="00480F5F">
        <w:instrText xml:space="preserve"> ADDIN ZOTERO_ITEM CSL_CITATION {"citationID":"K4jNMNKH","properties":{"formattedCitation":"{\\i{}Gen Z and the End of Our Humanity} (TEDxASL: TEDxASL), n.p., accessed March 29, 2020, https://www.youtube.com/watch?v=QpB4bNqvA_M.","plainCitation":"Gen Z and the End of Our Humanity (TEDxASL: TEDxASL), n.p., accessed March 29, 2020, https://www.youtube.com/watch?v=QpB4bNqvA_M.","noteIndex":69},"citationItems":[{"id":217,"uris":["http://zotero.org/users/7016628/items/WGNN5YPK",["http://zotero.org/users/7016628/items/WGNN5YPK"]],"itemData":{"id":217,"type":"motion_picture","abstract":"Bella Muri, a sophomore student, delves into how technology has eradicated values that were treasured in past generations: Truth, Trust &amp;amp; Patience. She compares the pace of her life to her parents and grandparents, acknowledging all the opportunities technology has provided her with, whilst also explaining technologies detrimental effects.\n\n Isabella ’22, a sophomore student at ASL, delves into how technology has eradicated values that were treasured in past generations: Truth, Trust &amp;amp; Patience. She compares the pace of her life to her parents and grandparents, acknowledging all the opportunities technology has provided her with, whilst also explaining technologies detrimental effects. In addition to being a cadet at Sunningdale Golf Club and representing Varsity Golf at ASL, Isabella is enthusiastic piano player, having just passed her Grade 6 Piano Exam at the Royal Academy of Music with Distinction. She is also a member of the Debate Team and the Sustainability Council, and above all, Isabella loves spending time growing her recently founded fashion franchise: A Perdifiato, which is now retailed at Net a Porter. This talk was given at a TEDx event using the TED conference format but independently organized by a local community. Learn more at https://www.ted.com/tedx","dimensions":"10:10","event-place":"TEDxASL","publisher":"TEDxASL","publisher-place":"TEDxASL","source":"YouTube","title":"Gen Z and the End of Our Humanity","URL":"https://www.youtube.com/watch?v=QpB4bNqvA_M","director":[{"family":"Muri","given":"Isabella"}],"accessed":{"date-parts":[["2020",3,29]]}},"locator":"n.p."}],"schema":"https://github.com/citation-style-language/schema/raw/master/csl-citation.json"} </w:instrText>
      </w:r>
      <w:r>
        <w:fldChar w:fldCharType="separate"/>
      </w:r>
      <w:r w:rsidRPr="003904C5">
        <w:rPr>
          <w:rFonts w:ascii="Calibri" w:hAnsi="Calibri" w:cs="Calibri"/>
          <w:i/>
          <w:iCs/>
          <w:szCs w:val="24"/>
        </w:rPr>
        <w:t>Gen Z and the End of Our Humanity</w:t>
      </w:r>
      <w:r w:rsidRPr="003904C5">
        <w:rPr>
          <w:rFonts w:ascii="Calibri" w:hAnsi="Calibri" w:cs="Calibri"/>
          <w:szCs w:val="24"/>
        </w:rPr>
        <w:t xml:space="preserve"> (TEDxASL: TEDxASL), n.p., accessed March 29, 2020, https://www.youtube.com/watch?v=QpB4bNqvA_M.</w:t>
      </w:r>
      <w:r>
        <w:fldChar w:fldCharType="end"/>
      </w:r>
    </w:p>
  </w:endnote>
  <w:endnote w:id="70">
    <w:p w:rsidR="00366FC7" w:rsidRDefault="00366FC7">
      <w:pPr>
        <w:pStyle w:val="EndnoteText"/>
      </w:pPr>
      <w:r>
        <w:rPr>
          <w:rStyle w:val="EndnoteReference"/>
        </w:rPr>
        <w:endnoteRef/>
      </w:r>
      <w:r>
        <w:t xml:space="preserve"> </w:t>
      </w:r>
      <w:r>
        <w:fldChar w:fldCharType="begin"/>
      </w:r>
      <w:r>
        <w:instrText xml:space="preserve"> ADDIN ZOTERO_ITEM CSL_CITATION {"citationID":"w6oaK2Gl","properties":{"formattedCitation":"Dodd, \\uc0\\u8220{}Serving Anxious Generation.\\uc0\\u8221{}","plainCitation":"Dodd, “Serving Anxious Generation.”","noteIndex":70},"citationItems":[{"id":139,"uris":["http://zotero.org/users/7016628/items/862N2LZS",["http://zotero.org/users/7016628/items/862N2LZS"]],"itemData":{"id":139,"type":"webpage","abstract":"What does it look like to minister to and serve today’s anxious generation? Before we created Faith in an Anxious World, we knew wanted to make a practical resource for ministry leaders like you. So we consulted with several hands-on youth practitioners. Today we’d like to introduce you to five of our curriculum contributors, who each took a moment to share insight, experience, and an inside look at some of the realities facing the young people in their vibrant ministries.","container-title":"Fuller Youth Institute","language":"en","title":"Serving Today’s Anxious Generation; 5 Ministry Perspectives","title-short":"Serving Anxious Generation","URL":"https://fulleryouthinstitute.org/blog/serving-todays-anxious-generation","author":[{"family":"Dodd","given":"Rachel"}],"accessed":{"date-parts":[["2020",2,20]]}}}],"schema":"https://github.com/citation-style-language/schema/raw/master/csl-citation.json"} </w:instrText>
      </w:r>
      <w:r>
        <w:fldChar w:fldCharType="separate"/>
      </w:r>
      <w:r w:rsidRPr="00974C09">
        <w:rPr>
          <w:rFonts w:ascii="Calibri" w:hAnsi="Calibri" w:cs="Times New Roman"/>
          <w:szCs w:val="24"/>
        </w:rPr>
        <w:t>Dodd, “Serving Anxious Generation.”</w:t>
      </w:r>
      <w:r>
        <w:fldChar w:fldCharType="end"/>
      </w:r>
    </w:p>
  </w:endnote>
  <w:endnote w:id="71">
    <w:p w:rsidR="00366FC7" w:rsidRDefault="00366FC7">
      <w:pPr>
        <w:pStyle w:val="EndnoteText"/>
      </w:pPr>
      <w:r>
        <w:rPr>
          <w:rStyle w:val="EndnoteReference"/>
        </w:rPr>
        <w:endnoteRef/>
      </w:r>
      <w:r>
        <w:t xml:space="preserve"> </w:t>
      </w:r>
      <w:r>
        <w:fldChar w:fldCharType="begin"/>
      </w:r>
      <w:r w:rsidR="00480F5F">
        <w:instrText xml:space="preserve"> ADDIN ZOTERO_ITEM CSL_CITATION {"citationID":"t4TuWdQi","properties":{"formattedCitation":"J. Walter Thompson Intelligence, \\uc0\\u8220{}Gen Z: Digital in Their DNA (April 2012),\\uc0\\u8221{} https://www.slideshare.net/jwtintelligence/f-external-genz041812-12653599/3-INTRODUCTIONGen_Z_is_the_fledgling.","plainCitation":"J. Walter Thompson Intelligence, “Gen Z: Digital in Their DNA (April 2012),” https://www.slideshare.net/jwtintelligence/f-external-genz041812-12653599/3-INTRODUCTIONGen_Z_is_the_fledgling.","noteIndex":71},"citationItems":[{"id":208,"uris":["http://zotero.org/users/7016628/items/AQHXUXFY"],"itemData":{"id":208,"type":"speech","abstract":"This report provides a snapshot of Gen Z by focusing on their digital habits:","genre":"Business","note":"source: SlideShare","title":"Gen Z: Digital in Their DNA (April 2012)","title-short":"Digital in Their DNA","URL":"https://www.slideshare.net/jwtintelligence/f-external-genz041812-12653599/3-INTRODUCTIONGen_Z_is_the_fledgling","author":[{"family":"J. Walter Thompson Intelligence","given":""}],"accessed":{"date-parts":[["2020",3,29]]},"issued":{"date-parts":[["2012",4]]}},"label":"page"}],"schema":"https://github.com/citation-style-language/schema/raw/master/csl-citation.json"} </w:instrText>
      </w:r>
      <w:r>
        <w:fldChar w:fldCharType="separate"/>
      </w:r>
      <w:r w:rsidRPr="003904C5">
        <w:rPr>
          <w:rFonts w:ascii="Calibri" w:hAnsi="Calibri" w:cs="Calibri"/>
          <w:szCs w:val="24"/>
        </w:rPr>
        <w:t>J. Walter Thompson Intelligence, “Gen Z: Digital in Their DNA (April 2012),” https://www.slideshare.net/jwtintelligence/f-external-genz041812-12653599/3-INTRODUCTIONGen_Z_is_the_fledgling.</w:t>
      </w:r>
      <w:r>
        <w:fldChar w:fldCharType="end"/>
      </w:r>
    </w:p>
  </w:endnote>
  <w:endnote w:id="72">
    <w:p w:rsidR="00366FC7" w:rsidRDefault="00366FC7">
      <w:pPr>
        <w:pStyle w:val="EndnoteText"/>
      </w:pPr>
      <w:r>
        <w:rPr>
          <w:rStyle w:val="EndnoteReference"/>
        </w:rPr>
        <w:endnoteRef/>
      </w:r>
      <w:r>
        <w:t xml:space="preserve"> </w:t>
      </w:r>
      <w:r>
        <w:fldChar w:fldCharType="begin"/>
      </w:r>
      <w:r w:rsidR="00480F5F">
        <w:instrText xml:space="preserve"> ADDIN ZOTERO_ITEM CSL_CITATION {"citationID":"RUZXulGT","properties":{"formattedCitation":"{\\i{}Episode 3 | The Changes in the Next Gen w/ Dr. Chap Clark (PhD)}, 2024, https://www.youtube.com/watch?v=MMdgcsxkmP0.","plainCitation":"Episode 3 | The Changes in the Next Gen w/ Dr. Chap Clark (PhD), 2024, https://www.youtube.com/watch?v=MMdgcsxkmP0.","noteIndex":72},"citationItems":[{"id":681,"uris":["http://zotero.org/users/7016628/items/N4CVMEWA"],"itemData":{"id":681,"type":"motion_picture","abstract":"Ministry to kids and adolescents has changed over the decades. Dr. Chap Clark shares his recent insights concerning adolescents choosing from a mosaic of options to create Avatars of they own making with every adult interaction. This changes the way we come alongside the next generation.\n\nDr. Chap Clark (PhD) Bio:\nDr. Chap Clark is a Master Jedi when it comes to ministry with and to the next generation! He is a veteran youth and family expert and has been inside and outside the church world doing first-hand academic research about the coming generations. He has served as a youth pastor, Young Life leader, university faculty member, and lead pastor. He has written many books on the next gen and family ministry.\n\n=============================\nNextGen: Channel Credits\n=============================\n</w:instrText>
      </w:r>
      <w:r w:rsidR="00480F5F">
        <w:rPr>
          <w:rFonts w:ascii="Segoe UI Emoji" w:hAnsi="Segoe UI Emoji" w:cs="Segoe UI Emoji"/>
        </w:rPr>
        <w:instrText>🎙</w:instrText>
      </w:r>
      <w:r w:rsidR="00480F5F">
        <w:instrText>️ HOST:: Jeff Baxter\n</w:instrText>
      </w:r>
      <w:r w:rsidR="00480F5F">
        <w:rPr>
          <w:rFonts w:ascii="Segoe UI Emoji" w:hAnsi="Segoe UI Emoji" w:cs="Segoe UI Emoji"/>
        </w:rPr>
        <w:instrText>🎉</w:instrText>
      </w:r>
      <w:r w:rsidR="00480F5F">
        <w:instrText xml:space="preserve"> SPECIAL GUESTS:: Dr. Chap Clark (PhD)\n</w:instrText>
      </w:r>
      <w:r w:rsidR="00480F5F">
        <w:rPr>
          <w:rFonts w:ascii="Segoe UI Emoji" w:hAnsi="Segoe UI Emoji" w:cs="Segoe UI Emoji"/>
        </w:rPr>
        <w:instrText>🎛</w:instrText>
      </w:r>
      <w:r w:rsidR="00480F5F">
        <w:instrText>️ PRODUCER:: Lepard Productions\n</w:instrText>
      </w:r>
      <w:r w:rsidR="00480F5F">
        <w:rPr>
          <w:rFonts w:ascii="Segoe UI Emoji" w:hAnsi="Segoe UI Emoji" w:cs="Segoe UI Emoji"/>
        </w:rPr>
        <w:instrText>🎨</w:instrText>
      </w:r>
      <w:r w:rsidR="00480F5F">
        <w:instrText xml:space="preserve"> CREATIVE DIRECTOR:: Colin McFarland\n</w:instrText>
      </w:r>
      <w:r w:rsidR="00480F5F">
        <w:rPr>
          <w:rFonts w:ascii="Segoe UI Emoji" w:hAnsi="Segoe UI Emoji" w:cs="Segoe UI Emoji"/>
        </w:rPr>
        <w:instrText>🎥</w:instrText>
      </w:r>
      <w:r w:rsidR="00480F5F">
        <w:instrText xml:space="preserve"> VIDEO + SEO DIRECTORS:: Zac Anderson, Maddie Brouwer\n\nA Product of Lepard Productions + The Mission Hills Podcast Network in Littleton, CO.\n© Mission Hills Church - All Rights Reserved","source":"YouTube","title":"Episode 3 | The Changes in the Next Gen w/ Dr. Chap Clark (PhD)","URL":"https://www.youtube.com/watch?v=MMdgcsxkmP0","director":[{"literal":"MissionHillsCO"}],"accessed":{"date-parts":[["2024",10,12]]},"issued":{"date-parts":[["2024",5,14]]}}}],"schema":"https://github.com/citation-style-language/schema/raw/master/csl-citation.json"} </w:instrText>
      </w:r>
      <w:r>
        <w:fldChar w:fldCharType="separate"/>
      </w:r>
      <w:r w:rsidRPr="003904C5">
        <w:rPr>
          <w:rFonts w:ascii="Calibri" w:hAnsi="Calibri" w:cs="Calibri"/>
          <w:i/>
          <w:iCs/>
          <w:szCs w:val="24"/>
        </w:rPr>
        <w:t>Episode 3 | The Changes in the Next Gen w/ Dr. Chap Clark (PhD)</w:t>
      </w:r>
      <w:r w:rsidRPr="003904C5">
        <w:rPr>
          <w:rFonts w:ascii="Calibri" w:hAnsi="Calibri" w:cs="Calibri"/>
          <w:szCs w:val="24"/>
        </w:rPr>
        <w:t>, 2024, https://www.youtube.com/watch?v=MMdgcsxkmP0.</w:t>
      </w:r>
      <w:r>
        <w:fldChar w:fldCharType="end"/>
      </w:r>
    </w:p>
  </w:endnote>
  <w:endnote w:id="73">
    <w:p w:rsidR="00366FC7" w:rsidRDefault="00366FC7">
      <w:pPr>
        <w:pStyle w:val="EndnoteText"/>
      </w:pPr>
      <w:r>
        <w:rPr>
          <w:rStyle w:val="EndnoteReference"/>
        </w:rPr>
        <w:endnoteRef/>
      </w:r>
      <w:r>
        <w:t xml:space="preserve"> </w:t>
      </w:r>
      <w:r>
        <w:fldChar w:fldCharType="begin"/>
      </w:r>
      <w:r w:rsidR="00480F5F">
        <w:instrText xml:space="preserve"> ADDIN ZOTERO_ITEM CSL_CITATION {"citationID":"gcFGbRDj","properties":{"formattedCitation":"Tobias Faix, \\uc0\\u8220{}Hybrid Identity: Youth in Digital Networks, A Model of Contextualization for Youth Ministry,\\uc0\\u8221{} {\\i{}Journal of Youth and Theology} 15 (2016): 65\\uc0\\u8211{}87.","plainCitation":"Tobias Faix, “Hybrid Identity: Youth in Digital Networks, A Model of Contextualization for Youth Ministry,” Journal of Youth and Theology 15 (2016): 65–87.","noteIndex":73},"citationItems":[{"id":242,"uris":["http://zotero.org/users/7016628/items/4T9KKCR7"],"itemData":{"id":242,"type":"article-journal","container-title":"Journal of Youth and Theology","page":"65-87","title":"Hybrid Identity: Youth in Digital Networks, A Model of Contextualization for Youth Ministry","title-short":"Hybrid Identity","volume":"15","author":[{"family":"Faix","given":"Tobias"}],"issued":{"date-parts":[["2016"]]}}}],"schema":"https://github.com/citation-style-language/schema/raw/master/csl-citation.json"} </w:instrText>
      </w:r>
      <w:r>
        <w:fldChar w:fldCharType="separate"/>
      </w:r>
      <w:r w:rsidRPr="003904C5">
        <w:rPr>
          <w:rFonts w:ascii="Calibri" w:hAnsi="Calibri" w:cs="Calibri"/>
          <w:szCs w:val="24"/>
        </w:rPr>
        <w:t xml:space="preserve">Tobias Faix, “Hybrid Identity: Youth in Digital Networks, A Model of Contextualization for Youth Ministry,” </w:t>
      </w:r>
      <w:r w:rsidRPr="003904C5">
        <w:rPr>
          <w:rFonts w:ascii="Calibri" w:hAnsi="Calibri" w:cs="Calibri"/>
          <w:i/>
          <w:iCs/>
          <w:szCs w:val="24"/>
        </w:rPr>
        <w:t>Journal of Youth and Theology</w:t>
      </w:r>
      <w:r w:rsidRPr="003904C5">
        <w:rPr>
          <w:rFonts w:ascii="Calibri" w:hAnsi="Calibri" w:cs="Calibri"/>
          <w:szCs w:val="24"/>
        </w:rPr>
        <w:t xml:space="preserve"> 15 (2016): 65–87.</w:t>
      </w:r>
      <w:r>
        <w:fldChar w:fldCharType="end"/>
      </w:r>
    </w:p>
  </w:endnote>
  <w:endnote w:id="74">
    <w:p w:rsidR="00366FC7" w:rsidRDefault="00366FC7">
      <w:pPr>
        <w:pStyle w:val="EndnoteText"/>
      </w:pPr>
      <w:r>
        <w:rPr>
          <w:rStyle w:val="EndnoteReference"/>
        </w:rPr>
        <w:endnoteRef/>
      </w:r>
      <w:r>
        <w:t xml:space="preserve"> </w:t>
      </w:r>
      <w:r>
        <w:fldChar w:fldCharType="begin"/>
      </w:r>
      <w:r w:rsidR="00480F5F">
        <w:instrText xml:space="preserve"> ADDIN ZOTERO_ITEM CSL_CITATION {"citationID":"YS3Lq9uy","properties":{"formattedCitation":"Barna Group, {\\i{}Gen Z}, 32.","plainCitation":"Barna Group, Gen Z, 32.","noteIndex":74},"citationItems":[{"id":191,"uris":["http://zotero.org/users/7016628/items/G3AKE64B",["http://zotero.org/users/7016628/items/G3AKE64B"]],"itemData":{"id":191,"type":"book","event-place":"Ventura, CA","publisher":"Barna Group","publisher-place":"Ventura, CA","title":"Gen Z: The Culture, Beliefs and Motivations Shaping the Next Generation","title-short":"Gen Z","author":[{"family":"Barna Group","given":""}],"accessed":{"date-parts":[["2020",1,15]]},"issued":{"date-parts":[["2018"]]}},"locator":"32","label":"page"}],"schema":"https://github.com/citation-style-language/schema/raw/master/csl-citation.json"} </w:instrText>
      </w:r>
      <w:r>
        <w:fldChar w:fldCharType="separate"/>
      </w:r>
      <w:r w:rsidRPr="003904C5">
        <w:rPr>
          <w:rFonts w:ascii="Calibri" w:hAnsi="Calibri" w:cs="Calibri"/>
          <w:szCs w:val="24"/>
        </w:rPr>
        <w:t xml:space="preserve">Barna Group, </w:t>
      </w:r>
      <w:r w:rsidRPr="003904C5">
        <w:rPr>
          <w:rFonts w:ascii="Calibri" w:hAnsi="Calibri" w:cs="Calibri"/>
          <w:i/>
          <w:iCs/>
          <w:szCs w:val="24"/>
        </w:rPr>
        <w:t>Gen Z</w:t>
      </w:r>
      <w:r w:rsidRPr="003904C5">
        <w:rPr>
          <w:rFonts w:ascii="Calibri" w:hAnsi="Calibri" w:cs="Calibri"/>
          <w:szCs w:val="24"/>
        </w:rPr>
        <w:t>, 32.</w:t>
      </w:r>
      <w:r>
        <w:fldChar w:fldCharType="end"/>
      </w:r>
    </w:p>
  </w:endnote>
  <w:endnote w:id="75">
    <w:p w:rsidR="00366FC7" w:rsidRDefault="00366FC7">
      <w:pPr>
        <w:pStyle w:val="EndnoteText"/>
      </w:pPr>
      <w:r>
        <w:rPr>
          <w:rStyle w:val="EndnoteReference"/>
        </w:rPr>
        <w:endnoteRef/>
      </w:r>
      <w:r>
        <w:t xml:space="preserve"> </w:t>
      </w:r>
      <w:r>
        <w:fldChar w:fldCharType="begin"/>
      </w:r>
      <w:r>
        <w:instrText xml:space="preserve"> ADDIN ZOTERO_ITEM CSL_CITATION {"citationID":"Mi236kRd","properties":{"formattedCitation":"\\uc0\\u8220{}The State of Religion and Young People 2023: Exploring the Sacred,\\uc0\\u8221{} 5.","plainCitation":"“The State of Religion and Young People 2023: Exploring the Sacred,” 5.","noteIndex":75},"citationItems":[{"id":639,"uris":["http://zotero.org/users/7016628/items/Z8W78AB7"],"itemData":{"id":639,"type":"report","publisher":"Springtide Research Center","title":"The State of Religion and Young People 2023: Exploring the Sacred","issued":{"date-parts":[["2023"]]}},"locator":"5","label":"page"}],"schema":"https://github.com/citation-style-language/schema/raw/master/csl-citation.json"} </w:instrText>
      </w:r>
      <w:r>
        <w:fldChar w:fldCharType="separate"/>
      </w:r>
      <w:r w:rsidRPr="00974C09">
        <w:rPr>
          <w:rFonts w:ascii="Calibri" w:hAnsi="Calibri" w:cs="Times New Roman"/>
          <w:szCs w:val="24"/>
        </w:rPr>
        <w:t>“The State of Religion and Young People 2023: Exploring the Sacred,” 5.</w:t>
      </w:r>
      <w:r>
        <w:fldChar w:fldCharType="end"/>
      </w:r>
    </w:p>
  </w:endnote>
  <w:endnote w:id="76">
    <w:p w:rsidR="00366FC7" w:rsidRDefault="00366FC7">
      <w:pPr>
        <w:pStyle w:val="EndnoteText"/>
      </w:pPr>
      <w:r>
        <w:rPr>
          <w:rStyle w:val="EndnoteReference"/>
        </w:rPr>
        <w:endnoteRef/>
      </w:r>
      <w:r>
        <w:t xml:space="preserve"> </w:t>
      </w:r>
      <w:r>
        <w:fldChar w:fldCharType="begin"/>
      </w:r>
      <w:r w:rsidR="00480F5F">
        <w:instrText xml:space="preserve"> ADDIN ZOTERO_ITEM CSL_CITATION {"citationID":"aD7FJKfP","properties":{"formattedCitation":"{\\i{}YLTV Episode 5 - YLTV Relates to Gen Z}, 2024, https://www.youtube.com/watch?v=ccqF2le41f4.","plainCitation":"YLTV Episode 5 - YLTV Relates to Gen Z, 2024, https://www.youtube.com/watch?v=ccqF2le41f4.","noteIndex":76},"citationItems":[{"id":686,"uris":["http://zotero.org/users/7016628/items/QKTW9LNK"],"itemData":{"id":686,"type":"motion_picture","abstract":"Two new Young Life Promos to borrow (steal) plus the 1YL Gen Z Panel Discussion! Download the YLTV APP on your phone's App Store for Young Life stories, videos, and other cool stuff!\n\nhttp://younglife.org/YLTV\n\n_____\nSelect the closed captioning option in YouTube for captions in the language of your choice. \nSelecciona la opción de subtítulos en YouTube para ver los subtítulos en el idioma que prefieras. \nSélectionnez l'option de sous-titrage dans YouTube pour obtenir des sous-titres dans la langue de votre choix.\n_____\n\nWhat is YLTV? It’s a 10- to 15-minute “show” highlighting stories of transformation, innovation and creativity from around the global Young Life mission. The goal? To unite and connect Young Life staff to feel empowered, encouraged and equipped as we gather around Kingdom stories and resources. All while not taking ourselves too seriously. YLTV — Let’s make fun.\n\nWATCH ALL THE YLTV EPISODES:\n   • YLTV | FULL EPISODES  \n\nWords &amp; Ways Podcast URL Links\nSPOTIFY:\nhttps://open.spotify.com/show/0DyBdB3...\nAPPLE:\nhttps://podcasts.apple.com/us/podcast...","source":"YouTube","title":"YLTV Episode 5 - YLTV Relates to Gen Z","URL":"https://www.youtube.com/watch?v=ccqF2le41f4","director":[{"literal":"Young Life"}],"accessed":{"date-parts":[["2024",10,14]]},"issued":{"date-parts":[["2024",10,7]]}}}],"schema":"https://github.com/citation-style-language/schema/raw/master/csl-citation.json"} </w:instrText>
      </w:r>
      <w:r>
        <w:fldChar w:fldCharType="separate"/>
      </w:r>
      <w:r w:rsidRPr="00974C09">
        <w:rPr>
          <w:rFonts w:ascii="Calibri" w:hAnsi="Calibri" w:cs="Times New Roman"/>
          <w:i/>
          <w:iCs/>
          <w:szCs w:val="24"/>
        </w:rPr>
        <w:t>YLTV Episode 5 - YLTV Relates to Gen Z</w:t>
      </w:r>
      <w:r w:rsidRPr="00974C09">
        <w:rPr>
          <w:rFonts w:ascii="Calibri" w:hAnsi="Calibri" w:cs="Times New Roman"/>
          <w:szCs w:val="24"/>
        </w:rPr>
        <w:t>, 2024, https://www.youtube.com/watch?v=ccqF2le41f4.</w:t>
      </w:r>
      <w:r>
        <w:fldChar w:fldCharType="end"/>
      </w:r>
    </w:p>
  </w:endnote>
  <w:endnote w:id="77">
    <w:p w:rsidR="00366FC7" w:rsidRDefault="00366FC7">
      <w:pPr>
        <w:pStyle w:val="EndnoteText"/>
      </w:pPr>
      <w:r>
        <w:rPr>
          <w:rStyle w:val="EndnoteReference"/>
        </w:rPr>
        <w:endnoteRef/>
      </w:r>
      <w:r>
        <w:t xml:space="preserve"> </w:t>
      </w:r>
      <w:r>
        <w:fldChar w:fldCharType="begin"/>
      </w:r>
      <w:r>
        <w:instrText xml:space="preserve"> ADDIN ZOTERO_ITEM CSL_CITATION {"citationID":"JCWLXQ3b","properties":{"formattedCitation":"\\uc0\\u8220{}The Latest Findings on Gen Z as Consumers and Colleagues | Psychology Today,\\uc0\\u8221{} accessed August 21, 2024, https://www.psychologytoday.com/us/blog/artificial-maturity/202408/the-latest-findings-on-gen-z-as-consumers-and-colleagues.","plainCitation":"“The Latest Findings on Gen Z as Consumers and Colleagues | Psychology Today,” accessed August 21, 2024, https://www.psychologytoday.com/us/blog/artificial-maturity/202408/the-latest-findings-on-gen-z-as-consumers-and-colleagues.","noteIndex":77},"citationItems":[{"id":603,"uris":["http://zotero.org/users/7016628/items/H4Y76F5G"],"itemData":{"id":603,"type":"webpage","abstract":"Too often, managers and team members misunderstand the youngest generations showing up at work today. Here's how to turn your frustration into fascination.","language":"en-US","title":"The Latest Findings on Gen Z as Consumers and Colleagues | Psychology Today","URL":"https://www.psychologytoday.com/us/blog/artificial-maturity/202408/the-latest-findings-on-gen-z-as-consumers-and-colleagues","accessed":{"date-parts":[["2024",8,21]]}}}],"schema":"https://github.com/citation-style-language/schema/raw/master/csl-citation.json"} </w:instrText>
      </w:r>
      <w:r>
        <w:fldChar w:fldCharType="separate"/>
      </w:r>
      <w:r w:rsidRPr="00974C09">
        <w:rPr>
          <w:rFonts w:ascii="Calibri" w:hAnsi="Calibri" w:cs="Times New Roman"/>
          <w:szCs w:val="24"/>
        </w:rPr>
        <w:t>“The Latest Findings on Gen Z as Consumers and Colleagues | Psychology Today,” accessed August 21, 2024, https://www.psychologytoday.com/us/blog/artificial-maturity/202408/the-latest-findings-on-gen-z-as-consumers-and-colleagues.</w:t>
      </w:r>
      <w:r>
        <w:fldChar w:fldCharType="end"/>
      </w:r>
    </w:p>
  </w:endnote>
  <w:endnote w:id="78">
    <w:p w:rsidR="00A32060" w:rsidRDefault="00A32060" w:rsidP="00A32060">
      <w:pPr>
        <w:pStyle w:val="EndnoteText"/>
      </w:pPr>
      <w:r w:rsidRPr="00E811E8">
        <w:rPr>
          <w:rStyle w:val="EndnoteReference"/>
        </w:rPr>
        <w:endnoteRef/>
      </w:r>
      <w:r>
        <w:t xml:space="preserve"> </w:t>
      </w:r>
      <w:r>
        <w:fldChar w:fldCharType="begin"/>
      </w:r>
      <w:r w:rsidR="00480F5F">
        <w:instrText xml:space="preserve"> ADDIN ZOTERO_ITEM CSL_CITATION {"citationID":"zqBIixp9","properties":{"formattedCitation":"Jolene Erlacher and Katy White, {\\i{}Mobilizing Gen Z: Challenges and Opportunities for the Global Age of Missions}, 130.","plainCitation":"Jolene Erlacher and Katy White, Mobilizing Gen Z: Challenges and Opportunities for the Global Age of Missions, 130.","noteIndex":78},"citationItems":[{"id":522,"uris":["http://zotero.org/users/7016628/items/63UDXBF7"],"itemData":{"id":522,"type":"book","event-place":"Littleton, CO","publisher":"William Carey Publishing","publisher-place":"Littleton, CO","title":"Mobilizing Gen Z: Challenges and Opportunities for the Global Age of Missions","author":[{"literal":"Jolene Erlacher"},{"literal":"Katy White"}],"issued":{"date-parts":[["2022"]]}},"locator":"130","label":"page"}],"schema":"https://github.com/citation-style-language/schema/raw/master/csl-citation.json"} </w:instrText>
      </w:r>
      <w:r>
        <w:fldChar w:fldCharType="separate"/>
      </w:r>
      <w:r w:rsidRPr="003904C5">
        <w:rPr>
          <w:rFonts w:ascii="Calibri" w:hAnsi="Calibri" w:cs="Calibri"/>
          <w:szCs w:val="24"/>
        </w:rPr>
        <w:t xml:space="preserve">Jolene Erlacher and Katy White, </w:t>
      </w:r>
      <w:r w:rsidRPr="003904C5">
        <w:rPr>
          <w:rFonts w:ascii="Calibri" w:hAnsi="Calibri" w:cs="Calibri"/>
          <w:i/>
          <w:iCs/>
          <w:szCs w:val="24"/>
        </w:rPr>
        <w:t>Mobilizing Gen Z: Challenges and Opportunities for the Global Age of Missions</w:t>
      </w:r>
      <w:r w:rsidRPr="003904C5">
        <w:rPr>
          <w:rFonts w:ascii="Calibri" w:hAnsi="Calibri" w:cs="Calibri"/>
          <w:szCs w:val="24"/>
        </w:rPr>
        <w:t>, 130.</w:t>
      </w:r>
      <w:r>
        <w:fldChar w:fldCharType="end"/>
      </w:r>
    </w:p>
  </w:endnote>
  <w:endnote w:id="79">
    <w:p w:rsidR="00A32060" w:rsidRDefault="00A32060" w:rsidP="00A32060">
      <w:pPr>
        <w:pStyle w:val="EndnoteText"/>
      </w:pPr>
      <w:r w:rsidRPr="00E811E8">
        <w:rPr>
          <w:rStyle w:val="EndnoteReference"/>
        </w:rPr>
        <w:endnoteRef/>
      </w:r>
      <w:r>
        <w:t xml:space="preserve"> </w:t>
      </w:r>
      <w:r>
        <w:fldChar w:fldCharType="begin"/>
      </w:r>
      <w:r w:rsidR="00480F5F">
        <w:instrText xml:space="preserve"> ADDIN ZOTERO_ITEM CSL_CITATION {"citationID":"XpJql49L","properties":{"formattedCitation":"Jolene Erlacher and Katy White, 130.","plainCitation":"Jolene Erlacher and Katy White, 130.","noteIndex":79},"citationItems":[{"id":522,"uris":["http://zotero.org/users/7016628/items/63UDXBF7"],"itemData":{"id":522,"type":"book","event-place":"Littleton, CO","publisher":"William Carey Publishing","publisher-place":"Littleton, CO","title":"Mobilizing Gen Z: Challenges and Opportunities for the Global Age of Missions","author":[{"literal":"Jolene Erlacher"},{"literal":"Katy White"}],"issued":{"date-parts":[["2022"]]}},"locator":"130","label":"page"}],"schema":"https://github.com/citation-style-language/schema/raw/master/csl-citation.json"} </w:instrText>
      </w:r>
      <w:r>
        <w:fldChar w:fldCharType="separate"/>
      </w:r>
      <w:r w:rsidRPr="003904C5">
        <w:rPr>
          <w:rFonts w:ascii="Calibri" w:hAnsi="Calibri" w:cs="Calibri"/>
        </w:rPr>
        <w:t>Jolene Erlacher and Katy White, 130.</w:t>
      </w:r>
      <w:r>
        <w:fldChar w:fldCharType="end"/>
      </w:r>
    </w:p>
  </w:endnote>
  <w:endnote w:id="80">
    <w:p w:rsidR="00366FC7" w:rsidRDefault="00366FC7" w:rsidP="00334DEA">
      <w:pPr>
        <w:pStyle w:val="EndnoteText"/>
        <w:ind w:firstLine="720"/>
      </w:pPr>
      <w:r>
        <w:rPr>
          <w:rStyle w:val="EndnoteReference"/>
        </w:rPr>
        <w:endnoteRef/>
      </w:r>
      <w:r>
        <w:t xml:space="preserve"> </w:t>
      </w:r>
      <w:r>
        <w:fldChar w:fldCharType="begin"/>
      </w:r>
      <w:r w:rsidR="00480F5F">
        <w:instrText xml:space="preserve"> ADDIN ZOTERO_ITEM CSL_CITATION {"citationID":"HajCH2JZ","properties":{"formattedCitation":"Lukianoff and Haidt, {\\i{}Coddling of the American Mind}, 154.","plainCitation":"Lukianoff and Haidt, Coddling of the American Mind, 154.","noteIndex":80},"citationItems":[{"id":180,"uris":["http://zotero.org/users/7016628/items/HT9NNMMR",["http://zotero.org/users/7016628/items/HT9NNMMR"]],"itemData":{"id":180,"type":"book","abstract":"\"Something has been going wrong on many college campuses in the last few years. Speakers are shouted down. Students and professors say they are walking on eggshells and are afraid to speak honestly. Rates of anxiety, depression, and suicide are rising--on campus as well as nationally. How did this happen? First Amendment expert Greg Lukianoff and social psychologist Jonathan Haidt show how the new problems on campus have their origins in three terrible ideas that have become increasingly woven into American childhood and education: What doesn't kill you makes you weaker; always trust your feelings; and life is a battle between good people and evil people. These three Great Untruths contradict basic psychological principles about well-being and ancient wisdom from many cultures. Embracing these untruths--and the resulting culture of safetyism--interferes with young people's social, emotional, and intellectual development. It makes it harder for them to become autonomous adults who are able to navigate the bumpy road of life. Lukianoff and Haidt investigate the many social trends that have intersected to promote the spread of these untruths. They explore changes in childhood such as the rise of fearful parenting, the decline of unsupervised, child-directed play, and the new world of social media that has engulfed teenagers in the last decade. They examine changes on campus, including the corporatization of universities and the emergence of new ideas about identity and justice. They situate the conflicts on campus within the context of America's rapidly rising political polarization and dysfunction. This is a book for anyone who is confused by what is happening on college campuses today, or has children, or is concerned about the growing inability of Americans to live, work, and cooperate across party lines\"--","event-place":"New York","ISBN":"978-0-7352-2491-9","language":"English","note":"OCLC: 1107670353","publisher":"Penguin Press","publisher-place":"New York","source":"Open WorldCat","title":"The Coddling of the American Mind: How Good Intentions and Bad Ideas are Setting Up a Generation for Failure","title-short":"Coddling of the American Mind","author":[{"family":"Lukianoff","given":"Greg"},{"family":"Haidt","given":"Jonathan"}],"issued":{"date-parts":[["2018"]]}},"locator":"154","label":"page"}],"schema":"https://github.com/citation-style-language/schema/raw/master/csl-citation.json"} </w:instrText>
      </w:r>
      <w:r>
        <w:fldChar w:fldCharType="separate"/>
      </w:r>
      <w:r w:rsidRPr="00B2053E">
        <w:rPr>
          <w:rFonts w:ascii="Calibri" w:hAnsi="Calibri" w:cs="Calibri"/>
          <w:szCs w:val="24"/>
        </w:rPr>
        <w:t xml:space="preserve">Lukianoff and Haidt, </w:t>
      </w:r>
      <w:r w:rsidRPr="00B2053E">
        <w:rPr>
          <w:rFonts w:ascii="Calibri" w:hAnsi="Calibri" w:cs="Calibri"/>
          <w:i/>
          <w:iCs/>
          <w:szCs w:val="24"/>
        </w:rPr>
        <w:t>Coddling of the American Mind</w:t>
      </w:r>
      <w:r w:rsidRPr="00B2053E">
        <w:rPr>
          <w:rFonts w:ascii="Calibri" w:hAnsi="Calibri" w:cs="Calibri"/>
          <w:szCs w:val="24"/>
        </w:rPr>
        <w:t>, 154.</w:t>
      </w:r>
      <w:r>
        <w:fldChar w:fldCharType="end"/>
      </w:r>
    </w:p>
  </w:endnote>
  <w:endnote w:id="81">
    <w:p w:rsidR="00366FC7" w:rsidRDefault="00366FC7" w:rsidP="00334DEA">
      <w:pPr>
        <w:pStyle w:val="EndnoteText"/>
        <w:ind w:firstLine="720"/>
      </w:pPr>
      <w:r>
        <w:rPr>
          <w:rStyle w:val="EndnoteReference"/>
        </w:rPr>
        <w:endnoteRef/>
      </w:r>
      <w:r>
        <w:t xml:space="preserve"> </w:t>
      </w:r>
      <w:r>
        <w:fldChar w:fldCharType="begin"/>
      </w:r>
      <w:r w:rsidR="00480F5F">
        <w:instrText xml:space="preserve"> ADDIN ZOTERO_ITEM CSL_CITATION {"citationID":"4dTd4mTN","properties":{"formattedCitation":"Emily Weinstein and Carrie James, {\\i{}Behind Their Screens: What Teens Are Facing (and Adults Are Missing)}, 42.","plainCitation":"Emily Weinstein and Carrie James, Behind Their Screens: What Teens Are Facing (and Adults Are Missing), 42.","noteIndex":81},"citationItems":[{"id":523,"uris":["http://zotero.org/users/7016628/items/PQJHDXSG"],"itemData":{"id":523,"type":"book","event-place":"Cambridge, MA","publisher":"MIT Press","publisher-place":"Cambridge, MA","title":"Behind Their Screens: What Teens are Facing (and Adults are Missing)","author":[{"literal":"Emily Weinstein"},{"literal":"Carrie James"}],"issued":{"date-parts":[["2022"]]}},"locator":"42","label":"page"}],"schema":"https://github.com/citation-style-language/schema/raw/master/csl-citation.json"} </w:instrText>
      </w:r>
      <w:r>
        <w:fldChar w:fldCharType="separate"/>
      </w:r>
      <w:r w:rsidRPr="003904C5">
        <w:rPr>
          <w:rFonts w:ascii="Calibri" w:hAnsi="Calibri" w:cs="Calibri"/>
          <w:szCs w:val="24"/>
        </w:rPr>
        <w:t xml:space="preserve">Emily Weinstein and Carrie James, </w:t>
      </w:r>
      <w:r w:rsidRPr="003904C5">
        <w:rPr>
          <w:rFonts w:ascii="Calibri" w:hAnsi="Calibri" w:cs="Calibri"/>
          <w:i/>
          <w:iCs/>
          <w:szCs w:val="24"/>
        </w:rPr>
        <w:t>Behind Their Screens: What Teens Are Facing (and Adults Are Missing)</w:t>
      </w:r>
      <w:r w:rsidRPr="003904C5">
        <w:rPr>
          <w:rFonts w:ascii="Calibri" w:hAnsi="Calibri" w:cs="Calibri"/>
          <w:szCs w:val="24"/>
        </w:rPr>
        <w:t>, 42.</w:t>
      </w:r>
      <w:r>
        <w:fldChar w:fldCharType="end"/>
      </w:r>
    </w:p>
  </w:endnote>
  <w:endnote w:id="82">
    <w:p w:rsidR="00366FC7" w:rsidRPr="00674C40" w:rsidRDefault="00366FC7" w:rsidP="00D454DD">
      <w:pPr>
        <w:pStyle w:val="EndnoteText"/>
      </w:pPr>
      <w:r w:rsidRPr="00E811E8">
        <w:rPr>
          <w:rStyle w:val="EndnoteReference"/>
        </w:rPr>
        <w:endnoteRef/>
      </w:r>
      <w:r w:rsidRPr="00674C40">
        <w:t xml:space="preserve"> </w:t>
      </w:r>
      <w:r w:rsidRPr="00674C40">
        <w:fldChar w:fldCharType="begin"/>
      </w:r>
      <w:r w:rsidR="00480F5F">
        <w:instrText xml:space="preserve"> ADDIN ZOTERO_ITEM CSL_CITATION {"citationID":"XP3iuUkY","properties":{"formattedCitation":"Tracy Francis and Fernanda Hoefel, \\uc0\\u8220{}\\uc0\\u8216{}True Gen:\\uc0\\u8217{} Generation Z Characteristics and Its Implications for Companies,\\uc0\\u8221{} n.p., accessed April 4, 2020, https://www.mckinsey.com/industries/consumer-packaged-goods/our-insights/true-gen-generation-z-and-its-implications-for-companies.","plainCitation":"Tracy Francis and Fernanda Hoefel, “‘True Gen:’ Generation Z Characteristics and Its Implications for Companies,” n.p., accessed April 4, 2020, https://www.mckinsey.com/industries/consumer-packaged-goods/our-insights/true-gen-generation-z-and-its-implications-for-companies.","noteIndex":82},"citationItems":[{"id":140,"uris":["http://zotero.org/users/7016628/items/ASY8A4FE",["http://zotero.org/users/7016628/items/ASY8A4FE"]],"itemData":{"id":140,"type":"webpage","abstract":"Generation Z characteristics center around the search for truth as the influence of the first generation of true digital natives is now radiating outward. For companies, this will bring both challenges and equally attractive opportunities.","language":"en","note":"source: www.mckinsey.com","title":"'True Gen:' Generation Z Characteristics and Its Implications for Companies","title-short":"True Gen","URL":"https://www.mckinsey.com/industries/consumer-packaged-goods/our-insights/true-gen-generation-z-and-its-implications-for-companies","author":[{"family":"Francis","given":"Tracy"},{"family":"Hoefel","given":"Fernanda"}],"accessed":{"date-parts":[["2020",4,4]]}},"locator":"n.p."}],"schema":"https://github.com/citation-style-language/schema/raw/master/csl-citation.json"} </w:instrText>
      </w:r>
      <w:r w:rsidRPr="00674C40">
        <w:fldChar w:fldCharType="separate"/>
      </w:r>
      <w:r w:rsidRPr="003904C5">
        <w:rPr>
          <w:rFonts w:ascii="Calibri" w:hAnsi="Calibri" w:cs="Calibri"/>
          <w:szCs w:val="24"/>
        </w:rPr>
        <w:t>Tracy Francis and Fernanda Hoefel, “‘True Gen:’ Generation Z Characteristics and Its Implications for Companies,” n.p., accessed April 4, 2020, https://www.mckinsey.com/industries/consumer-packaged-goods/our-insights/true-gen-generation-z-and-its-implications-for-companies.</w:t>
      </w:r>
      <w:r w:rsidRPr="00674C40">
        <w:fldChar w:fldCharType="end"/>
      </w:r>
    </w:p>
  </w:endnote>
  <w:endnote w:id="83">
    <w:p w:rsidR="00366FC7" w:rsidRDefault="00366FC7">
      <w:pPr>
        <w:pStyle w:val="EndnoteText"/>
      </w:pPr>
      <w:r w:rsidRPr="00E811E8">
        <w:rPr>
          <w:rStyle w:val="EndnoteReference"/>
        </w:rPr>
        <w:endnoteRef/>
      </w:r>
      <w:r>
        <w:t xml:space="preserve"> </w:t>
      </w:r>
      <w:r>
        <w:fldChar w:fldCharType="begin"/>
      </w:r>
      <w:r w:rsidR="00480F5F">
        <w:instrText xml:space="preserve"> ADDIN ZOTERO_ITEM CSL_CITATION {"citationID":"0DUvIELs","properties":{"formattedCitation":"Barna Group, {\\i{}Gen Z Volume 2: Caring for Young Souls and Cultivating Resilience}, 52.","plainCitation":"Barna Group, Gen Z Volume 2: Caring for Young Souls and Cultivating Resilience, 52.","noteIndex":83},"citationItems":[{"id":493,"uris":["http://zotero.org/users/7016628/items/TCYHLBZ3",["http://zotero.org/users/7016628/items/TCYHLBZ3"]],"itemData":{"id":493,"type":"book","publisher":"Barna Group and Impact 360 Institute","title":"Gen Z Volume 2: Caring for Young Souls and Cultivating Resilience","author":[{"family":"Barna Group","given":""}],"issued":{"date-parts":[["2021"]]}},"locator":"52"}],"schema":"https://github.com/citation-style-language/schema/raw/master/csl-citation.json"} </w:instrText>
      </w:r>
      <w:r>
        <w:fldChar w:fldCharType="separate"/>
      </w:r>
      <w:r w:rsidRPr="003904C5">
        <w:rPr>
          <w:rFonts w:ascii="Calibri" w:hAnsi="Calibri" w:cs="Calibri"/>
          <w:szCs w:val="24"/>
        </w:rPr>
        <w:t xml:space="preserve">Barna Group, </w:t>
      </w:r>
      <w:r w:rsidRPr="003904C5">
        <w:rPr>
          <w:rFonts w:ascii="Calibri" w:hAnsi="Calibri" w:cs="Calibri"/>
          <w:i/>
          <w:iCs/>
          <w:szCs w:val="24"/>
        </w:rPr>
        <w:t>Gen Z Volume 2: Caring for Young Souls and Cultivating Resilience</w:t>
      </w:r>
      <w:r w:rsidRPr="003904C5">
        <w:rPr>
          <w:rFonts w:ascii="Calibri" w:hAnsi="Calibri" w:cs="Calibri"/>
          <w:szCs w:val="24"/>
        </w:rPr>
        <w:t>, 52.</w:t>
      </w:r>
      <w:r>
        <w:fldChar w:fldCharType="end"/>
      </w:r>
    </w:p>
  </w:endnote>
  <w:endnote w:id="84">
    <w:p w:rsidR="00366FC7" w:rsidRPr="00674C40" w:rsidRDefault="00366FC7" w:rsidP="00020218">
      <w:pPr>
        <w:pStyle w:val="EndnoteText"/>
      </w:pPr>
      <w:r w:rsidRPr="00E811E8">
        <w:rPr>
          <w:rStyle w:val="EndnoteReference"/>
        </w:rPr>
        <w:endnoteRef/>
      </w:r>
      <w:r w:rsidRPr="00674C40">
        <w:t xml:space="preserve"> </w:t>
      </w:r>
      <w:r w:rsidRPr="00674C40">
        <w:fldChar w:fldCharType="begin"/>
      </w:r>
      <w:r w:rsidR="00480F5F">
        <w:instrText xml:space="preserve"> ADDIN ZOTERO_ITEM CSL_CITATION {"citationID":"oGuMJbfx","properties":{"formattedCitation":"Andrew Root, {\\i{}Faith Formation in a Secular Age: Responding to the Church\\uc0\\u8217{}s Obsession with Youthfulness} (Grand Rapids, MI: Baker Academic, 2017), 101.","plainCitation":"Andrew Root, Faith Formation in a Secular Age: Responding to the Church’s Obsession with Youthfulness (Grand Rapids, MI: Baker Academic, 2017), 101.","noteIndex":84},"citationItems":[{"id":108,"uris":["http://zotero.org/users/7016628/items/SNBPXCDN",["http://zotero.org/users/7016628/items/SNBPXCDN"]],"itemData":{"id":108,"type":"book","event-place":"Grand Rapids, MI","publisher":"Baker Academic","publisher-place":"Grand Rapids, MI","title":"Faith Formation in a Secular Age: Responding to the Church's Obsession with Youthfulness","title-short":"Faith Formation","author":[{"family":"Root","given":"Andrew"}],"issued":{"date-parts":[["2017"]]}},"locator":"101"}],"schema":"https://github.com/citation-style-language/schema/raw/master/csl-citation.json"} </w:instrText>
      </w:r>
      <w:r w:rsidRPr="00674C40">
        <w:fldChar w:fldCharType="separate"/>
      </w:r>
      <w:r w:rsidRPr="003904C5">
        <w:rPr>
          <w:rFonts w:ascii="Calibri" w:hAnsi="Calibri" w:cs="Calibri"/>
          <w:szCs w:val="24"/>
        </w:rPr>
        <w:t xml:space="preserve">Andrew Root, </w:t>
      </w:r>
      <w:r w:rsidRPr="003904C5">
        <w:rPr>
          <w:rFonts w:ascii="Calibri" w:hAnsi="Calibri" w:cs="Calibri"/>
          <w:i/>
          <w:iCs/>
          <w:szCs w:val="24"/>
        </w:rPr>
        <w:t>Faith Formation in a Secular Age: Responding to the Church’s Obsession with Youthfulness</w:t>
      </w:r>
      <w:r w:rsidRPr="003904C5">
        <w:rPr>
          <w:rFonts w:ascii="Calibri" w:hAnsi="Calibri" w:cs="Calibri"/>
          <w:szCs w:val="24"/>
        </w:rPr>
        <w:t xml:space="preserve"> (Grand Rapids, MI: Baker Academic, 2017), 101.</w:t>
      </w:r>
      <w:r w:rsidRPr="00674C40">
        <w:fldChar w:fldCharType="end"/>
      </w:r>
    </w:p>
  </w:endnote>
  <w:endnote w:id="85">
    <w:p w:rsidR="00366FC7" w:rsidRDefault="00366FC7" w:rsidP="00165457">
      <w:pPr>
        <w:pStyle w:val="EndnoteText"/>
      </w:pPr>
      <w:r w:rsidRPr="00E811E8">
        <w:rPr>
          <w:rStyle w:val="EndnoteReference"/>
        </w:rPr>
        <w:endnoteRef/>
      </w:r>
      <w:r>
        <w:t xml:space="preserve"> </w:t>
      </w:r>
      <w:r>
        <w:fldChar w:fldCharType="begin"/>
      </w:r>
      <w:r w:rsidR="00480F5F">
        <w:instrText xml:space="preserve"> ADDIN ZOTERO_ITEM CSL_CITATION {"citationID":"1iFfKiCN","properties":{"formattedCitation":"Paul Copan and Kenneth Duncan Litwak, {\\i{}The Gospel in the Marketplace of Ideas: Paul\\uc0\\u8217{}s Mars Hill Experience for Our Pluralistic World} (Downers Grove, IL: InterVarsity Press, 2014), 50.","plainCitation":"Paul Copan and Kenneth Duncan Litwak, The Gospel in the Marketplace of Ideas: Paul’s Mars Hill Experience for Our Pluralistic World (Downers Grove, IL: InterVarsity Press, 2014), 50.","noteIndex":85},"citationItems":[{"id":5,"uris":["http://zotero.org/users/7016628/items/GFNZ243V",["http://zotero.org/users/7016628/items/GFNZ243V"]],"itemData":{"id":5,"type":"book","event-place":"Downers Grove, IL","publisher":"InterVarsity Press","publisher-place":"Downers Grove, IL","title":"The Gospel in the Marketplace of Ideas: Paul's Mars Hill Experience for Our Pluralistic World","title-short":"Gospel in the Marketplace","author":[{"family":"Copan","given":"Paul"},{"family":"Litwak","given":"Kenneth Duncan"}],"issued":{"date-parts":[["2014"]]}},"locator":"50"}],"schema":"https://github.com/citation-style-language/schema/raw/master/csl-citation.json"} </w:instrText>
      </w:r>
      <w:r>
        <w:fldChar w:fldCharType="separate"/>
      </w:r>
      <w:r w:rsidRPr="003904C5">
        <w:rPr>
          <w:rFonts w:ascii="Calibri" w:hAnsi="Calibri" w:cs="Calibri"/>
          <w:szCs w:val="24"/>
        </w:rPr>
        <w:t xml:space="preserve">Paul Copan and Kenneth Duncan Litwak, </w:t>
      </w:r>
      <w:r w:rsidRPr="003904C5">
        <w:rPr>
          <w:rFonts w:ascii="Calibri" w:hAnsi="Calibri" w:cs="Calibri"/>
          <w:i/>
          <w:iCs/>
          <w:szCs w:val="24"/>
        </w:rPr>
        <w:t>The Gospel in the Marketplace of Ideas: Paul’s Mars Hill Experience for Our Pluralistic World</w:t>
      </w:r>
      <w:r w:rsidRPr="003904C5">
        <w:rPr>
          <w:rFonts w:ascii="Calibri" w:hAnsi="Calibri" w:cs="Calibri"/>
          <w:szCs w:val="24"/>
        </w:rPr>
        <w:t xml:space="preserve"> (Downers Grove, IL: InterVarsity Press, 2014), 50.</w:t>
      </w:r>
      <w:r>
        <w:fldChar w:fldCharType="end"/>
      </w:r>
    </w:p>
  </w:endnote>
  <w:endnote w:id="86">
    <w:p w:rsidR="00366FC7" w:rsidRDefault="00366FC7">
      <w:pPr>
        <w:pStyle w:val="EndnoteText"/>
      </w:pPr>
      <w:r>
        <w:rPr>
          <w:rStyle w:val="EndnoteReference"/>
        </w:rPr>
        <w:endnoteRef/>
      </w:r>
      <w:r>
        <w:t xml:space="preserve"> </w:t>
      </w:r>
      <w:r>
        <w:fldChar w:fldCharType="begin"/>
      </w:r>
      <w:r w:rsidR="00480F5F">
        <w:instrText xml:space="preserve"> ADDIN ZOTERO_ITEM CSL_CITATION {"citationID":"ukdcPisk","properties":{"formattedCitation":"Jolene Erlacher and Katy White, {\\i{}Mobilizing Gen Z: Challenges and Opportunities for the Global Age of Missions}, 21.","plainCitation":"Jolene Erlacher and Katy White, Mobilizing Gen Z: Challenges and Opportunities for the Global Age of Missions, 21.","noteIndex":86},"citationItems":[{"id":522,"uris":["http://zotero.org/users/7016628/items/63UDXBF7"],"itemData":{"id":522,"type":"book","event-place":"Littleton, CO","publisher":"William Carey Publishing","publisher-place":"Littleton, CO","title":"Mobilizing Gen Z: Challenges and Opportunities for the Global Age of Missions","author":[{"literal":"Jolene Erlacher"},{"literal":"Katy White"}],"issued":{"date-parts":[["2022"]]}},"locator":"21","label":"page"}],"schema":"https://github.com/citation-style-language/schema/raw/master/csl-citation.json"} </w:instrText>
      </w:r>
      <w:r>
        <w:fldChar w:fldCharType="separate"/>
      </w:r>
      <w:r w:rsidRPr="007E38D7">
        <w:rPr>
          <w:rFonts w:ascii="Calibri" w:hAnsi="Calibri" w:cs="Times New Roman"/>
          <w:szCs w:val="24"/>
        </w:rPr>
        <w:t xml:space="preserve">Jolene Erlacher and Katy White, </w:t>
      </w:r>
      <w:r w:rsidRPr="007E38D7">
        <w:rPr>
          <w:rFonts w:ascii="Calibri" w:hAnsi="Calibri" w:cs="Times New Roman"/>
          <w:i/>
          <w:iCs/>
          <w:szCs w:val="24"/>
        </w:rPr>
        <w:t>Mobilizing Gen Z: Challenges and Opportunities for the Global Age of Missions</w:t>
      </w:r>
      <w:r w:rsidRPr="007E38D7">
        <w:rPr>
          <w:rFonts w:ascii="Calibri" w:hAnsi="Calibri" w:cs="Times New Roman"/>
          <w:szCs w:val="24"/>
        </w:rPr>
        <w:t>, 21.</w:t>
      </w:r>
      <w:r>
        <w:fldChar w:fldCharType="end"/>
      </w:r>
    </w:p>
  </w:endnote>
  <w:endnote w:id="87">
    <w:p w:rsidR="00366FC7" w:rsidRDefault="00366FC7" w:rsidP="00EF3A56">
      <w:pPr>
        <w:pStyle w:val="EndnoteText"/>
      </w:pPr>
      <w:r w:rsidRPr="00E811E8">
        <w:rPr>
          <w:rStyle w:val="EndnoteReference"/>
        </w:rPr>
        <w:endnoteRef/>
      </w:r>
      <w:r>
        <w:t xml:space="preserve"> </w:t>
      </w:r>
      <w:r>
        <w:fldChar w:fldCharType="begin"/>
      </w:r>
      <w:r w:rsidR="00480F5F">
        <w:instrText xml:space="preserve"> ADDIN ZOTERO_ITEM CSL_CITATION {"citationID":"lFPuDCNl","properties":{"formattedCitation":"Barna Group, {\\i{}Gen Z}, 65.","plainCitation":"Barna Group, Gen Z, 65.","noteIndex":87},"citationItems":[{"id":191,"uris":["http://zotero.org/users/7016628/items/G3AKE64B",["http://zotero.org/users/7016628/items/G3AKE64B"]],"itemData":{"id":191,"type":"book","event-place":"Ventura, CA","publisher":"Barna Group","publisher-place":"Ventura, CA","title":"Gen Z: The Culture, Beliefs and Motivations Shaping the Next Generation","title-short":"Gen Z","author":[{"family":"Barna Group","given":""}],"accessed":{"date-parts":[["2020",1,15]]},"issued":{"date-parts":[["2018"]]}},"locator":"65"}],"schema":"https://github.com/citation-style-language/schema/raw/master/csl-citation.json"} </w:instrText>
      </w:r>
      <w:r>
        <w:fldChar w:fldCharType="separate"/>
      </w:r>
      <w:r w:rsidRPr="003904C5">
        <w:rPr>
          <w:rFonts w:ascii="Calibri" w:hAnsi="Calibri" w:cs="Calibri"/>
          <w:szCs w:val="24"/>
        </w:rPr>
        <w:t xml:space="preserve">Barna Group, </w:t>
      </w:r>
      <w:r w:rsidRPr="003904C5">
        <w:rPr>
          <w:rFonts w:ascii="Calibri" w:hAnsi="Calibri" w:cs="Calibri"/>
          <w:i/>
          <w:iCs/>
          <w:szCs w:val="24"/>
        </w:rPr>
        <w:t>Gen Z</w:t>
      </w:r>
      <w:r w:rsidRPr="003904C5">
        <w:rPr>
          <w:rFonts w:ascii="Calibri" w:hAnsi="Calibri" w:cs="Calibri"/>
          <w:szCs w:val="24"/>
        </w:rPr>
        <w:t>, 65.</w:t>
      </w:r>
      <w:r>
        <w:fldChar w:fldCharType="end"/>
      </w:r>
    </w:p>
  </w:endnote>
  <w:endnote w:id="88">
    <w:p w:rsidR="00366FC7" w:rsidRDefault="00366FC7">
      <w:pPr>
        <w:pStyle w:val="EndnoteText"/>
      </w:pPr>
      <w:r w:rsidRPr="00E811E8">
        <w:rPr>
          <w:rStyle w:val="EndnoteReference"/>
        </w:rPr>
        <w:endnoteRef/>
      </w:r>
      <w:r>
        <w:t xml:space="preserve"> </w:t>
      </w:r>
      <w:r>
        <w:fldChar w:fldCharType="begin"/>
      </w:r>
      <w:r w:rsidR="00480F5F">
        <w:instrText xml:space="preserve"> ADDIN ZOTERO_ITEM CSL_CITATION {"citationID":"HsXWCkN8","properties":{"formattedCitation":"Barna Group, 55.","plainCitation":"Barna Group, 55.","noteIndex":88},"citationItems":[{"id":191,"uris":["http://zotero.org/users/7016628/items/G3AKE64B",["http://zotero.org/users/7016628/items/G3AKE64B"]],"itemData":{"id":191,"type":"book","event-place":"Ventura, CA","publisher":"Barna Group","publisher-place":"Ventura, CA","title":"Gen Z: The Culture, Beliefs and Motivations Shaping the Next Generation","title-short":"Gen Z","author":[{"family":"Barna Group","given":""}],"accessed":{"date-parts":[["2020",1,15]]},"issued":{"date-parts":[["2018"]]}},"locator":"55"}],"schema":"https://github.com/citation-style-language/schema/raw/master/csl-citation.json"} </w:instrText>
      </w:r>
      <w:r>
        <w:fldChar w:fldCharType="separate"/>
      </w:r>
      <w:r w:rsidRPr="003904C5">
        <w:rPr>
          <w:rFonts w:ascii="Calibri" w:hAnsi="Calibri" w:cs="Calibri"/>
        </w:rPr>
        <w:t>Barna Group, 55.</w:t>
      </w:r>
      <w:r>
        <w:fldChar w:fldCharType="end"/>
      </w:r>
    </w:p>
  </w:endnote>
  <w:endnote w:id="89">
    <w:p w:rsidR="00366FC7" w:rsidRPr="00674C40" w:rsidRDefault="00366FC7" w:rsidP="0041089B">
      <w:pPr>
        <w:pStyle w:val="EndnoteText"/>
      </w:pPr>
      <w:r w:rsidRPr="00E811E8">
        <w:rPr>
          <w:rStyle w:val="EndnoteReference"/>
        </w:rPr>
        <w:endnoteRef/>
      </w:r>
      <w:r w:rsidRPr="00674C40">
        <w:t xml:space="preserve"> </w:t>
      </w:r>
      <w:r w:rsidRPr="00674C40">
        <w:fldChar w:fldCharType="begin"/>
      </w:r>
      <w:r w:rsidR="00480F5F">
        <w:instrText xml:space="preserve"> ADDIN ZOTERO_ITEM CSL_CITATION {"citationID":"zaArwGyi","properties":{"formattedCitation":"Twenge, {\\i{}iGen}, 149.","plainCitation":"Twenge, iGen, 149.","noteIndex":89},"citationItems":[{"id":151,"uris":["http://zotero.org/users/7016628/items/6CC9IHZ8",["http://zotero.org/users/7016628/items/6CC9IHZ8"]],"itemData":{"id":151,"type":"book","abstract":"Dr. Jean Twenge offers a portrait of a new generation that is growing up more slowly and more anxious -- but also more tolerant and more safe -- than any generation in history. They stay away from grown-up temptations like alcohol and sex, but they also avoid grown-up responsibilities, like learning to drive, moving out of the house, and gaining financial independence. They're open-minded, forward-thinking, and prudent in ways that previous generations of young people were not. The traits and trends of iGen can seem puzzling or even counterintuitive, but if we want to interact with them successfully -- to parent them, to teach them, to work with them, to market to them -- we need to understand who they are and why they behave in the ways that they do. With generational divides that are deeper and wider than ever, parents, educators, and employers have an urgent need to understand today's rising generation of teens and young adults who are just starting to enter the workforce. As social media and texting replace other recreational activities and ways of communicating, iGen'ers spend less time with their friends and loved ones in person -- which perhaps explains why they are experiencing unprecedented levels of anxiety, depression, and loneliness. But technology is not the only thing that makes iGen distinct. Through her research, interviews, and analysis of data drawn from more than 11 million respondents over multiple decades, Dr. Twenge demonstrates that iGen's uniqueness also lies in how they spend their time, how they behave, and in their surprising attitudes toward religion, sexuality, and politics. As this new group of young people grows into adulthood, we all need to understand them. Because where iGen goes, so goes our nation -- and the world.","archive":"/z-wcorg/","event-place":"New York","ISBN":"978-1-5011-5201-6","language":"English","publisher":"Simon and Schuster","publisher-place":"New York","source":"http://worldcat.org","title":"iGen: Why Today's Super-Connected Kids are Growing Up Less Rebellious, More Tolerant, Less Happy--and Completely Unprepared for Adulthood (and What This Means for the Rest of Us)","title-short":"iGen","author":[{"family":"Twenge","given":"Jean M.","suffix":""}],"issued":{"date-parts":[["2018"]]}},"locator":"149"}],"schema":"https://github.com/citation-style-language/schema/raw/master/csl-citation.json"} </w:instrText>
      </w:r>
      <w:r w:rsidRPr="00674C40">
        <w:fldChar w:fldCharType="separate"/>
      </w:r>
      <w:r w:rsidRPr="003904C5">
        <w:rPr>
          <w:rFonts w:ascii="Calibri" w:hAnsi="Calibri" w:cs="Calibri"/>
          <w:szCs w:val="24"/>
        </w:rPr>
        <w:t xml:space="preserve">Twenge, </w:t>
      </w:r>
      <w:r w:rsidRPr="003904C5">
        <w:rPr>
          <w:rFonts w:ascii="Calibri" w:hAnsi="Calibri" w:cs="Calibri"/>
          <w:i/>
          <w:iCs/>
          <w:szCs w:val="24"/>
        </w:rPr>
        <w:t>iGen</w:t>
      </w:r>
      <w:r w:rsidRPr="003904C5">
        <w:rPr>
          <w:rFonts w:ascii="Calibri" w:hAnsi="Calibri" w:cs="Calibri"/>
          <w:szCs w:val="24"/>
        </w:rPr>
        <w:t>, 149.</w:t>
      </w:r>
      <w:r w:rsidRPr="00674C40">
        <w:fldChar w:fldCharType="end"/>
      </w:r>
    </w:p>
  </w:endnote>
  <w:endnote w:id="90">
    <w:p w:rsidR="00366FC7" w:rsidRDefault="00366FC7" w:rsidP="00B20CDE">
      <w:pPr>
        <w:pStyle w:val="EndnoteText"/>
      </w:pPr>
      <w:r w:rsidRPr="00E811E8">
        <w:rPr>
          <w:rStyle w:val="EndnoteReference"/>
        </w:rPr>
        <w:endnoteRef/>
      </w:r>
      <w:r>
        <w:t xml:space="preserve"> </w:t>
      </w:r>
      <w:r>
        <w:fldChar w:fldCharType="begin"/>
      </w:r>
      <w:r w:rsidR="00480F5F">
        <w:instrText xml:space="preserve"> ADDIN ZOTERO_ITEM CSL_CITATION {"citationID":"bNSTVvza","properties":{"formattedCitation":"Twenge, 149, 159.","plainCitation":"Twenge, 149, 159.","noteIndex":90},"citationItems":[{"id":151,"uris":["http://zotero.org/users/7016628/items/6CC9IHZ8",["http://zotero.org/users/7016628/items/6CC9IHZ8"]],"itemData":{"id":151,"type":"book","abstract":"Dr. Jean Twenge offers a portrait of a new generation that is growing up more slowly and more anxious -- but also more tolerant and more safe -- than any generation in history. They stay away from grown-up temptations like alcohol and sex, but they also avoid grown-up responsibilities, like learning to drive, moving out of the house, and gaining financial independence. They're open-minded, forward-thinking, and prudent in ways that previous generations of young people were not. The traits and trends of iGen can seem puzzling or even counterintuitive, but if we want to interact with them successfully -- to parent them, to teach them, to work with them, to market to them -- we need to understand who they are and why they behave in the ways that they do. With generational divides that are deeper and wider than ever, parents, educators, and employers have an urgent need to understand today's rising generation of teens and young adults who are just starting to enter the workforce. As social media and texting replace other recreational activities and ways of communicating, iGen'ers spend less time with their friends and loved ones in person -- which perhaps explains why they are experiencing unprecedented levels of anxiety, depression, and loneliness. But technology is not the only thing that makes iGen distinct. Through her research, interviews, and analysis of data drawn from more than 11 million respondents over multiple decades, Dr. Twenge demonstrates that iGen's uniqueness also lies in how they spend their time, how they behave, and in their surprising attitudes toward religion, sexuality, and politics. As this new group of young people grows into adulthood, we all need to understand them. Because where iGen goes, so goes our nation -- and the world.","archive":"/z-wcorg/","event-place":"New York","ISBN":"978-1-5011-5201-6","language":"English","publisher":"Simon and Schuster","publisher-place":"New York","source":"http://worldcat.org","title":"iGen: Why Today's Super-Connected Kids are Growing Up Less Rebellious, More Tolerant, Less Happy--and Completely Unprepared for Adulthood (and What This Means for the Rest of Us)","title-short":"iGen","author":[{"family":"Twenge","given":"Jean M.","suffix":""}],"issued":{"date-parts":[["2018"]]}},"locator":"149, 159"}],"schema":"https://github.com/citation-style-language/schema/raw/master/csl-citation.json"} </w:instrText>
      </w:r>
      <w:r>
        <w:fldChar w:fldCharType="separate"/>
      </w:r>
      <w:r w:rsidRPr="003904C5">
        <w:rPr>
          <w:rFonts w:ascii="Calibri" w:hAnsi="Calibri" w:cs="Calibri"/>
        </w:rPr>
        <w:t>Twenge, 149, 159.</w:t>
      </w:r>
      <w:r>
        <w:fldChar w:fldCharType="end"/>
      </w:r>
    </w:p>
  </w:endnote>
  <w:endnote w:id="91">
    <w:p w:rsidR="00366FC7" w:rsidRDefault="00366FC7">
      <w:pPr>
        <w:pStyle w:val="EndnoteText"/>
      </w:pPr>
      <w:r>
        <w:rPr>
          <w:rStyle w:val="EndnoteReference"/>
        </w:rPr>
        <w:endnoteRef/>
      </w:r>
      <w:r>
        <w:t xml:space="preserve"> </w:t>
      </w:r>
      <w:r>
        <w:fldChar w:fldCharType="begin"/>
      </w:r>
      <w:r w:rsidR="00480F5F">
        <w:instrText xml:space="preserve"> ADDIN ZOTERO_ITEM CSL_CITATION {"citationID":"Zxt6Fy83","properties":{"formattedCitation":"Jonathan Haidt, {\\i{}The Anxious Generation: How the Great Rewiring of Childhood Is Causing an Epidemic of Mental Illness} (New York: Penguin Press, 2024), 85\\uc0\\u8211{}93.","plainCitation":"Jonathan Haidt, The Anxious Generation: How the Great Rewiring of Childhood Is Causing an Epidemic of Mental Illness (New York: Penguin Press, 2024), 85–93.","noteIndex":91},"citationItems":[{"id":691,"uris":["http://zotero.org/users/7016628/items/FBXIUTS5"],"itemData":{"id":691,"type":"book","event-place":"New York","publisher":"Penguin Press","publisher-place":"New York","title":"The Anxious Generation: How the great rewiring of childhood is causing an epidemic of mental illness","author":[{"family":"Haidt","given":"Jonathan"}],"issued":{"date-parts":[["2024"]]}},"locator":"85-93","label":"page"}],"schema":"https://github.com/citation-style-language/schema/raw/master/csl-citation.json"} </w:instrText>
      </w:r>
      <w:r>
        <w:fldChar w:fldCharType="separate"/>
      </w:r>
      <w:r w:rsidRPr="007E38D7">
        <w:rPr>
          <w:rFonts w:ascii="Calibri" w:hAnsi="Calibri" w:cs="Times New Roman"/>
          <w:szCs w:val="24"/>
        </w:rPr>
        <w:t xml:space="preserve">Jonathan Haidt, </w:t>
      </w:r>
      <w:r w:rsidRPr="007E38D7">
        <w:rPr>
          <w:rFonts w:ascii="Calibri" w:hAnsi="Calibri" w:cs="Times New Roman"/>
          <w:i/>
          <w:iCs/>
          <w:szCs w:val="24"/>
        </w:rPr>
        <w:t>The Anxious Generation: How the Great Rewiring of Childhood Is Causing an Epidemic of Mental Illness</w:t>
      </w:r>
      <w:r w:rsidRPr="007E38D7">
        <w:rPr>
          <w:rFonts w:ascii="Calibri" w:hAnsi="Calibri" w:cs="Times New Roman"/>
          <w:szCs w:val="24"/>
        </w:rPr>
        <w:t xml:space="preserve"> (New York: Penguin Press, 2024), 85–93.</w:t>
      </w:r>
      <w:r>
        <w:fldChar w:fldCharType="end"/>
      </w:r>
    </w:p>
  </w:endnote>
  <w:endnote w:id="92">
    <w:p w:rsidR="00366FC7" w:rsidRPr="00674C40" w:rsidRDefault="00366FC7" w:rsidP="0041089B">
      <w:pPr>
        <w:pStyle w:val="EndnoteText"/>
      </w:pPr>
      <w:r w:rsidRPr="00E811E8">
        <w:rPr>
          <w:rStyle w:val="EndnoteReference"/>
        </w:rPr>
        <w:endnoteRef/>
      </w:r>
      <w:r w:rsidRPr="00674C40">
        <w:t xml:space="preserve"> </w:t>
      </w:r>
      <w:r w:rsidRPr="00674C40">
        <w:fldChar w:fldCharType="begin"/>
      </w:r>
      <w:r w:rsidR="00480F5F">
        <w:instrText xml:space="preserve"> ADDIN ZOTERO_ITEM CSL_CITATION {"citationID":"yNEppKc3","properties":{"formattedCitation":"Lukianoff and Haidt, {\\i{}Coddling of the American Mind}, 72.","plainCitation":"Lukianoff and Haidt, Coddling of the American Mind, 72.","noteIndex":92},"citationItems":[{"id":180,"uris":["http://zotero.org/users/7016628/items/HT9NNMMR",["http://zotero.org/users/7016628/items/HT9NNMMR"]],"itemData":{"id":180,"type":"book","abstract":"\"Something has been going wrong on many college campuses in the last few years. Speakers are shouted down. Students and professors say they are walking on eggshells and are afraid to speak honestly. Rates of anxiety, depression, and suicide are rising--on campus as well as nationally. How did this happen? First Amendment expert Greg Lukianoff and social psychologist Jonathan Haidt show how the new problems on campus have their origins in three terrible ideas that have become increasingly woven into American childhood and education: What doesn't kill you makes you weaker; always trust your feelings; and life is a battle between good people and evil people. These three Great Untruths contradict basic psychological principles about well-being and ancient wisdom from many cultures. Embracing these untruths--and the resulting culture of safetyism--interferes with young people's social, emotional, and intellectual development. It makes it harder for them to become autonomous adults who are able to navigate the bumpy road of life. Lukianoff and Haidt investigate the many social trends that have intersected to promote the spread of these untruths. They explore changes in childhood such as the rise of fearful parenting, the decline of unsupervised, child-directed play, and the new world of social media that has engulfed teenagers in the last decade. They examine changes on campus, including the corporatization of universities and the emergence of new ideas about identity and justice. They situate the conflicts on campus within the context of America's rapidly rising political polarization and dysfunction. This is a book for anyone who is confused by what is happening on college campuses today, or has children, or is concerned about the growing inability of Americans to live, work, and cooperate across party lines\"--","event-place":"New York","ISBN":"978-0-7352-2491-9","language":"English","note":"OCLC: 1107670353","publisher":"Penguin Press","publisher-place":"New York","source":"Open WorldCat","title":"The Coddling of the American Mind: How Good Intentions and Bad Ideas are Setting Up a Generation for Failure","title-short":"Coddling of the American Mind","author":[{"family":"Lukianoff","given":"Greg"},{"family":"Haidt","given":"Jonathan"}],"issued":{"date-parts":[["2018"]]}},"locator":"72"}],"schema":"https://github.com/citation-style-language/schema/raw/master/csl-citation.json"} </w:instrText>
      </w:r>
      <w:r w:rsidRPr="00674C40">
        <w:fldChar w:fldCharType="separate"/>
      </w:r>
      <w:r w:rsidRPr="003904C5">
        <w:rPr>
          <w:rFonts w:ascii="Calibri" w:hAnsi="Calibri" w:cs="Calibri"/>
          <w:szCs w:val="24"/>
        </w:rPr>
        <w:t xml:space="preserve">Lukianoff and Haidt, </w:t>
      </w:r>
      <w:r w:rsidRPr="003904C5">
        <w:rPr>
          <w:rFonts w:ascii="Calibri" w:hAnsi="Calibri" w:cs="Calibri"/>
          <w:i/>
          <w:iCs/>
          <w:szCs w:val="24"/>
        </w:rPr>
        <w:t>Coddling of the American Mind</w:t>
      </w:r>
      <w:r w:rsidRPr="003904C5">
        <w:rPr>
          <w:rFonts w:ascii="Calibri" w:hAnsi="Calibri" w:cs="Calibri"/>
          <w:szCs w:val="24"/>
        </w:rPr>
        <w:t>, 72.</w:t>
      </w:r>
      <w:r w:rsidRPr="00674C40">
        <w:fldChar w:fldCharType="end"/>
      </w:r>
    </w:p>
  </w:endnote>
  <w:endnote w:id="93">
    <w:p w:rsidR="00366FC7" w:rsidRDefault="00366FC7">
      <w:pPr>
        <w:pStyle w:val="EndnoteText"/>
      </w:pPr>
      <w:r w:rsidRPr="00E811E8">
        <w:rPr>
          <w:rStyle w:val="EndnoteReference"/>
        </w:rPr>
        <w:endnoteRef/>
      </w:r>
      <w:r>
        <w:t xml:space="preserve"> </w:t>
      </w:r>
      <w:r>
        <w:fldChar w:fldCharType="begin"/>
      </w:r>
      <w:r w:rsidR="00480F5F">
        <w:instrText xml:space="preserve"> ADDIN ZOTERO_ITEM CSL_CITATION {"citationID":"UGG2fLD4","properties":{"formattedCitation":"Jolene Erlacher and Katy White, {\\i{}Mobilizing Gen Z: Challenges and Opportunities for the Global Age of Missions}, 65.","plainCitation":"Jolene Erlacher and Katy White, Mobilizing Gen Z: Challenges and Opportunities for the Global Age of Missions, 65.","noteIndex":93},"citationItems":[{"id":522,"uris":["http://zotero.org/users/7016628/items/63UDXBF7"],"itemData":{"id":522,"type":"book","event-place":"Littleton, CO","publisher":"William Carey Publishing","publisher-place":"Littleton, CO","title":"Mobilizing Gen Z: Challenges and Opportunities for the Global Age of Missions","author":[{"literal":"Jolene Erlacher"},{"literal":"Katy White"}],"issued":{"date-parts":[["2022"]]}},"locator":"65","label":"page"}],"schema":"https://github.com/citation-style-language/schema/raw/master/csl-citation.json"} </w:instrText>
      </w:r>
      <w:r>
        <w:fldChar w:fldCharType="separate"/>
      </w:r>
      <w:r w:rsidRPr="00641352">
        <w:rPr>
          <w:rFonts w:ascii="Calibri" w:hAnsi="Calibri" w:cs="Times New Roman"/>
          <w:szCs w:val="24"/>
        </w:rPr>
        <w:t xml:space="preserve">Jolene Erlacher and Katy White, </w:t>
      </w:r>
      <w:r w:rsidRPr="00641352">
        <w:rPr>
          <w:rFonts w:ascii="Calibri" w:hAnsi="Calibri" w:cs="Times New Roman"/>
          <w:i/>
          <w:iCs/>
          <w:szCs w:val="24"/>
        </w:rPr>
        <w:t>Mobilizing Gen Z: Challenges and Opportunities for the Global Age of Missions</w:t>
      </w:r>
      <w:r w:rsidRPr="00641352">
        <w:rPr>
          <w:rFonts w:ascii="Calibri" w:hAnsi="Calibri" w:cs="Times New Roman"/>
          <w:szCs w:val="24"/>
        </w:rPr>
        <w:t>, 65.</w:t>
      </w:r>
      <w:r>
        <w:fldChar w:fldCharType="end"/>
      </w:r>
    </w:p>
  </w:endnote>
  <w:endnote w:id="94">
    <w:p w:rsidR="00366FC7" w:rsidRDefault="00366FC7">
      <w:pPr>
        <w:pStyle w:val="EndnoteText"/>
      </w:pPr>
      <w:r w:rsidRPr="00E811E8">
        <w:rPr>
          <w:rStyle w:val="EndnoteReference"/>
        </w:rPr>
        <w:endnoteRef/>
      </w:r>
      <w:r>
        <w:t xml:space="preserve"> </w:t>
      </w:r>
      <w:r>
        <w:fldChar w:fldCharType="begin"/>
      </w:r>
      <w:r w:rsidR="00480F5F">
        <w:instrText xml:space="preserve"> ADDIN ZOTERO_ITEM CSL_CITATION {"citationID":"0IVYBghk","properties":{"formattedCitation":"Jolene Erlacher and Katy White, 65.","plainCitation":"Jolene Erlacher and Katy White, 65.","noteIndex":94},"citationItems":[{"id":522,"uris":["http://zotero.org/users/7016628/items/63UDXBF7"],"itemData":{"id":522,"type":"book","event-place":"Littleton, CO","publisher":"William Carey Publishing","publisher-place":"Littleton, CO","title":"Mobilizing Gen Z: Challenges and Opportunities for the Global Age of Missions","author":[{"literal":"Jolene Erlacher"},{"literal":"Katy White"}],"issued":{"date-parts":[["2022"]]}},"locator":"65","label":"page"}],"schema":"https://github.com/citation-style-language/schema/raw/master/csl-citation.json"} </w:instrText>
      </w:r>
      <w:r>
        <w:fldChar w:fldCharType="separate"/>
      </w:r>
      <w:r w:rsidRPr="003904C5">
        <w:rPr>
          <w:rFonts w:ascii="Calibri" w:hAnsi="Calibri" w:cs="Calibri"/>
        </w:rPr>
        <w:t>Jolene Erlacher and Katy White, 65.</w:t>
      </w:r>
      <w:r>
        <w:fldChar w:fldCharType="end"/>
      </w:r>
    </w:p>
  </w:endnote>
  <w:endnote w:id="95">
    <w:p w:rsidR="00366FC7" w:rsidRDefault="00366FC7" w:rsidP="00366FC7">
      <w:pPr>
        <w:pStyle w:val="EndnoteText"/>
      </w:pPr>
      <w:r w:rsidRPr="00E811E8">
        <w:rPr>
          <w:rStyle w:val="EndnoteReference"/>
        </w:rPr>
        <w:endnoteRef/>
      </w:r>
      <w:r>
        <w:t xml:space="preserve"> </w:t>
      </w:r>
      <w:r>
        <w:fldChar w:fldCharType="begin"/>
      </w:r>
      <w:r w:rsidR="00480F5F">
        <w:instrText xml:space="preserve"> ADDIN ZOTERO_ITEM CSL_CITATION {"citationID":"1yYjxIyc","properties":{"formattedCitation":"Dodd, \\uc0\\u8220{}Serving Anxious Generation,\\uc0\\u8221{} n.p.","plainCitation":"Dodd, “Serving Anxious Generation,” n.p.","noteIndex":95},"citationItems":[{"id":139,"uris":["http://zotero.org/users/7016628/items/862N2LZS",["http://zotero.org/users/7016628/items/862N2LZS"]],"itemData":{"id":139,"type":"webpage","abstract":"What does it look like to minister to and serve today’s anxious generation? Before we created Faith in an Anxious World, we knew wanted to make a practical resource for ministry leaders like you. So we consulted with several hands-on youth practitioners. Today we’d like to introduce you to five of our curriculum contributors, who each took a moment to share insight, experience, and an inside look at some of the realities facing the young people in their vibrant ministries.","container-title":"Fuller Youth Institute","language":"en","title":"Serving Today’s Anxious Generation; 5 Ministry Perspectives","title-short":"Serving Anxious Generation","URL":"https://fulleryouthinstitute.org/blog/serving-todays-anxious-generation","author":[{"family":"Dodd","given":"Rachel"}],"accessed":{"date-parts":[["2020",2,20]]}},"locator":"n.p."}],"schema":"https://github.com/citation-style-language/schema/raw/master/csl-citation.json"} </w:instrText>
      </w:r>
      <w:r>
        <w:fldChar w:fldCharType="separate"/>
      </w:r>
      <w:r w:rsidRPr="003904C5">
        <w:rPr>
          <w:rFonts w:ascii="Calibri" w:hAnsi="Calibri" w:cs="Calibri"/>
          <w:szCs w:val="24"/>
        </w:rPr>
        <w:t>Dodd, “Serving Anxious Generation,” n.p.</w:t>
      </w:r>
      <w:r>
        <w:fldChar w:fldCharType="end"/>
      </w:r>
    </w:p>
  </w:endnote>
  <w:endnote w:id="96">
    <w:p w:rsidR="00366FC7" w:rsidRDefault="00366FC7">
      <w:pPr>
        <w:pStyle w:val="EndnoteText"/>
      </w:pPr>
      <w:r>
        <w:rPr>
          <w:rStyle w:val="EndnoteReference"/>
        </w:rPr>
        <w:endnoteRef/>
      </w:r>
      <w:r>
        <w:t xml:space="preserve"> </w:t>
      </w:r>
      <w:r>
        <w:fldChar w:fldCharType="begin"/>
      </w:r>
      <w:r w:rsidR="00480F5F">
        <w:instrText xml:space="preserve"> ADDIN ZOTERO_ITEM CSL_CITATION {"citationID":"y52LFrHw","properties":{"formattedCitation":"C. S. Lewis, {\\i{}The Lion, the Witch and the Wardrobe} (Zondervan, 1994), 80.","plainCitation":"C. S. Lewis, The Lion, the Witch and the Wardrobe (Zondervan, 1994), 80.","noteIndex":96},"citationItems":[{"id":38,"uris":["http://zotero.org/users/7016628/items/8YHS3UIL"],"itemData":{"id":38,"type":"book","abstract":"Now considered a classic, The Lion, The Witch, and The Wardrobe is C.S. Lewis's second book of The Chronicles of Narnia, which has captured the imaginations of children for several generations.","ISBN":"978-0-06-023481-2","language":"en","note":"Google-Books-ID: GgOjwq451fMC","number-of-pages":"216","publisher":"Zondervan","source":"Google Books","title":"The Lion, the Witch and the Wardrobe","author":[{"family":"Lewis","given":"C. S."}],"issued":{"date-parts":[["1994",7,1]]}},"locator":"80","label":"page"}],"schema":"https://github.com/citation-style-language/schema/raw/master/csl-citation.json"} </w:instrText>
      </w:r>
      <w:r>
        <w:fldChar w:fldCharType="separate"/>
      </w:r>
      <w:r w:rsidRPr="00366FC7">
        <w:rPr>
          <w:rFonts w:ascii="Calibri" w:hAnsi="Calibri" w:cs="Times New Roman"/>
          <w:szCs w:val="24"/>
        </w:rPr>
        <w:t xml:space="preserve">C. S. Lewis, </w:t>
      </w:r>
      <w:r w:rsidRPr="00366FC7">
        <w:rPr>
          <w:rFonts w:ascii="Calibri" w:hAnsi="Calibri" w:cs="Times New Roman"/>
          <w:i/>
          <w:iCs/>
          <w:szCs w:val="24"/>
        </w:rPr>
        <w:t>The Lion, the Witch and the Wardrobe</w:t>
      </w:r>
      <w:r w:rsidRPr="00366FC7">
        <w:rPr>
          <w:rFonts w:ascii="Calibri" w:hAnsi="Calibri" w:cs="Times New Roman"/>
          <w:szCs w:val="24"/>
        </w:rPr>
        <w:t xml:space="preserve"> (Zondervan, 1994), 80.</w:t>
      </w:r>
      <w:r>
        <w:fldChar w:fldCharType="end"/>
      </w:r>
    </w:p>
  </w:endnote>
  <w:endnote w:id="97">
    <w:p w:rsidR="00480F5F" w:rsidRDefault="00480F5F">
      <w:pPr>
        <w:pStyle w:val="EndnoteText"/>
      </w:pPr>
      <w:r>
        <w:rPr>
          <w:rStyle w:val="EndnoteReference"/>
        </w:rPr>
        <w:endnoteRef/>
      </w:r>
      <w:r>
        <w:t xml:space="preserve"> </w:t>
      </w:r>
      <w:r>
        <w:fldChar w:fldCharType="begin"/>
      </w:r>
      <w:r>
        <w:instrText xml:space="preserve"> ADDIN ZOTERO_ITEM CSL_CITATION {"citationID":"WEzzc0Ui","properties":{"formattedCitation":"Livermore, {\\i{}Cultural Intelligence}, 185.","plainCitation":"Livermore, Cultural Intelligence, 185.","noteIndex":97},"citationItems":[{"id":158,"uris":["http://zotero.org/users/7016628/items/BY25Y583"],"itemData":{"id":158,"type":"book","event-place":"Grand Rapids, MI","publisher":"Baker Academic","publisher-place":"Grand Rapids, MI","title":"Cultural Intelligence: Improving Your CQ to Engage Our Multicultural World Youth, Family, and Culture","title-short":"Cultural Intelligence","author":[{"family":"Livermore","given":"David A."}],"issued":{"date-parts":[["2009"]]}},"locator":"185","label":"page"}],"schema":"https://github.com/citation-style-language/schema/raw/master/csl-citation.json"} </w:instrText>
      </w:r>
      <w:r>
        <w:fldChar w:fldCharType="separate"/>
      </w:r>
      <w:r w:rsidRPr="00480F5F">
        <w:rPr>
          <w:rFonts w:ascii="Calibri" w:hAnsi="Calibri" w:cs="Calibri"/>
          <w:szCs w:val="24"/>
        </w:rPr>
        <w:t xml:space="preserve">Livermore, </w:t>
      </w:r>
      <w:r w:rsidRPr="00480F5F">
        <w:rPr>
          <w:rFonts w:ascii="Calibri" w:hAnsi="Calibri" w:cs="Calibri"/>
          <w:i/>
          <w:iCs/>
          <w:szCs w:val="24"/>
        </w:rPr>
        <w:t>Cultural Intelligence</w:t>
      </w:r>
      <w:r w:rsidRPr="00480F5F">
        <w:rPr>
          <w:rFonts w:ascii="Calibri" w:hAnsi="Calibri" w:cs="Calibri"/>
          <w:szCs w:val="24"/>
        </w:rPr>
        <w:t>, 185.</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D5CD3" w:rsidRDefault="004D5CD3" w:rsidP="00D454DD">
      <w:pPr>
        <w:spacing w:after="0" w:line="240" w:lineRule="auto"/>
      </w:pPr>
      <w:r>
        <w:separator/>
      </w:r>
    </w:p>
  </w:footnote>
  <w:footnote w:type="continuationSeparator" w:id="0">
    <w:p w:rsidR="004D5CD3" w:rsidRDefault="004D5CD3" w:rsidP="00D454DD">
      <w:pPr>
        <w:spacing w:after="0" w:line="240" w:lineRule="auto"/>
      </w:pPr>
      <w:r>
        <w:continuationSeparator/>
      </w:r>
    </w:p>
  </w:footnote>
  <w:footnote w:id="1">
    <w:p w:rsidR="00366FC7" w:rsidRPr="00874645" w:rsidRDefault="00366FC7">
      <w:pPr>
        <w:rPr>
          <w:rStyle w:val="FootnoteReference"/>
        </w:rPr>
      </w:pPr>
    </w:p>
    <w:p w:rsidR="00366FC7" w:rsidRPr="0067785A" w:rsidRDefault="00366FC7" w:rsidP="003B7871">
      <w:pPr>
        <w:pStyle w:val="FootnoteText"/>
        <w:ind w:firstLine="0"/>
        <w:rPr>
          <w:sz w:val="16"/>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0E5AE3"/>
    <w:multiLevelType w:val="hybridMultilevel"/>
    <w:tmpl w:val="E1481F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38236777"/>
    <w:multiLevelType w:val="hybridMultilevel"/>
    <w:tmpl w:val="FA0684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52B93C4D"/>
    <w:multiLevelType w:val="hybridMultilevel"/>
    <w:tmpl w:val="DE5036E4"/>
    <w:lvl w:ilvl="0" w:tplc="A6386054">
      <w:start w:val="1"/>
      <w:numFmt w:val="upperRoman"/>
      <w:lvlText w:val="%1."/>
      <w:lvlJc w:val="left"/>
      <w:pPr>
        <w:ind w:left="1080" w:hanging="720"/>
      </w:pPr>
      <w:rPr>
        <w:rFonts w:hint="default"/>
        <w:color w:val="7030A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D77583"/>
    <w:multiLevelType w:val="hybridMultilevel"/>
    <w:tmpl w:val="E67CE8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5DA8384C"/>
    <w:multiLevelType w:val="hybridMultilevel"/>
    <w:tmpl w:val="18FE28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7E97904"/>
    <w:multiLevelType w:val="hybridMultilevel"/>
    <w:tmpl w:val="AD6EE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3"/>
  </w:num>
  <w:num w:numId="4">
    <w:abstractNumId w:val="2"/>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4DD"/>
    <w:rsid w:val="00004E49"/>
    <w:rsid w:val="00020218"/>
    <w:rsid w:val="0002392E"/>
    <w:rsid w:val="0003143A"/>
    <w:rsid w:val="00035509"/>
    <w:rsid w:val="000733D2"/>
    <w:rsid w:val="00075275"/>
    <w:rsid w:val="000A4AD3"/>
    <w:rsid w:val="001033B2"/>
    <w:rsid w:val="00105CA8"/>
    <w:rsid w:val="00107052"/>
    <w:rsid w:val="00123D25"/>
    <w:rsid w:val="00165457"/>
    <w:rsid w:val="00167711"/>
    <w:rsid w:val="00175A4B"/>
    <w:rsid w:val="00176AD8"/>
    <w:rsid w:val="00195E26"/>
    <w:rsid w:val="001A0C5C"/>
    <w:rsid w:val="001B33B7"/>
    <w:rsid w:val="001B36AC"/>
    <w:rsid w:val="001D561B"/>
    <w:rsid w:val="001D72F2"/>
    <w:rsid w:val="001E52A6"/>
    <w:rsid w:val="001F2469"/>
    <w:rsid w:val="001F759D"/>
    <w:rsid w:val="002074BC"/>
    <w:rsid w:val="00233D21"/>
    <w:rsid w:val="002406DC"/>
    <w:rsid w:val="0026545B"/>
    <w:rsid w:val="002675B7"/>
    <w:rsid w:val="002739E4"/>
    <w:rsid w:val="00281156"/>
    <w:rsid w:val="002B0A53"/>
    <w:rsid w:val="002B1999"/>
    <w:rsid w:val="002C01FB"/>
    <w:rsid w:val="002D4456"/>
    <w:rsid w:val="002D6918"/>
    <w:rsid w:val="002E4477"/>
    <w:rsid w:val="00333C3C"/>
    <w:rsid w:val="00334DEA"/>
    <w:rsid w:val="00340EDF"/>
    <w:rsid w:val="00366FC7"/>
    <w:rsid w:val="00374FD4"/>
    <w:rsid w:val="003904C5"/>
    <w:rsid w:val="00394969"/>
    <w:rsid w:val="003B3507"/>
    <w:rsid w:val="003B7871"/>
    <w:rsid w:val="003C6AC3"/>
    <w:rsid w:val="003D2B23"/>
    <w:rsid w:val="003E73F2"/>
    <w:rsid w:val="003F3A9F"/>
    <w:rsid w:val="00403A54"/>
    <w:rsid w:val="00403B61"/>
    <w:rsid w:val="0041089B"/>
    <w:rsid w:val="0043291C"/>
    <w:rsid w:val="00433016"/>
    <w:rsid w:val="0043722D"/>
    <w:rsid w:val="00480F5F"/>
    <w:rsid w:val="00494E80"/>
    <w:rsid w:val="004B151D"/>
    <w:rsid w:val="004B1B10"/>
    <w:rsid w:val="004B61EB"/>
    <w:rsid w:val="004B693A"/>
    <w:rsid w:val="004C0584"/>
    <w:rsid w:val="004C4EA4"/>
    <w:rsid w:val="004D5AFC"/>
    <w:rsid w:val="004D5CD3"/>
    <w:rsid w:val="004E118E"/>
    <w:rsid w:val="004E21D2"/>
    <w:rsid w:val="00504B0B"/>
    <w:rsid w:val="00513A64"/>
    <w:rsid w:val="00521F40"/>
    <w:rsid w:val="0052308C"/>
    <w:rsid w:val="0053607B"/>
    <w:rsid w:val="00547CA1"/>
    <w:rsid w:val="005519CB"/>
    <w:rsid w:val="005548CA"/>
    <w:rsid w:val="0058089E"/>
    <w:rsid w:val="0058557C"/>
    <w:rsid w:val="005A2AC4"/>
    <w:rsid w:val="005B5113"/>
    <w:rsid w:val="005D43C0"/>
    <w:rsid w:val="005D6878"/>
    <w:rsid w:val="005E150E"/>
    <w:rsid w:val="00613850"/>
    <w:rsid w:val="0063224B"/>
    <w:rsid w:val="00641352"/>
    <w:rsid w:val="0064548A"/>
    <w:rsid w:val="00656B7A"/>
    <w:rsid w:val="0066434F"/>
    <w:rsid w:val="0067785A"/>
    <w:rsid w:val="006B346C"/>
    <w:rsid w:val="006C502B"/>
    <w:rsid w:val="006D0EEE"/>
    <w:rsid w:val="006E0502"/>
    <w:rsid w:val="006E35AA"/>
    <w:rsid w:val="006F3524"/>
    <w:rsid w:val="00703F72"/>
    <w:rsid w:val="007113FE"/>
    <w:rsid w:val="007301AB"/>
    <w:rsid w:val="00757999"/>
    <w:rsid w:val="007637A6"/>
    <w:rsid w:val="007868BA"/>
    <w:rsid w:val="00794E16"/>
    <w:rsid w:val="007A1984"/>
    <w:rsid w:val="007A6F7D"/>
    <w:rsid w:val="007B1EA3"/>
    <w:rsid w:val="007E38D7"/>
    <w:rsid w:val="008062CE"/>
    <w:rsid w:val="0081191B"/>
    <w:rsid w:val="008211FD"/>
    <w:rsid w:val="00823B1C"/>
    <w:rsid w:val="00825D27"/>
    <w:rsid w:val="00874645"/>
    <w:rsid w:val="008D2C19"/>
    <w:rsid w:val="008D4AEE"/>
    <w:rsid w:val="008F3D85"/>
    <w:rsid w:val="00921B8D"/>
    <w:rsid w:val="0093186B"/>
    <w:rsid w:val="009366A9"/>
    <w:rsid w:val="009504DC"/>
    <w:rsid w:val="0095690E"/>
    <w:rsid w:val="00961EF6"/>
    <w:rsid w:val="00965941"/>
    <w:rsid w:val="00974C09"/>
    <w:rsid w:val="00980A49"/>
    <w:rsid w:val="009B32A8"/>
    <w:rsid w:val="009D6321"/>
    <w:rsid w:val="009E68AA"/>
    <w:rsid w:val="00A00573"/>
    <w:rsid w:val="00A121D5"/>
    <w:rsid w:val="00A1484E"/>
    <w:rsid w:val="00A20D0A"/>
    <w:rsid w:val="00A246C7"/>
    <w:rsid w:val="00A26770"/>
    <w:rsid w:val="00A32060"/>
    <w:rsid w:val="00A53117"/>
    <w:rsid w:val="00A6372E"/>
    <w:rsid w:val="00A66B66"/>
    <w:rsid w:val="00A86CD6"/>
    <w:rsid w:val="00A933DA"/>
    <w:rsid w:val="00A962A6"/>
    <w:rsid w:val="00AA0951"/>
    <w:rsid w:val="00AD3B2E"/>
    <w:rsid w:val="00AE580E"/>
    <w:rsid w:val="00AE5F93"/>
    <w:rsid w:val="00AF1148"/>
    <w:rsid w:val="00AF21FB"/>
    <w:rsid w:val="00AF2C8B"/>
    <w:rsid w:val="00B01C48"/>
    <w:rsid w:val="00B07C2B"/>
    <w:rsid w:val="00B2053E"/>
    <w:rsid w:val="00B20CDE"/>
    <w:rsid w:val="00B3576B"/>
    <w:rsid w:val="00B35918"/>
    <w:rsid w:val="00B40C25"/>
    <w:rsid w:val="00B47F92"/>
    <w:rsid w:val="00B70776"/>
    <w:rsid w:val="00B759E5"/>
    <w:rsid w:val="00B92090"/>
    <w:rsid w:val="00B94008"/>
    <w:rsid w:val="00BA701A"/>
    <w:rsid w:val="00C03964"/>
    <w:rsid w:val="00C478A9"/>
    <w:rsid w:val="00C5161C"/>
    <w:rsid w:val="00C6615B"/>
    <w:rsid w:val="00C755BC"/>
    <w:rsid w:val="00C928CE"/>
    <w:rsid w:val="00CC2EC1"/>
    <w:rsid w:val="00CC3320"/>
    <w:rsid w:val="00CC3B28"/>
    <w:rsid w:val="00D25C66"/>
    <w:rsid w:val="00D36BA0"/>
    <w:rsid w:val="00D454DD"/>
    <w:rsid w:val="00D7300D"/>
    <w:rsid w:val="00D74631"/>
    <w:rsid w:val="00D91A50"/>
    <w:rsid w:val="00D93013"/>
    <w:rsid w:val="00DA19BF"/>
    <w:rsid w:val="00DC3818"/>
    <w:rsid w:val="00DD49E0"/>
    <w:rsid w:val="00DD5121"/>
    <w:rsid w:val="00DE4B05"/>
    <w:rsid w:val="00DF2EA2"/>
    <w:rsid w:val="00DF365A"/>
    <w:rsid w:val="00E260EE"/>
    <w:rsid w:val="00E27D40"/>
    <w:rsid w:val="00E33E6C"/>
    <w:rsid w:val="00E41B55"/>
    <w:rsid w:val="00E42352"/>
    <w:rsid w:val="00E5562F"/>
    <w:rsid w:val="00E65FD5"/>
    <w:rsid w:val="00E73DC7"/>
    <w:rsid w:val="00E811E8"/>
    <w:rsid w:val="00EA19C9"/>
    <w:rsid w:val="00EA1EE6"/>
    <w:rsid w:val="00EA513F"/>
    <w:rsid w:val="00EE0912"/>
    <w:rsid w:val="00EF19D6"/>
    <w:rsid w:val="00EF3A56"/>
    <w:rsid w:val="00F01A7A"/>
    <w:rsid w:val="00F149F5"/>
    <w:rsid w:val="00F31807"/>
    <w:rsid w:val="00F33678"/>
    <w:rsid w:val="00F3519E"/>
    <w:rsid w:val="00F45F69"/>
    <w:rsid w:val="00F60CDD"/>
    <w:rsid w:val="00F7231A"/>
    <w:rsid w:val="00F76310"/>
    <w:rsid w:val="00F765F7"/>
    <w:rsid w:val="00F82F5D"/>
    <w:rsid w:val="00FA5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100B3AD-7BFC-40E5-AB37-692E9D645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D454DD"/>
    <w:pPr>
      <w:keepNext/>
      <w:autoSpaceDE w:val="0"/>
      <w:autoSpaceDN w:val="0"/>
      <w:spacing w:before="240" w:after="0" w:line="480" w:lineRule="auto"/>
      <w:jc w:val="center"/>
      <w:outlineLvl w:val="0"/>
    </w:pPr>
    <w:rPr>
      <w:rFonts w:ascii="Times New Roman" w:eastAsia="Times New Roman" w:hAnsi="Times New Roman" w:cs="Times New Roman"/>
      <w:b/>
      <w:kern w:val="32"/>
      <w:sz w:val="24"/>
      <w:szCs w:val="24"/>
    </w:rPr>
  </w:style>
  <w:style w:type="paragraph" w:styleId="Heading2">
    <w:name w:val="heading 2"/>
    <w:basedOn w:val="Normal"/>
    <w:next w:val="Normal"/>
    <w:link w:val="Heading2Char"/>
    <w:qFormat/>
    <w:rsid w:val="00D454DD"/>
    <w:pPr>
      <w:keepNext/>
      <w:autoSpaceDE w:val="0"/>
      <w:autoSpaceDN w:val="0"/>
      <w:spacing w:before="240" w:after="0" w:line="480" w:lineRule="auto"/>
      <w:jc w:val="center"/>
      <w:outlineLvl w:val="1"/>
    </w:pPr>
    <w:rPr>
      <w:rFonts w:ascii="Times New Roman" w:eastAsia="Times New Roman" w:hAnsi="Times New Roman" w:cs="Times New Roman"/>
      <w:sz w:val="24"/>
      <w:szCs w:val="24"/>
    </w:rPr>
  </w:style>
  <w:style w:type="paragraph" w:styleId="Heading3">
    <w:name w:val="heading 3"/>
    <w:basedOn w:val="Normal"/>
    <w:next w:val="Normal"/>
    <w:link w:val="Heading3Char"/>
    <w:uiPriority w:val="9"/>
    <w:unhideWhenUsed/>
    <w:qFormat/>
    <w:rsid w:val="00B01C4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54DD"/>
    <w:rPr>
      <w:color w:val="0563C1" w:themeColor="hyperlink"/>
      <w:u w:val="single"/>
    </w:rPr>
  </w:style>
  <w:style w:type="character" w:styleId="UnresolvedMention">
    <w:name w:val="Unresolved Mention"/>
    <w:basedOn w:val="DefaultParagraphFont"/>
    <w:uiPriority w:val="99"/>
    <w:semiHidden/>
    <w:unhideWhenUsed/>
    <w:rsid w:val="00D454DD"/>
    <w:rPr>
      <w:color w:val="605E5C"/>
      <w:shd w:val="clear" w:color="auto" w:fill="E1DFDD"/>
    </w:rPr>
  </w:style>
  <w:style w:type="character" w:customStyle="1" w:styleId="Heading1Char">
    <w:name w:val="Heading 1 Char"/>
    <w:basedOn w:val="DefaultParagraphFont"/>
    <w:link w:val="Heading1"/>
    <w:rsid w:val="00D454DD"/>
    <w:rPr>
      <w:rFonts w:ascii="Times New Roman" w:eastAsia="Times New Roman" w:hAnsi="Times New Roman" w:cs="Times New Roman"/>
      <w:b/>
      <w:kern w:val="32"/>
      <w:sz w:val="24"/>
      <w:szCs w:val="24"/>
    </w:rPr>
  </w:style>
  <w:style w:type="character" w:customStyle="1" w:styleId="Heading2Char">
    <w:name w:val="Heading 2 Char"/>
    <w:basedOn w:val="DefaultParagraphFont"/>
    <w:link w:val="Heading2"/>
    <w:rsid w:val="00D454DD"/>
    <w:rPr>
      <w:rFonts w:ascii="Times New Roman" w:eastAsia="Times New Roman" w:hAnsi="Times New Roman" w:cs="Times New Roman"/>
      <w:sz w:val="24"/>
      <w:szCs w:val="24"/>
    </w:rPr>
  </w:style>
  <w:style w:type="character" w:styleId="FootnoteReference">
    <w:name w:val="footnote reference"/>
    <w:uiPriority w:val="99"/>
    <w:semiHidden/>
    <w:rsid w:val="00D454DD"/>
    <w:rPr>
      <w:sz w:val="18"/>
      <w:szCs w:val="18"/>
      <w:vertAlign w:val="superscript"/>
    </w:rPr>
  </w:style>
  <w:style w:type="paragraph" w:styleId="FootnoteText">
    <w:name w:val="footnote text"/>
    <w:basedOn w:val="Normal"/>
    <w:link w:val="FootnoteTextChar"/>
    <w:uiPriority w:val="99"/>
    <w:semiHidden/>
    <w:rsid w:val="00D454DD"/>
    <w:pPr>
      <w:autoSpaceDE w:val="0"/>
      <w:autoSpaceDN w:val="0"/>
      <w:spacing w:before="200" w:after="0" w:line="200" w:lineRule="atLeast"/>
      <w:ind w:firstLine="108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D454DD"/>
    <w:rPr>
      <w:rFonts w:ascii="Times New Roman" w:eastAsia="Times New Roman" w:hAnsi="Times New Roman" w:cs="Times New Roman"/>
      <w:sz w:val="20"/>
      <w:szCs w:val="20"/>
    </w:rPr>
  </w:style>
  <w:style w:type="paragraph" w:styleId="ListParagraph">
    <w:name w:val="List Paragraph"/>
    <w:basedOn w:val="Normal"/>
    <w:uiPriority w:val="34"/>
    <w:qFormat/>
    <w:rsid w:val="00D454DD"/>
    <w:pPr>
      <w:autoSpaceDE w:val="0"/>
      <w:autoSpaceDN w:val="0"/>
      <w:spacing w:after="0" w:line="480" w:lineRule="auto"/>
      <w:ind w:left="720" w:firstLine="1080"/>
      <w:contextualSpacing/>
    </w:pPr>
    <w:rPr>
      <w:rFonts w:ascii="Times New Roman" w:eastAsia="Times New Roman" w:hAnsi="Times New Roman" w:cs="Times New Roman"/>
      <w:sz w:val="24"/>
      <w:szCs w:val="24"/>
    </w:rPr>
  </w:style>
  <w:style w:type="paragraph" w:styleId="NoSpacing">
    <w:name w:val="No Spacing"/>
    <w:uiPriority w:val="1"/>
    <w:qFormat/>
    <w:rsid w:val="00D454DD"/>
    <w:pPr>
      <w:spacing w:after="0" w:line="240" w:lineRule="auto"/>
    </w:pPr>
  </w:style>
  <w:style w:type="character" w:styleId="Emphasis">
    <w:name w:val="Emphasis"/>
    <w:basedOn w:val="DefaultParagraphFont"/>
    <w:uiPriority w:val="20"/>
    <w:qFormat/>
    <w:rsid w:val="00D454DD"/>
    <w:rPr>
      <w:i/>
      <w:iCs/>
    </w:rPr>
  </w:style>
  <w:style w:type="character" w:styleId="FollowedHyperlink">
    <w:name w:val="FollowedHyperlink"/>
    <w:basedOn w:val="DefaultParagraphFont"/>
    <w:uiPriority w:val="99"/>
    <w:semiHidden/>
    <w:unhideWhenUsed/>
    <w:rsid w:val="000733D2"/>
    <w:rPr>
      <w:color w:val="954F72" w:themeColor="followedHyperlink"/>
      <w:u w:val="single"/>
    </w:rPr>
  </w:style>
  <w:style w:type="character" w:customStyle="1" w:styleId="Heading3Char">
    <w:name w:val="Heading 3 Char"/>
    <w:basedOn w:val="DefaultParagraphFont"/>
    <w:link w:val="Heading3"/>
    <w:uiPriority w:val="9"/>
    <w:rsid w:val="00B01C48"/>
    <w:rPr>
      <w:rFonts w:asciiTheme="majorHAnsi" w:eastAsiaTheme="majorEastAsia" w:hAnsiTheme="majorHAnsi" w:cstheme="majorBidi"/>
      <w:color w:val="1F3763" w:themeColor="accent1" w:themeShade="7F"/>
      <w:sz w:val="24"/>
      <w:szCs w:val="24"/>
    </w:rPr>
  </w:style>
  <w:style w:type="character" w:styleId="EndnoteReference">
    <w:name w:val="endnote reference"/>
    <w:basedOn w:val="DefaultParagraphFont"/>
    <w:uiPriority w:val="99"/>
    <w:semiHidden/>
    <w:unhideWhenUsed/>
    <w:rsid w:val="00E811E8"/>
    <w:rPr>
      <w:vertAlign w:val="superscript"/>
    </w:rPr>
  </w:style>
  <w:style w:type="paragraph" w:styleId="BalloonText">
    <w:name w:val="Balloon Text"/>
    <w:basedOn w:val="Normal"/>
    <w:link w:val="BalloonTextChar"/>
    <w:uiPriority w:val="99"/>
    <w:semiHidden/>
    <w:unhideWhenUsed/>
    <w:rsid w:val="007579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7999"/>
    <w:rPr>
      <w:rFonts w:ascii="Segoe UI" w:hAnsi="Segoe UI" w:cs="Segoe UI"/>
      <w:sz w:val="18"/>
      <w:szCs w:val="18"/>
    </w:rPr>
  </w:style>
  <w:style w:type="paragraph" w:styleId="EndnoteText">
    <w:name w:val="endnote text"/>
    <w:basedOn w:val="Normal"/>
    <w:link w:val="EndnoteTextChar"/>
    <w:uiPriority w:val="99"/>
    <w:semiHidden/>
    <w:unhideWhenUsed/>
    <w:rsid w:val="008D2C1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D2C19"/>
    <w:rPr>
      <w:sz w:val="20"/>
      <w:szCs w:val="20"/>
    </w:rPr>
  </w:style>
  <w:style w:type="paragraph" w:styleId="Bibliography">
    <w:name w:val="Bibliography"/>
    <w:basedOn w:val="Normal"/>
    <w:next w:val="Normal"/>
    <w:uiPriority w:val="37"/>
    <w:semiHidden/>
    <w:unhideWhenUsed/>
    <w:rsid w:val="00B92090"/>
  </w:style>
  <w:style w:type="paragraph" w:styleId="NormalWeb">
    <w:name w:val="Normal (Web)"/>
    <w:basedOn w:val="Normal"/>
    <w:uiPriority w:val="99"/>
    <w:unhideWhenUsed/>
    <w:rsid w:val="009D632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ext">
    <w:name w:val="text"/>
    <w:basedOn w:val="DefaultParagraphFont"/>
    <w:rsid w:val="004B1B10"/>
  </w:style>
  <w:style w:type="character" w:customStyle="1" w:styleId="indent-1-breaks">
    <w:name w:val="indent-1-breaks"/>
    <w:basedOn w:val="DefaultParagraphFont"/>
    <w:rsid w:val="004B1B10"/>
  </w:style>
  <w:style w:type="table" w:styleId="TableGrid">
    <w:name w:val="Table Grid"/>
    <w:basedOn w:val="TableNormal"/>
    <w:uiPriority w:val="39"/>
    <w:rsid w:val="008746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812001">
      <w:bodyDiv w:val="1"/>
      <w:marLeft w:val="0"/>
      <w:marRight w:val="0"/>
      <w:marTop w:val="0"/>
      <w:marBottom w:val="0"/>
      <w:divBdr>
        <w:top w:val="none" w:sz="0" w:space="0" w:color="auto"/>
        <w:left w:val="none" w:sz="0" w:space="0" w:color="auto"/>
        <w:bottom w:val="none" w:sz="0" w:space="0" w:color="auto"/>
        <w:right w:val="none" w:sz="0" w:space="0" w:color="auto"/>
      </w:divBdr>
    </w:div>
    <w:div w:id="1090152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2F59DB-2D88-43ED-B752-A480D83C6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4846</Words>
  <Characters>27623</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ita Maddox</dc:creator>
  <cp:keywords/>
  <dc:description/>
  <cp:lastModifiedBy>Tanita Maddox</cp:lastModifiedBy>
  <cp:revision>2</cp:revision>
  <cp:lastPrinted>2023-05-04T17:41:00Z</cp:lastPrinted>
  <dcterms:created xsi:type="dcterms:W3CDTF">2025-06-06T19:46:00Z</dcterms:created>
  <dcterms:modified xsi:type="dcterms:W3CDTF">2025-06-06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s2r7MhY"/&gt;&lt;style id="http://www.zotero.org/styles/turabian-fullnote-bibliography" hasBibliography="1" bibliographyStyleHasBeenSet="1"/&gt;&lt;prefs&gt;&lt;pref name="fieldType" value="Field"/&gt;&lt;pref name="au</vt:lpwstr>
  </property>
  <property fmtid="{D5CDD505-2E9C-101B-9397-08002B2CF9AE}" pid="3" name="ZOTERO_PREF_2">
    <vt:lpwstr>tomaticJournalAbbreviations" value="true"/&gt;&lt;pref name="noteType" value="2"/&gt;&lt;/prefs&gt;&lt;/data&gt;</vt:lpwstr>
  </property>
</Properties>
</file>